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r w:rsidRPr="00BE6B00">
        <w:rPr>
          <w:rFonts w:ascii="Palatino Linotype" w:hAnsi="Palatino Linotype"/>
          <w:b/>
        </w:rPr>
        <w:t>CookBERT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I:IMSK)</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9D64317">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76794828" w14:textId="1CB785AD" w:rsidR="00921ACE"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6413059" w:history="1">
            <w:r w:rsidR="00921ACE" w:rsidRPr="00E609BE">
              <w:rPr>
                <w:rStyle w:val="Hyperlink"/>
                <w:rFonts w:eastAsiaTheme="majorEastAsia"/>
                <w:noProof/>
              </w:rPr>
              <w:t>1</w:t>
            </w:r>
            <w:r w:rsidR="00921ACE">
              <w:rPr>
                <w:rFonts w:asciiTheme="minorHAnsi" w:eastAsiaTheme="minorEastAsia" w:hAnsiTheme="minorHAnsi" w:cstheme="minorBidi"/>
                <w:b w:val="0"/>
                <w:noProof/>
                <w:sz w:val="22"/>
                <w:szCs w:val="22"/>
                <w:lang w:eastAsia="en-GB"/>
              </w:rPr>
              <w:tab/>
            </w:r>
            <w:r w:rsidR="00921ACE" w:rsidRPr="00E609BE">
              <w:rPr>
                <w:rStyle w:val="Hyperlink"/>
                <w:rFonts w:eastAsiaTheme="majorEastAsia"/>
                <w:noProof/>
              </w:rPr>
              <w:t>Introduction</w:t>
            </w:r>
            <w:r w:rsidR="00921ACE">
              <w:rPr>
                <w:noProof/>
                <w:webHidden/>
              </w:rPr>
              <w:tab/>
            </w:r>
            <w:r w:rsidR="00921ACE">
              <w:rPr>
                <w:noProof/>
                <w:webHidden/>
              </w:rPr>
              <w:fldChar w:fldCharType="begin"/>
            </w:r>
            <w:r w:rsidR="00921ACE">
              <w:rPr>
                <w:noProof/>
                <w:webHidden/>
              </w:rPr>
              <w:instrText xml:space="preserve"> PAGEREF _Toc96413059 \h </w:instrText>
            </w:r>
            <w:r w:rsidR="00921ACE">
              <w:rPr>
                <w:noProof/>
                <w:webHidden/>
              </w:rPr>
            </w:r>
            <w:r w:rsidR="00921ACE">
              <w:rPr>
                <w:noProof/>
                <w:webHidden/>
              </w:rPr>
              <w:fldChar w:fldCharType="separate"/>
            </w:r>
            <w:r w:rsidR="00921ACE">
              <w:rPr>
                <w:noProof/>
                <w:webHidden/>
              </w:rPr>
              <w:t>8</w:t>
            </w:r>
            <w:r w:rsidR="00921ACE">
              <w:rPr>
                <w:noProof/>
                <w:webHidden/>
              </w:rPr>
              <w:fldChar w:fldCharType="end"/>
            </w:r>
          </w:hyperlink>
        </w:p>
        <w:p w14:paraId="25D22C81" w14:textId="7931D1A8" w:rsidR="00921ACE" w:rsidRDefault="00FD56A0">
          <w:pPr>
            <w:pStyle w:val="Verzeichnis1"/>
            <w:rPr>
              <w:rFonts w:asciiTheme="minorHAnsi" w:eastAsiaTheme="minorEastAsia" w:hAnsiTheme="minorHAnsi" w:cstheme="minorBidi"/>
              <w:b w:val="0"/>
              <w:noProof/>
              <w:sz w:val="22"/>
              <w:szCs w:val="22"/>
              <w:lang w:eastAsia="en-GB"/>
            </w:rPr>
          </w:pPr>
          <w:hyperlink w:anchor="_Toc96413060" w:history="1">
            <w:r w:rsidR="00921ACE" w:rsidRPr="00E609BE">
              <w:rPr>
                <w:rStyle w:val="Hyperlink"/>
                <w:rFonts w:eastAsiaTheme="majorEastAsia"/>
                <w:noProof/>
              </w:rPr>
              <w:t>2</w:t>
            </w:r>
            <w:r w:rsidR="00921ACE">
              <w:rPr>
                <w:rFonts w:asciiTheme="minorHAnsi" w:eastAsiaTheme="minorEastAsia" w:hAnsiTheme="minorHAnsi" w:cstheme="minorBidi"/>
                <w:b w:val="0"/>
                <w:noProof/>
                <w:sz w:val="22"/>
                <w:szCs w:val="22"/>
                <w:lang w:eastAsia="en-GB"/>
              </w:rPr>
              <w:tab/>
            </w:r>
            <w:r w:rsidR="00921ACE" w:rsidRPr="00E609BE">
              <w:rPr>
                <w:rStyle w:val="Hyperlink"/>
                <w:rFonts w:eastAsiaTheme="majorEastAsia"/>
                <w:noProof/>
              </w:rPr>
              <w:t>Background and Related Work</w:t>
            </w:r>
            <w:r w:rsidR="00921ACE">
              <w:rPr>
                <w:noProof/>
                <w:webHidden/>
              </w:rPr>
              <w:tab/>
            </w:r>
            <w:r w:rsidR="00921ACE">
              <w:rPr>
                <w:noProof/>
                <w:webHidden/>
              </w:rPr>
              <w:fldChar w:fldCharType="begin"/>
            </w:r>
            <w:r w:rsidR="00921ACE">
              <w:rPr>
                <w:noProof/>
                <w:webHidden/>
              </w:rPr>
              <w:instrText xml:space="preserve"> PAGEREF _Toc96413060 \h </w:instrText>
            </w:r>
            <w:r w:rsidR="00921ACE">
              <w:rPr>
                <w:noProof/>
                <w:webHidden/>
              </w:rPr>
            </w:r>
            <w:r w:rsidR="00921ACE">
              <w:rPr>
                <w:noProof/>
                <w:webHidden/>
              </w:rPr>
              <w:fldChar w:fldCharType="separate"/>
            </w:r>
            <w:r w:rsidR="00921ACE">
              <w:rPr>
                <w:noProof/>
                <w:webHidden/>
              </w:rPr>
              <w:t>12</w:t>
            </w:r>
            <w:r w:rsidR="00921ACE">
              <w:rPr>
                <w:noProof/>
                <w:webHidden/>
              </w:rPr>
              <w:fldChar w:fldCharType="end"/>
            </w:r>
          </w:hyperlink>
        </w:p>
        <w:p w14:paraId="0B022204" w14:textId="1D11B7A0" w:rsidR="00921ACE" w:rsidRDefault="00FD56A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61" w:history="1">
            <w:r w:rsidR="00921ACE" w:rsidRPr="00E609BE">
              <w:rPr>
                <w:rStyle w:val="Hyperlink"/>
                <w:rFonts w:eastAsiaTheme="majorEastAsia"/>
                <w:noProof/>
              </w:rPr>
              <w:t>2.1</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BERT</w:t>
            </w:r>
            <w:r w:rsidR="00921ACE">
              <w:rPr>
                <w:noProof/>
                <w:webHidden/>
              </w:rPr>
              <w:tab/>
            </w:r>
            <w:r w:rsidR="00921ACE">
              <w:rPr>
                <w:noProof/>
                <w:webHidden/>
              </w:rPr>
              <w:fldChar w:fldCharType="begin"/>
            </w:r>
            <w:r w:rsidR="00921ACE">
              <w:rPr>
                <w:noProof/>
                <w:webHidden/>
              </w:rPr>
              <w:instrText xml:space="preserve"> PAGEREF _Toc96413061 \h </w:instrText>
            </w:r>
            <w:r w:rsidR="00921ACE">
              <w:rPr>
                <w:noProof/>
                <w:webHidden/>
              </w:rPr>
            </w:r>
            <w:r w:rsidR="00921ACE">
              <w:rPr>
                <w:noProof/>
                <w:webHidden/>
              </w:rPr>
              <w:fldChar w:fldCharType="separate"/>
            </w:r>
            <w:r w:rsidR="00921ACE">
              <w:rPr>
                <w:noProof/>
                <w:webHidden/>
              </w:rPr>
              <w:t>12</w:t>
            </w:r>
            <w:r w:rsidR="00921ACE">
              <w:rPr>
                <w:noProof/>
                <w:webHidden/>
              </w:rPr>
              <w:fldChar w:fldCharType="end"/>
            </w:r>
          </w:hyperlink>
        </w:p>
        <w:p w14:paraId="6BDF9C10" w14:textId="7030D4DA" w:rsidR="00921ACE" w:rsidRDefault="00FD56A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413062" w:history="1">
            <w:r w:rsidR="00921ACE" w:rsidRPr="00E609BE">
              <w:rPr>
                <w:rStyle w:val="Hyperlink"/>
                <w:rFonts w:eastAsiaTheme="majorEastAsia"/>
                <w:noProof/>
              </w:rPr>
              <w:t>2.1.1</w:t>
            </w:r>
            <w:r w:rsidR="00921ACE">
              <w:rPr>
                <w:rFonts w:asciiTheme="minorHAnsi" w:eastAsiaTheme="minorEastAsia" w:hAnsiTheme="minorHAnsi" w:cstheme="minorBidi"/>
                <w:noProof/>
                <w:szCs w:val="22"/>
                <w:lang w:eastAsia="en-GB"/>
              </w:rPr>
              <w:tab/>
            </w:r>
            <w:r w:rsidR="00921ACE" w:rsidRPr="00E609BE">
              <w:rPr>
                <w:rStyle w:val="Hyperlink"/>
                <w:rFonts w:eastAsiaTheme="majorEastAsia"/>
                <w:noProof/>
              </w:rPr>
              <w:t>Pretraining Contextual Representations</w:t>
            </w:r>
            <w:r w:rsidR="00921ACE">
              <w:rPr>
                <w:noProof/>
                <w:webHidden/>
              </w:rPr>
              <w:tab/>
            </w:r>
            <w:r w:rsidR="00921ACE">
              <w:rPr>
                <w:noProof/>
                <w:webHidden/>
              </w:rPr>
              <w:fldChar w:fldCharType="begin"/>
            </w:r>
            <w:r w:rsidR="00921ACE">
              <w:rPr>
                <w:noProof/>
                <w:webHidden/>
              </w:rPr>
              <w:instrText xml:space="preserve"> PAGEREF _Toc96413062 \h </w:instrText>
            </w:r>
            <w:r w:rsidR="00921ACE">
              <w:rPr>
                <w:noProof/>
                <w:webHidden/>
              </w:rPr>
            </w:r>
            <w:r w:rsidR="00921ACE">
              <w:rPr>
                <w:noProof/>
                <w:webHidden/>
              </w:rPr>
              <w:fldChar w:fldCharType="separate"/>
            </w:r>
            <w:r w:rsidR="00921ACE">
              <w:rPr>
                <w:noProof/>
                <w:webHidden/>
              </w:rPr>
              <w:t>12</w:t>
            </w:r>
            <w:r w:rsidR="00921ACE">
              <w:rPr>
                <w:noProof/>
                <w:webHidden/>
              </w:rPr>
              <w:fldChar w:fldCharType="end"/>
            </w:r>
          </w:hyperlink>
        </w:p>
        <w:p w14:paraId="7C72FCE2" w14:textId="7159DAAE" w:rsidR="00921ACE" w:rsidRDefault="00FD56A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413063" w:history="1">
            <w:r w:rsidR="00921ACE" w:rsidRPr="00E609BE">
              <w:rPr>
                <w:rStyle w:val="Hyperlink"/>
                <w:rFonts w:eastAsiaTheme="majorEastAsia"/>
                <w:noProof/>
              </w:rPr>
              <w:t>2.1.2</w:t>
            </w:r>
            <w:r w:rsidR="00921ACE">
              <w:rPr>
                <w:rFonts w:asciiTheme="minorHAnsi" w:eastAsiaTheme="minorEastAsia" w:hAnsiTheme="minorHAnsi" w:cstheme="minorBidi"/>
                <w:noProof/>
                <w:szCs w:val="22"/>
                <w:lang w:eastAsia="en-GB"/>
              </w:rPr>
              <w:tab/>
            </w:r>
            <w:r w:rsidR="00921ACE" w:rsidRPr="00E609BE">
              <w:rPr>
                <w:rStyle w:val="Hyperlink"/>
                <w:rFonts w:eastAsiaTheme="majorEastAsia"/>
                <w:noProof/>
              </w:rPr>
              <w:t>Pretraining Objectives</w:t>
            </w:r>
            <w:r w:rsidR="00921ACE">
              <w:rPr>
                <w:noProof/>
                <w:webHidden/>
              </w:rPr>
              <w:tab/>
            </w:r>
            <w:r w:rsidR="00921ACE">
              <w:rPr>
                <w:noProof/>
                <w:webHidden/>
              </w:rPr>
              <w:fldChar w:fldCharType="begin"/>
            </w:r>
            <w:r w:rsidR="00921ACE">
              <w:rPr>
                <w:noProof/>
                <w:webHidden/>
              </w:rPr>
              <w:instrText xml:space="preserve"> PAGEREF _Toc96413063 \h </w:instrText>
            </w:r>
            <w:r w:rsidR="00921ACE">
              <w:rPr>
                <w:noProof/>
                <w:webHidden/>
              </w:rPr>
            </w:r>
            <w:r w:rsidR="00921ACE">
              <w:rPr>
                <w:noProof/>
                <w:webHidden/>
              </w:rPr>
              <w:fldChar w:fldCharType="separate"/>
            </w:r>
            <w:r w:rsidR="00921ACE">
              <w:rPr>
                <w:noProof/>
                <w:webHidden/>
              </w:rPr>
              <w:t>13</w:t>
            </w:r>
            <w:r w:rsidR="00921ACE">
              <w:rPr>
                <w:noProof/>
                <w:webHidden/>
              </w:rPr>
              <w:fldChar w:fldCharType="end"/>
            </w:r>
          </w:hyperlink>
        </w:p>
        <w:p w14:paraId="625C59AB" w14:textId="63CF1B94" w:rsidR="00921ACE" w:rsidRDefault="00FD56A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413064" w:history="1">
            <w:r w:rsidR="00921ACE" w:rsidRPr="00E609BE">
              <w:rPr>
                <w:rStyle w:val="Hyperlink"/>
                <w:rFonts w:eastAsiaTheme="majorEastAsia"/>
                <w:noProof/>
              </w:rPr>
              <w:t>2.1.3</w:t>
            </w:r>
            <w:r w:rsidR="00921ACE">
              <w:rPr>
                <w:rFonts w:asciiTheme="minorHAnsi" w:eastAsiaTheme="minorEastAsia" w:hAnsiTheme="minorHAnsi" w:cstheme="minorBidi"/>
                <w:noProof/>
                <w:szCs w:val="22"/>
                <w:lang w:eastAsia="en-GB"/>
              </w:rPr>
              <w:tab/>
            </w:r>
            <w:r w:rsidR="00921ACE" w:rsidRPr="00E609BE">
              <w:rPr>
                <w:rStyle w:val="Hyperlink"/>
                <w:rFonts w:eastAsiaTheme="majorEastAsia"/>
                <w:noProof/>
              </w:rPr>
              <w:t>BERT workflow</w:t>
            </w:r>
            <w:r w:rsidR="00921ACE">
              <w:rPr>
                <w:noProof/>
                <w:webHidden/>
              </w:rPr>
              <w:tab/>
            </w:r>
            <w:r w:rsidR="00921ACE">
              <w:rPr>
                <w:noProof/>
                <w:webHidden/>
              </w:rPr>
              <w:fldChar w:fldCharType="begin"/>
            </w:r>
            <w:r w:rsidR="00921ACE">
              <w:rPr>
                <w:noProof/>
                <w:webHidden/>
              </w:rPr>
              <w:instrText xml:space="preserve"> PAGEREF _Toc96413064 \h </w:instrText>
            </w:r>
            <w:r w:rsidR="00921ACE">
              <w:rPr>
                <w:noProof/>
                <w:webHidden/>
              </w:rPr>
            </w:r>
            <w:r w:rsidR="00921ACE">
              <w:rPr>
                <w:noProof/>
                <w:webHidden/>
              </w:rPr>
              <w:fldChar w:fldCharType="separate"/>
            </w:r>
            <w:r w:rsidR="00921ACE">
              <w:rPr>
                <w:noProof/>
                <w:webHidden/>
              </w:rPr>
              <w:t>14</w:t>
            </w:r>
            <w:r w:rsidR="00921ACE">
              <w:rPr>
                <w:noProof/>
                <w:webHidden/>
              </w:rPr>
              <w:fldChar w:fldCharType="end"/>
            </w:r>
          </w:hyperlink>
        </w:p>
        <w:p w14:paraId="0BE8E0CC" w14:textId="33352A2B" w:rsidR="00921ACE" w:rsidRDefault="00FD56A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65" w:history="1">
            <w:r w:rsidR="00921ACE" w:rsidRPr="00E609BE">
              <w:rPr>
                <w:rStyle w:val="Hyperlink"/>
                <w:rFonts w:eastAsiaTheme="majorEastAsia"/>
                <w:noProof/>
              </w:rPr>
              <w:t>2.2</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BERT and Conversational Agents</w:t>
            </w:r>
            <w:r w:rsidR="00921ACE">
              <w:rPr>
                <w:noProof/>
                <w:webHidden/>
              </w:rPr>
              <w:tab/>
            </w:r>
            <w:r w:rsidR="00921ACE">
              <w:rPr>
                <w:noProof/>
                <w:webHidden/>
              </w:rPr>
              <w:fldChar w:fldCharType="begin"/>
            </w:r>
            <w:r w:rsidR="00921ACE">
              <w:rPr>
                <w:noProof/>
                <w:webHidden/>
              </w:rPr>
              <w:instrText xml:space="preserve"> PAGEREF _Toc96413065 \h </w:instrText>
            </w:r>
            <w:r w:rsidR="00921ACE">
              <w:rPr>
                <w:noProof/>
                <w:webHidden/>
              </w:rPr>
            </w:r>
            <w:r w:rsidR="00921ACE">
              <w:rPr>
                <w:noProof/>
                <w:webHidden/>
              </w:rPr>
              <w:fldChar w:fldCharType="separate"/>
            </w:r>
            <w:r w:rsidR="00921ACE">
              <w:rPr>
                <w:noProof/>
                <w:webHidden/>
              </w:rPr>
              <w:t>14</w:t>
            </w:r>
            <w:r w:rsidR="00921ACE">
              <w:rPr>
                <w:noProof/>
                <w:webHidden/>
              </w:rPr>
              <w:fldChar w:fldCharType="end"/>
            </w:r>
          </w:hyperlink>
        </w:p>
        <w:p w14:paraId="0004A644" w14:textId="161D1144" w:rsidR="00921ACE" w:rsidRDefault="00FD56A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66" w:history="1">
            <w:r w:rsidR="00921ACE" w:rsidRPr="00E609BE">
              <w:rPr>
                <w:rStyle w:val="Hyperlink"/>
                <w:rFonts w:eastAsiaTheme="majorEastAsia"/>
                <w:noProof/>
              </w:rPr>
              <w:t>2.3</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Adapting BERT for Different Domains</w:t>
            </w:r>
            <w:r w:rsidR="00921ACE">
              <w:rPr>
                <w:noProof/>
                <w:webHidden/>
              </w:rPr>
              <w:tab/>
            </w:r>
            <w:r w:rsidR="00921ACE">
              <w:rPr>
                <w:noProof/>
                <w:webHidden/>
              </w:rPr>
              <w:fldChar w:fldCharType="begin"/>
            </w:r>
            <w:r w:rsidR="00921ACE">
              <w:rPr>
                <w:noProof/>
                <w:webHidden/>
              </w:rPr>
              <w:instrText xml:space="preserve"> PAGEREF _Toc96413066 \h </w:instrText>
            </w:r>
            <w:r w:rsidR="00921ACE">
              <w:rPr>
                <w:noProof/>
                <w:webHidden/>
              </w:rPr>
            </w:r>
            <w:r w:rsidR="00921ACE">
              <w:rPr>
                <w:noProof/>
                <w:webHidden/>
              </w:rPr>
              <w:fldChar w:fldCharType="separate"/>
            </w:r>
            <w:r w:rsidR="00921ACE">
              <w:rPr>
                <w:noProof/>
                <w:webHidden/>
              </w:rPr>
              <w:t>15</w:t>
            </w:r>
            <w:r w:rsidR="00921ACE">
              <w:rPr>
                <w:noProof/>
                <w:webHidden/>
              </w:rPr>
              <w:fldChar w:fldCharType="end"/>
            </w:r>
          </w:hyperlink>
        </w:p>
        <w:p w14:paraId="4D6B1C00" w14:textId="62F825B6" w:rsidR="00921ACE" w:rsidRDefault="00FD56A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67" w:history="1">
            <w:r w:rsidR="00921ACE" w:rsidRPr="00E609BE">
              <w:rPr>
                <w:rStyle w:val="Hyperlink"/>
                <w:rFonts w:eastAsiaTheme="majorEastAsia"/>
                <w:noProof/>
                <w:lang w:val="en-US" w:eastAsia="en-US"/>
              </w:rPr>
              <w:t>2.4</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lang w:val="en-US" w:eastAsia="en-US"/>
              </w:rPr>
              <w:t>BERT for the Cooking Domain</w:t>
            </w:r>
            <w:r w:rsidR="00921ACE">
              <w:rPr>
                <w:noProof/>
                <w:webHidden/>
              </w:rPr>
              <w:tab/>
            </w:r>
            <w:r w:rsidR="00921ACE">
              <w:rPr>
                <w:noProof/>
                <w:webHidden/>
              </w:rPr>
              <w:fldChar w:fldCharType="begin"/>
            </w:r>
            <w:r w:rsidR="00921ACE">
              <w:rPr>
                <w:noProof/>
                <w:webHidden/>
              </w:rPr>
              <w:instrText xml:space="preserve"> PAGEREF _Toc96413067 \h </w:instrText>
            </w:r>
            <w:r w:rsidR="00921ACE">
              <w:rPr>
                <w:noProof/>
                <w:webHidden/>
              </w:rPr>
            </w:r>
            <w:r w:rsidR="00921ACE">
              <w:rPr>
                <w:noProof/>
                <w:webHidden/>
              </w:rPr>
              <w:fldChar w:fldCharType="separate"/>
            </w:r>
            <w:r w:rsidR="00921ACE">
              <w:rPr>
                <w:noProof/>
                <w:webHidden/>
              </w:rPr>
              <w:t>16</w:t>
            </w:r>
            <w:r w:rsidR="00921ACE">
              <w:rPr>
                <w:noProof/>
                <w:webHidden/>
              </w:rPr>
              <w:fldChar w:fldCharType="end"/>
            </w:r>
          </w:hyperlink>
        </w:p>
        <w:p w14:paraId="211E06AB" w14:textId="01BF9432" w:rsidR="00921ACE" w:rsidRDefault="00FD56A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68" w:history="1">
            <w:r w:rsidR="00921ACE" w:rsidRPr="00E609BE">
              <w:rPr>
                <w:rStyle w:val="Hyperlink"/>
                <w:rFonts w:eastAsiaTheme="majorEastAsia"/>
                <w:noProof/>
                <w:lang w:val="en-US" w:eastAsia="en-US"/>
              </w:rPr>
              <w:t>2.5</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lang w:val="en-US" w:eastAsia="en-US"/>
              </w:rPr>
              <w:t>Summary and Key Differentiators</w:t>
            </w:r>
            <w:r w:rsidR="00921ACE">
              <w:rPr>
                <w:noProof/>
                <w:webHidden/>
              </w:rPr>
              <w:tab/>
            </w:r>
            <w:r w:rsidR="00921ACE">
              <w:rPr>
                <w:noProof/>
                <w:webHidden/>
              </w:rPr>
              <w:fldChar w:fldCharType="begin"/>
            </w:r>
            <w:r w:rsidR="00921ACE">
              <w:rPr>
                <w:noProof/>
                <w:webHidden/>
              </w:rPr>
              <w:instrText xml:space="preserve"> PAGEREF _Toc96413068 \h </w:instrText>
            </w:r>
            <w:r w:rsidR="00921ACE">
              <w:rPr>
                <w:noProof/>
                <w:webHidden/>
              </w:rPr>
            </w:r>
            <w:r w:rsidR="00921ACE">
              <w:rPr>
                <w:noProof/>
                <w:webHidden/>
              </w:rPr>
              <w:fldChar w:fldCharType="separate"/>
            </w:r>
            <w:r w:rsidR="00921ACE">
              <w:rPr>
                <w:noProof/>
                <w:webHidden/>
              </w:rPr>
              <w:t>16</w:t>
            </w:r>
            <w:r w:rsidR="00921ACE">
              <w:rPr>
                <w:noProof/>
                <w:webHidden/>
              </w:rPr>
              <w:fldChar w:fldCharType="end"/>
            </w:r>
          </w:hyperlink>
        </w:p>
        <w:p w14:paraId="17F28738" w14:textId="066A377B" w:rsidR="00921ACE" w:rsidRDefault="00FD56A0">
          <w:pPr>
            <w:pStyle w:val="Verzeichnis1"/>
            <w:rPr>
              <w:rFonts w:asciiTheme="minorHAnsi" w:eastAsiaTheme="minorEastAsia" w:hAnsiTheme="minorHAnsi" w:cstheme="minorBidi"/>
              <w:b w:val="0"/>
              <w:noProof/>
              <w:sz w:val="22"/>
              <w:szCs w:val="22"/>
              <w:lang w:eastAsia="en-GB"/>
            </w:rPr>
          </w:pPr>
          <w:hyperlink w:anchor="_Toc96413069" w:history="1">
            <w:r w:rsidR="00921ACE" w:rsidRPr="00E609BE">
              <w:rPr>
                <w:rStyle w:val="Hyperlink"/>
                <w:rFonts w:eastAsiaTheme="majorEastAsia"/>
                <w:noProof/>
              </w:rPr>
              <w:t>3</w:t>
            </w:r>
            <w:r w:rsidR="00921ACE">
              <w:rPr>
                <w:rFonts w:asciiTheme="minorHAnsi" w:eastAsiaTheme="minorEastAsia" w:hAnsiTheme="minorHAnsi" w:cstheme="minorBidi"/>
                <w:b w:val="0"/>
                <w:noProof/>
                <w:sz w:val="22"/>
                <w:szCs w:val="22"/>
                <w:lang w:eastAsia="en-GB"/>
              </w:rPr>
              <w:tab/>
            </w:r>
            <w:r w:rsidR="00921ACE" w:rsidRPr="00E609BE">
              <w:rPr>
                <w:rStyle w:val="Hyperlink"/>
                <w:rFonts w:eastAsiaTheme="majorEastAsia"/>
                <w:noProof/>
              </w:rPr>
              <w:t>Methodology</w:t>
            </w:r>
            <w:r w:rsidR="00921ACE">
              <w:rPr>
                <w:noProof/>
                <w:webHidden/>
              </w:rPr>
              <w:tab/>
            </w:r>
            <w:r w:rsidR="00921ACE">
              <w:rPr>
                <w:noProof/>
                <w:webHidden/>
              </w:rPr>
              <w:fldChar w:fldCharType="begin"/>
            </w:r>
            <w:r w:rsidR="00921ACE">
              <w:rPr>
                <w:noProof/>
                <w:webHidden/>
              </w:rPr>
              <w:instrText xml:space="preserve"> PAGEREF _Toc96413069 \h </w:instrText>
            </w:r>
            <w:r w:rsidR="00921ACE">
              <w:rPr>
                <w:noProof/>
                <w:webHidden/>
              </w:rPr>
            </w:r>
            <w:r w:rsidR="00921ACE">
              <w:rPr>
                <w:noProof/>
                <w:webHidden/>
              </w:rPr>
              <w:fldChar w:fldCharType="separate"/>
            </w:r>
            <w:r w:rsidR="00921ACE">
              <w:rPr>
                <w:noProof/>
                <w:webHidden/>
              </w:rPr>
              <w:t>16</w:t>
            </w:r>
            <w:r w:rsidR="00921ACE">
              <w:rPr>
                <w:noProof/>
                <w:webHidden/>
              </w:rPr>
              <w:fldChar w:fldCharType="end"/>
            </w:r>
          </w:hyperlink>
        </w:p>
        <w:p w14:paraId="4E3A328E" w14:textId="772ADCFB" w:rsidR="00921ACE" w:rsidRDefault="00FD56A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70" w:history="1">
            <w:r w:rsidR="00921ACE" w:rsidRPr="00E609BE">
              <w:rPr>
                <w:rStyle w:val="Hyperlink"/>
                <w:rFonts w:eastAsiaTheme="majorEastAsia"/>
                <w:noProof/>
              </w:rPr>
              <w:t>3.1</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Data for DAPT</w:t>
            </w:r>
            <w:r w:rsidR="00921ACE">
              <w:rPr>
                <w:noProof/>
                <w:webHidden/>
              </w:rPr>
              <w:tab/>
            </w:r>
            <w:r w:rsidR="00921ACE">
              <w:rPr>
                <w:noProof/>
                <w:webHidden/>
              </w:rPr>
              <w:fldChar w:fldCharType="begin"/>
            </w:r>
            <w:r w:rsidR="00921ACE">
              <w:rPr>
                <w:noProof/>
                <w:webHidden/>
              </w:rPr>
              <w:instrText xml:space="preserve"> PAGEREF _Toc96413070 \h </w:instrText>
            </w:r>
            <w:r w:rsidR="00921ACE">
              <w:rPr>
                <w:noProof/>
                <w:webHidden/>
              </w:rPr>
            </w:r>
            <w:r w:rsidR="00921ACE">
              <w:rPr>
                <w:noProof/>
                <w:webHidden/>
              </w:rPr>
              <w:fldChar w:fldCharType="separate"/>
            </w:r>
            <w:r w:rsidR="00921ACE">
              <w:rPr>
                <w:noProof/>
                <w:webHidden/>
              </w:rPr>
              <w:t>16</w:t>
            </w:r>
            <w:r w:rsidR="00921ACE">
              <w:rPr>
                <w:noProof/>
                <w:webHidden/>
              </w:rPr>
              <w:fldChar w:fldCharType="end"/>
            </w:r>
          </w:hyperlink>
        </w:p>
        <w:p w14:paraId="29B248CE" w14:textId="7D2A888B" w:rsidR="00921ACE" w:rsidRDefault="00FD56A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71" w:history="1">
            <w:r w:rsidR="00921ACE" w:rsidRPr="00E609BE">
              <w:rPr>
                <w:rStyle w:val="Hyperlink"/>
                <w:rFonts w:eastAsiaTheme="majorEastAsia"/>
                <w:noProof/>
              </w:rPr>
              <w:t>3.2</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Analyzing Domain Similarity</w:t>
            </w:r>
            <w:r w:rsidR="00921ACE">
              <w:rPr>
                <w:noProof/>
                <w:webHidden/>
              </w:rPr>
              <w:tab/>
            </w:r>
            <w:r w:rsidR="00921ACE">
              <w:rPr>
                <w:noProof/>
                <w:webHidden/>
              </w:rPr>
              <w:fldChar w:fldCharType="begin"/>
            </w:r>
            <w:r w:rsidR="00921ACE">
              <w:rPr>
                <w:noProof/>
                <w:webHidden/>
              </w:rPr>
              <w:instrText xml:space="preserve"> PAGEREF _Toc96413071 \h </w:instrText>
            </w:r>
            <w:r w:rsidR="00921ACE">
              <w:rPr>
                <w:noProof/>
                <w:webHidden/>
              </w:rPr>
            </w:r>
            <w:r w:rsidR="00921ACE">
              <w:rPr>
                <w:noProof/>
                <w:webHidden/>
              </w:rPr>
              <w:fldChar w:fldCharType="separate"/>
            </w:r>
            <w:r w:rsidR="00921ACE">
              <w:rPr>
                <w:noProof/>
                <w:webHidden/>
              </w:rPr>
              <w:t>18</w:t>
            </w:r>
            <w:r w:rsidR="00921ACE">
              <w:rPr>
                <w:noProof/>
                <w:webHidden/>
              </w:rPr>
              <w:fldChar w:fldCharType="end"/>
            </w:r>
          </w:hyperlink>
        </w:p>
        <w:p w14:paraId="379FCACC" w14:textId="55F6AF6D" w:rsidR="00921ACE" w:rsidRDefault="00FD56A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72" w:history="1">
            <w:r w:rsidR="00921ACE" w:rsidRPr="00E609BE">
              <w:rPr>
                <w:rStyle w:val="Hyperlink"/>
                <w:rFonts w:eastAsiaTheme="majorEastAsia"/>
                <w:noProof/>
                <w:lang w:val="de-DE" w:eastAsia="en-US"/>
              </w:rPr>
              <w:t>3.3</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lang w:val="de-DE" w:eastAsia="en-US"/>
              </w:rPr>
              <w:t>Domain Vocabulary Insertion</w:t>
            </w:r>
            <w:r w:rsidR="00921ACE">
              <w:rPr>
                <w:noProof/>
                <w:webHidden/>
              </w:rPr>
              <w:tab/>
            </w:r>
            <w:r w:rsidR="00921ACE">
              <w:rPr>
                <w:noProof/>
                <w:webHidden/>
              </w:rPr>
              <w:fldChar w:fldCharType="begin"/>
            </w:r>
            <w:r w:rsidR="00921ACE">
              <w:rPr>
                <w:noProof/>
                <w:webHidden/>
              </w:rPr>
              <w:instrText xml:space="preserve"> PAGEREF _Toc96413072 \h </w:instrText>
            </w:r>
            <w:r w:rsidR="00921ACE">
              <w:rPr>
                <w:noProof/>
                <w:webHidden/>
              </w:rPr>
            </w:r>
            <w:r w:rsidR="00921ACE">
              <w:rPr>
                <w:noProof/>
                <w:webHidden/>
              </w:rPr>
              <w:fldChar w:fldCharType="separate"/>
            </w:r>
            <w:r w:rsidR="00921ACE">
              <w:rPr>
                <w:noProof/>
                <w:webHidden/>
              </w:rPr>
              <w:t>19</w:t>
            </w:r>
            <w:r w:rsidR="00921ACE">
              <w:rPr>
                <w:noProof/>
                <w:webHidden/>
              </w:rPr>
              <w:fldChar w:fldCharType="end"/>
            </w:r>
          </w:hyperlink>
        </w:p>
        <w:p w14:paraId="0833C449" w14:textId="3842A32B" w:rsidR="00921ACE" w:rsidRDefault="00FD56A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73" w:history="1">
            <w:r w:rsidR="00921ACE" w:rsidRPr="00E609BE">
              <w:rPr>
                <w:rStyle w:val="Hyperlink"/>
                <w:rFonts w:eastAsiaTheme="majorEastAsia"/>
                <w:noProof/>
              </w:rPr>
              <w:t>3.4</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DAPT</w:t>
            </w:r>
            <w:r w:rsidR="00921ACE">
              <w:rPr>
                <w:noProof/>
                <w:webHidden/>
              </w:rPr>
              <w:tab/>
            </w:r>
            <w:r w:rsidR="00921ACE">
              <w:rPr>
                <w:noProof/>
                <w:webHidden/>
              </w:rPr>
              <w:fldChar w:fldCharType="begin"/>
            </w:r>
            <w:r w:rsidR="00921ACE">
              <w:rPr>
                <w:noProof/>
                <w:webHidden/>
              </w:rPr>
              <w:instrText xml:space="preserve"> PAGEREF _Toc96413073 \h </w:instrText>
            </w:r>
            <w:r w:rsidR="00921ACE">
              <w:rPr>
                <w:noProof/>
                <w:webHidden/>
              </w:rPr>
            </w:r>
            <w:r w:rsidR="00921ACE">
              <w:rPr>
                <w:noProof/>
                <w:webHidden/>
              </w:rPr>
              <w:fldChar w:fldCharType="separate"/>
            </w:r>
            <w:r w:rsidR="00921ACE">
              <w:rPr>
                <w:noProof/>
                <w:webHidden/>
              </w:rPr>
              <w:t>21</w:t>
            </w:r>
            <w:r w:rsidR="00921ACE">
              <w:rPr>
                <w:noProof/>
                <w:webHidden/>
              </w:rPr>
              <w:fldChar w:fldCharType="end"/>
            </w:r>
          </w:hyperlink>
        </w:p>
        <w:p w14:paraId="44FDE5A2" w14:textId="391B241D" w:rsidR="00921ACE" w:rsidRDefault="00FD56A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74" w:history="1">
            <w:r w:rsidR="00921ACE" w:rsidRPr="00E609BE">
              <w:rPr>
                <w:rStyle w:val="Hyperlink"/>
                <w:rFonts w:eastAsiaTheme="majorEastAsia"/>
                <w:noProof/>
              </w:rPr>
              <w:t>3.5</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Implementation Details</w:t>
            </w:r>
            <w:r w:rsidR="00921ACE">
              <w:rPr>
                <w:noProof/>
                <w:webHidden/>
              </w:rPr>
              <w:tab/>
            </w:r>
            <w:r w:rsidR="00921ACE">
              <w:rPr>
                <w:noProof/>
                <w:webHidden/>
              </w:rPr>
              <w:fldChar w:fldCharType="begin"/>
            </w:r>
            <w:r w:rsidR="00921ACE">
              <w:rPr>
                <w:noProof/>
                <w:webHidden/>
              </w:rPr>
              <w:instrText xml:space="preserve"> PAGEREF _Toc96413074 \h </w:instrText>
            </w:r>
            <w:r w:rsidR="00921ACE">
              <w:rPr>
                <w:noProof/>
                <w:webHidden/>
              </w:rPr>
            </w:r>
            <w:r w:rsidR="00921ACE">
              <w:rPr>
                <w:noProof/>
                <w:webHidden/>
              </w:rPr>
              <w:fldChar w:fldCharType="separate"/>
            </w:r>
            <w:r w:rsidR="00921ACE">
              <w:rPr>
                <w:noProof/>
                <w:webHidden/>
              </w:rPr>
              <w:t>21</w:t>
            </w:r>
            <w:r w:rsidR="00921ACE">
              <w:rPr>
                <w:noProof/>
                <w:webHidden/>
              </w:rPr>
              <w:fldChar w:fldCharType="end"/>
            </w:r>
          </w:hyperlink>
        </w:p>
        <w:p w14:paraId="5B5F4BC5" w14:textId="2CEE36F3" w:rsidR="00921ACE" w:rsidRDefault="00FD56A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75" w:history="1">
            <w:r w:rsidR="00921ACE" w:rsidRPr="00E609BE">
              <w:rPr>
                <w:rStyle w:val="Hyperlink"/>
                <w:rFonts w:eastAsiaTheme="majorEastAsia"/>
                <w:noProof/>
              </w:rPr>
              <w:t>3.6</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Finetuning</w:t>
            </w:r>
            <w:r w:rsidR="00921ACE">
              <w:rPr>
                <w:noProof/>
                <w:webHidden/>
              </w:rPr>
              <w:tab/>
            </w:r>
            <w:r w:rsidR="00921ACE">
              <w:rPr>
                <w:noProof/>
                <w:webHidden/>
              </w:rPr>
              <w:fldChar w:fldCharType="begin"/>
            </w:r>
            <w:r w:rsidR="00921ACE">
              <w:rPr>
                <w:noProof/>
                <w:webHidden/>
              </w:rPr>
              <w:instrText xml:space="preserve"> PAGEREF _Toc96413075 \h </w:instrText>
            </w:r>
            <w:r w:rsidR="00921ACE">
              <w:rPr>
                <w:noProof/>
                <w:webHidden/>
              </w:rPr>
            </w:r>
            <w:r w:rsidR="00921ACE">
              <w:rPr>
                <w:noProof/>
                <w:webHidden/>
              </w:rPr>
              <w:fldChar w:fldCharType="separate"/>
            </w:r>
            <w:r w:rsidR="00921ACE">
              <w:rPr>
                <w:noProof/>
                <w:webHidden/>
              </w:rPr>
              <w:t>22</w:t>
            </w:r>
            <w:r w:rsidR="00921ACE">
              <w:rPr>
                <w:noProof/>
                <w:webHidden/>
              </w:rPr>
              <w:fldChar w:fldCharType="end"/>
            </w:r>
          </w:hyperlink>
        </w:p>
        <w:p w14:paraId="71EAAF30" w14:textId="70354EF5" w:rsidR="00921ACE" w:rsidRDefault="00FD56A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413076" w:history="1">
            <w:r w:rsidR="00921ACE" w:rsidRPr="00E609BE">
              <w:rPr>
                <w:rStyle w:val="Hyperlink"/>
                <w:rFonts w:eastAsiaTheme="majorEastAsia"/>
                <w:noProof/>
              </w:rPr>
              <w:t>3.6.1</w:t>
            </w:r>
            <w:r w:rsidR="00921ACE">
              <w:rPr>
                <w:rFonts w:asciiTheme="minorHAnsi" w:eastAsiaTheme="minorEastAsia" w:hAnsiTheme="minorHAnsi" w:cstheme="minorBidi"/>
                <w:noProof/>
                <w:szCs w:val="22"/>
                <w:lang w:eastAsia="en-GB"/>
              </w:rPr>
              <w:tab/>
            </w:r>
            <w:r w:rsidR="00921ACE" w:rsidRPr="00E609BE">
              <w:rPr>
                <w:rStyle w:val="Hyperlink"/>
                <w:rFonts w:eastAsiaTheme="majorEastAsia"/>
                <w:noProof/>
              </w:rPr>
              <w:t>Intent Classification</w:t>
            </w:r>
            <w:r w:rsidR="00921ACE">
              <w:rPr>
                <w:noProof/>
                <w:webHidden/>
              </w:rPr>
              <w:tab/>
            </w:r>
            <w:r w:rsidR="00921ACE">
              <w:rPr>
                <w:noProof/>
                <w:webHidden/>
              </w:rPr>
              <w:fldChar w:fldCharType="begin"/>
            </w:r>
            <w:r w:rsidR="00921ACE">
              <w:rPr>
                <w:noProof/>
                <w:webHidden/>
              </w:rPr>
              <w:instrText xml:space="preserve"> PAGEREF _Toc96413076 \h </w:instrText>
            </w:r>
            <w:r w:rsidR="00921ACE">
              <w:rPr>
                <w:noProof/>
                <w:webHidden/>
              </w:rPr>
            </w:r>
            <w:r w:rsidR="00921ACE">
              <w:rPr>
                <w:noProof/>
                <w:webHidden/>
              </w:rPr>
              <w:fldChar w:fldCharType="separate"/>
            </w:r>
            <w:r w:rsidR="00921ACE">
              <w:rPr>
                <w:noProof/>
                <w:webHidden/>
              </w:rPr>
              <w:t>22</w:t>
            </w:r>
            <w:r w:rsidR="00921ACE">
              <w:rPr>
                <w:noProof/>
                <w:webHidden/>
              </w:rPr>
              <w:fldChar w:fldCharType="end"/>
            </w:r>
          </w:hyperlink>
        </w:p>
        <w:p w14:paraId="534FB07C" w14:textId="22172BD7" w:rsidR="00921ACE" w:rsidRDefault="00FD56A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413077" w:history="1">
            <w:r w:rsidR="00921ACE" w:rsidRPr="00E609BE">
              <w:rPr>
                <w:rStyle w:val="Hyperlink"/>
                <w:rFonts w:eastAsiaTheme="majorEastAsia"/>
                <w:noProof/>
              </w:rPr>
              <w:t>3.6.2</w:t>
            </w:r>
            <w:r w:rsidR="00921ACE">
              <w:rPr>
                <w:rFonts w:asciiTheme="minorHAnsi" w:eastAsiaTheme="minorEastAsia" w:hAnsiTheme="minorHAnsi" w:cstheme="minorBidi"/>
                <w:noProof/>
                <w:szCs w:val="22"/>
                <w:lang w:eastAsia="en-GB"/>
              </w:rPr>
              <w:tab/>
            </w:r>
            <w:r w:rsidR="00921ACE" w:rsidRPr="00E609BE">
              <w:rPr>
                <w:rStyle w:val="Hyperlink"/>
                <w:rFonts w:eastAsiaTheme="majorEastAsia"/>
                <w:noProof/>
              </w:rPr>
              <w:t>Named-entity recognition</w:t>
            </w:r>
            <w:r w:rsidR="00921ACE">
              <w:rPr>
                <w:noProof/>
                <w:webHidden/>
              </w:rPr>
              <w:tab/>
            </w:r>
            <w:r w:rsidR="00921ACE">
              <w:rPr>
                <w:noProof/>
                <w:webHidden/>
              </w:rPr>
              <w:fldChar w:fldCharType="begin"/>
            </w:r>
            <w:r w:rsidR="00921ACE">
              <w:rPr>
                <w:noProof/>
                <w:webHidden/>
              </w:rPr>
              <w:instrText xml:space="preserve"> PAGEREF _Toc96413077 \h </w:instrText>
            </w:r>
            <w:r w:rsidR="00921ACE">
              <w:rPr>
                <w:noProof/>
                <w:webHidden/>
              </w:rPr>
            </w:r>
            <w:r w:rsidR="00921ACE">
              <w:rPr>
                <w:noProof/>
                <w:webHidden/>
              </w:rPr>
              <w:fldChar w:fldCharType="separate"/>
            </w:r>
            <w:r w:rsidR="00921ACE">
              <w:rPr>
                <w:noProof/>
                <w:webHidden/>
              </w:rPr>
              <w:t>23</w:t>
            </w:r>
            <w:r w:rsidR="00921ACE">
              <w:rPr>
                <w:noProof/>
                <w:webHidden/>
              </w:rPr>
              <w:fldChar w:fldCharType="end"/>
            </w:r>
          </w:hyperlink>
        </w:p>
        <w:p w14:paraId="33325C31" w14:textId="05F99BFA" w:rsidR="00921ACE" w:rsidRDefault="00FD56A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413078" w:history="1">
            <w:r w:rsidR="00921ACE" w:rsidRPr="00E609BE">
              <w:rPr>
                <w:rStyle w:val="Hyperlink"/>
                <w:rFonts w:eastAsiaTheme="majorEastAsia"/>
                <w:noProof/>
              </w:rPr>
              <w:t>3.6.3</w:t>
            </w:r>
            <w:r w:rsidR="00921ACE">
              <w:rPr>
                <w:rFonts w:asciiTheme="minorHAnsi" w:eastAsiaTheme="minorEastAsia" w:hAnsiTheme="minorHAnsi" w:cstheme="minorBidi"/>
                <w:noProof/>
                <w:szCs w:val="22"/>
                <w:lang w:eastAsia="en-GB"/>
              </w:rPr>
              <w:tab/>
            </w:r>
            <w:r w:rsidR="00921ACE" w:rsidRPr="00E609BE">
              <w:rPr>
                <w:rStyle w:val="Hyperlink"/>
                <w:rFonts w:eastAsiaTheme="majorEastAsia"/>
                <w:noProof/>
              </w:rPr>
              <w:t>Question Answering</w:t>
            </w:r>
            <w:r w:rsidR="00921ACE">
              <w:rPr>
                <w:noProof/>
                <w:webHidden/>
              </w:rPr>
              <w:tab/>
            </w:r>
            <w:r w:rsidR="00921ACE">
              <w:rPr>
                <w:noProof/>
                <w:webHidden/>
              </w:rPr>
              <w:fldChar w:fldCharType="begin"/>
            </w:r>
            <w:r w:rsidR="00921ACE">
              <w:rPr>
                <w:noProof/>
                <w:webHidden/>
              </w:rPr>
              <w:instrText xml:space="preserve"> PAGEREF _Toc96413078 \h </w:instrText>
            </w:r>
            <w:r w:rsidR="00921ACE">
              <w:rPr>
                <w:noProof/>
                <w:webHidden/>
              </w:rPr>
            </w:r>
            <w:r w:rsidR="00921ACE">
              <w:rPr>
                <w:noProof/>
                <w:webHidden/>
              </w:rPr>
              <w:fldChar w:fldCharType="separate"/>
            </w:r>
            <w:r w:rsidR="00921ACE">
              <w:rPr>
                <w:noProof/>
                <w:webHidden/>
              </w:rPr>
              <w:t>23</w:t>
            </w:r>
            <w:r w:rsidR="00921ACE">
              <w:rPr>
                <w:noProof/>
                <w:webHidden/>
              </w:rPr>
              <w:fldChar w:fldCharType="end"/>
            </w:r>
          </w:hyperlink>
        </w:p>
        <w:p w14:paraId="2E0780CB" w14:textId="43A6323A" w:rsidR="00921ACE" w:rsidRDefault="00FD56A0">
          <w:pPr>
            <w:pStyle w:val="Verzeichnis1"/>
            <w:rPr>
              <w:rFonts w:asciiTheme="minorHAnsi" w:eastAsiaTheme="minorEastAsia" w:hAnsiTheme="minorHAnsi" w:cstheme="minorBidi"/>
              <w:b w:val="0"/>
              <w:noProof/>
              <w:sz w:val="22"/>
              <w:szCs w:val="22"/>
              <w:lang w:eastAsia="en-GB"/>
            </w:rPr>
          </w:pPr>
          <w:hyperlink w:anchor="_Toc96413079" w:history="1">
            <w:r w:rsidR="00921ACE" w:rsidRPr="00E609BE">
              <w:rPr>
                <w:rStyle w:val="Hyperlink"/>
                <w:rFonts w:eastAsiaTheme="majorEastAsia"/>
                <w:noProof/>
              </w:rPr>
              <w:t>4</w:t>
            </w:r>
            <w:r w:rsidR="00921ACE">
              <w:rPr>
                <w:rFonts w:asciiTheme="minorHAnsi" w:eastAsiaTheme="minorEastAsia" w:hAnsiTheme="minorHAnsi" w:cstheme="minorBidi"/>
                <w:b w:val="0"/>
                <w:noProof/>
                <w:sz w:val="22"/>
                <w:szCs w:val="22"/>
                <w:lang w:eastAsia="en-GB"/>
              </w:rPr>
              <w:tab/>
            </w:r>
            <w:r w:rsidR="00921ACE" w:rsidRPr="00E609BE">
              <w:rPr>
                <w:rStyle w:val="Hyperlink"/>
                <w:rFonts w:eastAsiaTheme="majorEastAsia"/>
                <w:noProof/>
              </w:rPr>
              <w:t>Evaluation</w:t>
            </w:r>
            <w:r w:rsidR="00921ACE">
              <w:rPr>
                <w:noProof/>
                <w:webHidden/>
              </w:rPr>
              <w:tab/>
            </w:r>
            <w:r w:rsidR="00921ACE">
              <w:rPr>
                <w:noProof/>
                <w:webHidden/>
              </w:rPr>
              <w:fldChar w:fldCharType="begin"/>
            </w:r>
            <w:r w:rsidR="00921ACE">
              <w:rPr>
                <w:noProof/>
                <w:webHidden/>
              </w:rPr>
              <w:instrText xml:space="preserve"> PAGEREF _Toc96413079 \h </w:instrText>
            </w:r>
            <w:r w:rsidR="00921ACE">
              <w:rPr>
                <w:noProof/>
                <w:webHidden/>
              </w:rPr>
            </w:r>
            <w:r w:rsidR="00921ACE">
              <w:rPr>
                <w:noProof/>
                <w:webHidden/>
              </w:rPr>
              <w:fldChar w:fldCharType="separate"/>
            </w:r>
            <w:r w:rsidR="00921ACE">
              <w:rPr>
                <w:noProof/>
                <w:webHidden/>
              </w:rPr>
              <w:t>23</w:t>
            </w:r>
            <w:r w:rsidR="00921ACE">
              <w:rPr>
                <w:noProof/>
                <w:webHidden/>
              </w:rPr>
              <w:fldChar w:fldCharType="end"/>
            </w:r>
          </w:hyperlink>
        </w:p>
        <w:p w14:paraId="70E4C00A" w14:textId="4AC53E0D" w:rsidR="00921ACE" w:rsidRDefault="00FD56A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80" w:history="1">
            <w:r w:rsidR="00921ACE" w:rsidRPr="00E609BE">
              <w:rPr>
                <w:rStyle w:val="Hyperlink"/>
                <w:rFonts w:eastAsiaTheme="majorEastAsia"/>
                <w:noProof/>
              </w:rPr>
              <w:t>4.1</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Multi-class classification</w:t>
            </w:r>
            <w:r w:rsidR="00921ACE">
              <w:rPr>
                <w:noProof/>
                <w:webHidden/>
              </w:rPr>
              <w:tab/>
            </w:r>
            <w:r w:rsidR="00921ACE">
              <w:rPr>
                <w:noProof/>
                <w:webHidden/>
              </w:rPr>
              <w:fldChar w:fldCharType="begin"/>
            </w:r>
            <w:r w:rsidR="00921ACE">
              <w:rPr>
                <w:noProof/>
                <w:webHidden/>
              </w:rPr>
              <w:instrText xml:space="preserve"> PAGEREF _Toc96413080 \h </w:instrText>
            </w:r>
            <w:r w:rsidR="00921ACE">
              <w:rPr>
                <w:noProof/>
                <w:webHidden/>
              </w:rPr>
            </w:r>
            <w:r w:rsidR="00921ACE">
              <w:rPr>
                <w:noProof/>
                <w:webHidden/>
              </w:rPr>
              <w:fldChar w:fldCharType="separate"/>
            </w:r>
            <w:r w:rsidR="00921ACE">
              <w:rPr>
                <w:noProof/>
                <w:webHidden/>
              </w:rPr>
              <w:t>23</w:t>
            </w:r>
            <w:r w:rsidR="00921ACE">
              <w:rPr>
                <w:noProof/>
                <w:webHidden/>
              </w:rPr>
              <w:fldChar w:fldCharType="end"/>
            </w:r>
          </w:hyperlink>
        </w:p>
        <w:p w14:paraId="12A826BD" w14:textId="28B4C1F0" w:rsidR="00921ACE" w:rsidRDefault="00FD56A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81" w:history="1">
            <w:r w:rsidR="00921ACE" w:rsidRPr="00E609BE">
              <w:rPr>
                <w:rStyle w:val="Hyperlink"/>
                <w:rFonts w:eastAsiaTheme="majorEastAsia"/>
                <w:noProof/>
              </w:rPr>
              <w:t>4.2</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Named-entity recognition</w:t>
            </w:r>
            <w:r w:rsidR="00921ACE">
              <w:rPr>
                <w:noProof/>
                <w:webHidden/>
              </w:rPr>
              <w:tab/>
            </w:r>
            <w:r w:rsidR="00921ACE">
              <w:rPr>
                <w:noProof/>
                <w:webHidden/>
              </w:rPr>
              <w:fldChar w:fldCharType="begin"/>
            </w:r>
            <w:r w:rsidR="00921ACE">
              <w:rPr>
                <w:noProof/>
                <w:webHidden/>
              </w:rPr>
              <w:instrText xml:space="preserve"> PAGEREF _Toc96413081 \h </w:instrText>
            </w:r>
            <w:r w:rsidR="00921ACE">
              <w:rPr>
                <w:noProof/>
                <w:webHidden/>
              </w:rPr>
            </w:r>
            <w:r w:rsidR="00921ACE">
              <w:rPr>
                <w:noProof/>
                <w:webHidden/>
              </w:rPr>
              <w:fldChar w:fldCharType="separate"/>
            </w:r>
            <w:r w:rsidR="00921ACE">
              <w:rPr>
                <w:noProof/>
                <w:webHidden/>
              </w:rPr>
              <w:t>23</w:t>
            </w:r>
            <w:r w:rsidR="00921ACE">
              <w:rPr>
                <w:noProof/>
                <w:webHidden/>
              </w:rPr>
              <w:fldChar w:fldCharType="end"/>
            </w:r>
          </w:hyperlink>
        </w:p>
        <w:p w14:paraId="57E2D1BD" w14:textId="347597CF" w:rsidR="00921ACE" w:rsidRDefault="00FD56A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82" w:history="1">
            <w:r w:rsidR="00921ACE" w:rsidRPr="00E609BE">
              <w:rPr>
                <w:rStyle w:val="Hyperlink"/>
                <w:rFonts w:eastAsiaTheme="majorEastAsia"/>
                <w:noProof/>
              </w:rPr>
              <w:t>4.3</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Question Answering</w:t>
            </w:r>
            <w:r w:rsidR="00921ACE">
              <w:rPr>
                <w:noProof/>
                <w:webHidden/>
              </w:rPr>
              <w:tab/>
            </w:r>
            <w:r w:rsidR="00921ACE">
              <w:rPr>
                <w:noProof/>
                <w:webHidden/>
              </w:rPr>
              <w:fldChar w:fldCharType="begin"/>
            </w:r>
            <w:r w:rsidR="00921ACE">
              <w:rPr>
                <w:noProof/>
                <w:webHidden/>
              </w:rPr>
              <w:instrText xml:space="preserve"> PAGEREF _Toc96413082 \h </w:instrText>
            </w:r>
            <w:r w:rsidR="00921ACE">
              <w:rPr>
                <w:noProof/>
                <w:webHidden/>
              </w:rPr>
            </w:r>
            <w:r w:rsidR="00921ACE">
              <w:rPr>
                <w:noProof/>
                <w:webHidden/>
              </w:rPr>
              <w:fldChar w:fldCharType="separate"/>
            </w:r>
            <w:r w:rsidR="00921ACE">
              <w:rPr>
                <w:noProof/>
                <w:webHidden/>
              </w:rPr>
              <w:t>23</w:t>
            </w:r>
            <w:r w:rsidR="00921ACE">
              <w:rPr>
                <w:noProof/>
                <w:webHidden/>
              </w:rPr>
              <w:fldChar w:fldCharType="end"/>
            </w:r>
          </w:hyperlink>
        </w:p>
        <w:p w14:paraId="33951887" w14:textId="5050C4B3" w:rsidR="00921ACE" w:rsidRDefault="00FD56A0">
          <w:pPr>
            <w:pStyle w:val="Verzeichnis1"/>
            <w:rPr>
              <w:rFonts w:asciiTheme="minorHAnsi" w:eastAsiaTheme="minorEastAsia" w:hAnsiTheme="minorHAnsi" w:cstheme="minorBidi"/>
              <w:b w:val="0"/>
              <w:noProof/>
              <w:sz w:val="22"/>
              <w:szCs w:val="22"/>
              <w:lang w:eastAsia="en-GB"/>
            </w:rPr>
          </w:pPr>
          <w:hyperlink w:anchor="_Toc96413083" w:history="1">
            <w:r w:rsidR="00921ACE" w:rsidRPr="00E609BE">
              <w:rPr>
                <w:rStyle w:val="Hyperlink"/>
                <w:rFonts w:eastAsiaTheme="majorEastAsia"/>
                <w:noProof/>
              </w:rPr>
              <w:t>5</w:t>
            </w:r>
            <w:r w:rsidR="00921ACE">
              <w:rPr>
                <w:rFonts w:asciiTheme="minorHAnsi" w:eastAsiaTheme="minorEastAsia" w:hAnsiTheme="minorHAnsi" w:cstheme="minorBidi"/>
                <w:b w:val="0"/>
                <w:noProof/>
                <w:sz w:val="22"/>
                <w:szCs w:val="22"/>
                <w:lang w:eastAsia="en-GB"/>
              </w:rPr>
              <w:tab/>
            </w:r>
            <w:r w:rsidR="00921ACE" w:rsidRPr="00E609BE">
              <w:rPr>
                <w:rStyle w:val="Hyperlink"/>
                <w:rFonts w:eastAsiaTheme="majorEastAsia"/>
                <w:noProof/>
              </w:rPr>
              <w:t>Discussion</w:t>
            </w:r>
            <w:r w:rsidR="00921ACE">
              <w:rPr>
                <w:noProof/>
                <w:webHidden/>
              </w:rPr>
              <w:tab/>
            </w:r>
            <w:r w:rsidR="00921ACE">
              <w:rPr>
                <w:noProof/>
                <w:webHidden/>
              </w:rPr>
              <w:fldChar w:fldCharType="begin"/>
            </w:r>
            <w:r w:rsidR="00921ACE">
              <w:rPr>
                <w:noProof/>
                <w:webHidden/>
              </w:rPr>
              <w:instrText xml:space="preserve"> PAGEREF _Toc96413083 \h </w:instrText>
            </w:r>
            <w:r w:rsidR="00921ACE">
              <w:rPr>
                <w:noProof/>
                <w:webHidden/>
              </w:rPr>
            </w:r>
            <w:r w:rsidR="00921ACE">
              <w:rPr>
                <w:noProof/>
                <w:webHidden/>
              </w:rPr>
              <w:fldChar w:fldCharType="separate"/>
            </w:r>
            <w:r w:rsidR="00921ACE">
              <w:rPr>
                <w:noProof/>
                <w:webHidden/>
              </w:rPr>
              <w:t>23</w:t>
            </w:r>
            <w:r w:rsidR="00921ACE">
              <w:rPr>
                <w:noProof/>
                <w:webHidden/>
              </w:rPr>
              <w:fldChar w:fldCharType="end"/>
            </w:r>
          </w:hyperlink>
        </w:p>
        <w:p w14:paraId="79DAB6DA" w14:textId="2651D4F8" w:rsidR="00921ACE" w:rsidRDefault="00FD56A0">
          <w:pPr>
            <w:pStyle w:val="Verzeichnis1"/>
            <w:rPr>
              <w:rFonts w:asciiTheme="minorHAnsi" w:eastAsiaTheme="minorEastAsia" w:hAnsiTheme="minorHAnsi" w:cstheme="minorBidi"/>
              <w:b w:val="0"/>
              <w:noProof/>
              <w:sz w:val="22"/>
              <w:szCs w:val="22"/>
              <w:lang w:eastAsia="en-GB"/>
            </w:rPr>
          </w:pPr>
          <w:hyperlink w:anchor="_Toc96413084" w:history="1">
            <w:r w:rsidR="00921ACE" w:rsidRPr="00E609BE">
              <w:rPr>
                <w:rStyle w:val="Hyperlink"/>
                <w:rFonts w:eastAsiaTheme="majorEastAsia"/>
                <w:noProof/>
              </w:rPr>
              <w:t>6</w:t>
            </w:r>
            <w:r w:rsidR="00921ACE">
              <w:rPr>
                <w:rFonts w:asciiTheme="minorHAnsi" w:eastAsiaTheme="minorEastAsia" w:hAnsiTheme="minorHAnsi" w:cstheme="minorBidi"/>
                <w:b w:val="0"/>
                <w:noProof/>
                <w:sz w:val="22"/>
                <w:szCs w:val="22"/>
                <w:lang w:eastAsia="en-GB"/>
              </w:rPr>
              <w:tab/>
            </w:r>
            <w:r w:rsidR="00921ACE" w:rsidRPr="00E609BE">
              <w:rPr>
                <w:rStyle w:val="Hyperlink"/>
                <w:rFonts w:eastAsiaTheme="majorEastAsia"/>
                <w:noProof/>
              </w:rPr>
              <w:t>Limitations</w:t>
            </w:r>
            <w:r w:rsidR="00921ACE">
              <w:rPr>
                <w:noProof/>
                <w:webHidden/>
              </w:rPr>
              <w:tab/>
            </w:r>
            <w:r w:rsidR="00921ACE">
              <w:rPr>
                <w:noProof/>
                <w:webHidden/>
              </w:rPr>
              <w:fldChar w:fldCharType="begin"/>
            </w:r>
            <w:r w:rsidR="00921ACE">
              <w:rPr>
                <w:noProof/>
                <w:webHidden/>
              </w:rPr>
              <w:instrText xml:space="preserve"> PAGEREF _Toc96413084 \h </w:instrText>
            </w:r>
            <w:r w:rsidR="00921ACE">
              <w:rPr>
                <w:noProof/>
                <w:webHidden/>
              </w:rPr>
            </w:r>
            <w:r w:rsidR="00921ACE">
              <w:rPr>
                <w:noProof/>
                <w:webHidden/>
              </w:rPr>
              <w:fldChar w:fldCharType="separate"/>
            </w:r>
            <w:r w:rsidR="00921ACE">
              <w:rPr>
                <w:noProof/>
                <w:webHidden/>
              </w:rPr>
              <w:t>23</w:t>
            </w:r>
            <w:r w:rsidR="00921ACE">
              <w:rPr>
                <w:noProof/>
                <w:webHidden/>
              </w:rPr>
              <w:fldChar w:fldCharType="end"/>
            </w:r>
          </w:hyperlink>
        </w:p>
        <w:p w14:paraId="56A5B1CB" w14:textId="3C67901C" w:rsidR="00921ACE" w:rsidRDefault="00FD56A0">
          <w:pPr>
            <w:pStyle w:val="Verzeichnis1"/>
            <w:rPr>
              <w:rFonts w:asciiTheme="minorHAnsi" w:eastAsiaTheme="minorEastAsia" w:hAnsiTheme="minorHAnsi" w:cstheme="minorBidi"/>
              <w:b w:val="0"/>
              <w:noProof/>
              <w:sz w:val="22"/>
              <w:szCs w:val="22"/>
              <w:lang w:eastAsia="en-GB"/>
            </w:rPr>
          </w:pPr>
          <w:hyperlink w:anchor="_Toc96413085" w:history="1">
            <w:r w:rsidR="00921ACE" w:rsidRPr="00E609BE">
              <w:rPr>
                <w:rStyle w:val="Hyperlink"/>
                <w:rFonts w:eastAsiaTheme="majorEastAsia"/>
                <w:noProof/>
              </w:rPr>
              <w:t>7</w:t>
            </w:r>
            <w:r w:rsidR="00921ACE">
              <w:rPr>
                <w:rFonts w:asciiTheme="minorHAnsi" w:eastAsiaTheme="minorEastAsia" w:hAnsiTheme="minorHAnsi" w:cstheme="minorBidi"/>
                <w:b w:val="0"/>
                <w:noProof/>
                <w:sz w:val="22"/>
                <w:szCs w:val="22"/>
                <w:lang w:eastAsia="en-GB"/>
              </w:rPr>
              <w:tab/>
            </w:r>
            <w:r w:rsidR="00921ACE" w:rsidRPr="00E609BE">
              <w:rPr>
                <w:rStyle w:val="Hyperlink"/>
                <w:rFonts w:eastAsiaTheme="majorEastAsia"/>
                <w:noProof/>
              </w:rPr>
              <w:t>Conclusion</w:t>
            </w:r>
            <w:r w:rsidR="00921ACE">
              <w:rPr>
                <w:noProof/>
                <w:webHidden/>
              </w:rPr>
              <w:tab/>
            </w:r>
            <w:r w:rsidR="00921ACE">
              <w:rPr>
                <w:noProof/>
                <w:webHidden/>
              </w:rPr>
              <w:fldChar w:fldCharType="begin"/>
            </w:r>
            <w:r w:rsidR="00921ACE">
              <w:rPr>
                <w:noProof/>
                <w:webHidden/>
              </w:rPr>
              <w:instrText xml:space="preserve"> PAGEREF _Toc96413085 \h </w:instrText>
            </w:r>
            <w:r w:rsidR="00921ACE">
              <w:rPr>
                <w:noProof/>
                <w:webHidden/>
              </w:rPr>
            </w:r>
            <w:r w:rsidR="00921ACE">
              <w:rPr>
                <w:noProof/>
                <w:webHidden/>
              </w:rPr>
              <w:fldChar w:fldCharType="separate"/>
            </w:r>
            <w:r w:rsidR="00921ACE">
              <w:rPr>
                <w:noProof/>
                <w:webHidden/>
              </w:rPr>
              <w:t>24</w:t>
            </w:r>
            <w:r w:rsidR="00921ACE">
              <w:rPr>
                <w:noProof/>
                <w:webHidden/>
              </w:rPr>
              <w:fldChar w:fldCharType="end"/>
            </w:r>
          </w:hyperlink>
        </w:p>
        <w:p w14:paraId="2DA2A877" w14:textId="6B2870DA" w:rsidR="00921ACE" w:rsidRDefault="00FD56A0">
          <w:pPr>
            <w:pStyle w:val="Verzeichnis1"/>
            <w:rPr>
              <w:rFonts w:asciiTheme="minorHAnsi" w:eastAsiaTheme="minorEastAsia" w:hAnsiTheme="minorHAnsi" w:cstheme="minorBidi"/>
              <w:b w:val="0"/>
              <w:noProof/>
              <w:sz w:val="22"/>
              <w:szCs w:val="22"/>
              <w:lang w:eastAsia="en-GB"/>
            </w:rPr>
          </w:pPr>
          <w:hyperlink w:anchor="_Toc96413086" w:history="1">
            <w:r w:rsidR="00921ACE" w:rsidRPr="00E609BE">
              <w:rPr>
                <w:rStyle w:val="Hyperlink"/>
                <w:rFonts w:eastAsiaTheme="majorEastAsia"/>
                <w:noProof/>
              </w:rPr>
              <w:t>Bibliography</w:t>
            </w:r>
            <w:r w:rsidR="00921ACE">
              <w:rPr>
                <w:noProof/>
                <w:webHidden/>
              </w:rPr>
              <w:tab/>
            </w:r>
            <w:r w:rsidR="00921ACE">
              <w:rPr>
                <w:noProof/>
                <w:webHidden/>
              </w:rPr>
              <w:fldChar w:fldCharType="begin"/>
            </w:r>
            <w:r w:rsidR="00921ACE">
              <w:rPr>
                <w:noProof/>
                <w:webHidden/>
              </w:rPr>
              <w:instrText xml:space="preserve"> PAGEREF _Toc96413086 \h </w:instrText>
            </w:r>
            <w:r w:rsidR="00921ACE">
              <w:rPr>
                <w:noProof/>
                <w:webHidden/>
              </w:rPr>
            </w:r>
            <w:r w:rsidR="00921ACE">
              <w:rPr>
                <w:noProof/>
                <w:webHidden/>
              </w:rPr>
              <w:fldChar w:fldCharType="separate"/>
            </w:r>
            <w:r w:rsidR="00921ACE">
              <w:rPr>
                <w:noProof/>
                <w:webHidden/>
              </w:rPr>
              <w:t>25</w:t>
            </w:r>
            <w:r w:rsidR="00921ACE">
              <w:rPr>
                <w:noProof/>
                <w:webHidden/>
              </w:rPr>
              <w:fldChar w:fldCharType="end"/>
            </w:r>
          </w:hyperlink>
        </w:p>
        <w:p w14:paraId="5425B066" w14:textId="017E1D7D" w:rsidR="00921ACE" w:rsidRDefault="00FD56A0">
          <w:pPr>
            <w:pStyle w:val="Verzeichnis1"/>
            <w:rPr>
              <w:rFonts w:asciiTheme="minorHAnsi" w:eastAsiaTheme="minorEastAsia" w:hAnsiTheme="minorHAnsi" w:cstheme="minorBidi"/>
              <w:b w:val="0"/>
              <w:noProof/>
              <w:sz w:val="22"/>
              <w:szCs w:val="22"/>
              <w:lang w:eastAsia="en-GB"/>
            </w:rPr>
          </w:pPr>
          <w:hyperlink w:anchor="_Toc96413087" w:history="1">
            <w:r w:rsidR="00921ACE" w:rsidRPr="00E609BE">
              <w:rPr>
                <w:rStyle w:val="Hyperlink"/>
                <w:rFonts w:eastAsiaTheme="majorEastAsia"/>
                <w:noProof/>
              </w:rPr>
              <w:t>Anhang A: Bausteine wissenschaftlicher Arbeiten</w:t>
            </w:r>
            <w:r w:rsidR="00921ACE">
              <w:rPr>
                <w:noProof/>
                <w:webHidden/>
              </w:rPr>
              <w:tab/>
            </w:r>
            <w:r w:rsidR="00921ACE">
              <w:rPr>
                <w:noProof/>
                <w:webHidden/>
              </w:rPr>
              <w:fldChar w:fldCharType="begin"/>
            </w:r>
            <w:r w:rsidR="00921ACE">
              <w:rPr>
                <w:noProof/>
                <w:webHidden/>
              </w:rPr>
              <w:instrText xml:space="preserve"> PAGEREF _Toc96413087 \h </w:instrText>
            </w:r>
            <w:r w:rsidR="00921ACE">
              <w:rPr>
                <w:noProof/>
                <w:webHidden/>
              </w:rPr>
            </w:r>
            <w:r w:rsidR="00921ACE">
              <w:rPr>
                <w:noProof/>
                <w:webHidden/>
              </w:rPr>
              <w:fldChar w:fldCharType="separate"/>
            </w:r>
            <w:r w:rsidR="00921ACE">
              <w:rPr>
                <w:noProof/>
                <w:webHidden/>
              </w:rPr>
              <w:t>30</w:t>
            </w:r>
            <w:r w:rsidR="00921ACE">
              <w:rPr>
                <w:noProof/>
                <w:webHidden/>
              </w:rPr>
              <w:fldChar w:fldCharType="end"/>
            </w:r>
          </w:hyperlink>
        </w:p>
        <w:p w14:paraId="44ED2AB9" w14:textId="0B59FFDA" w:rsidR="00921ACE" w:rsidRDefault="00FD56A0">
          <w:pPr>
            <w:pStyle w:val="Verzeichnis2"/>
            <w:tabs>
              <w:tab w:val="right" w:leader="dot" w:pos="7807"/>
            </w:tabs>
            <w:rPr>
              <w:rFonts w:asciiTheme="minorHAnsi" w:eastAsiaTheme="minorEastAsia" w:hAnsiTheme="minorHAnsi" w:cstheme="minorBidi"/>
              <w:noProof/>
              <w:sz w:val="22"/>
              <w:szCs w:val="22"/>
              <w:lang w:eastAsia="en-GB"/>
            </w:rPr>
          </w:pPr>
          <w:hyperlink w:anchor="_Toc96413088" w:history="1">
            <w:r w:rsidR="00921ACE" w:rsidRPr="00E609BE">
              <w:rPr>
                <w:rStyle w:val="Hyperlink"/>
                <w:rFonts w:eastAsiaTheme="majorEastAsia"/>
                <w:noProof/>
                <w:lang w:eastAsia="en-US"/>
              </w:rPr>
              <w:t>A1 Theoretische Arbeit</w:t>
            </w:r>
            <w:r w:rsidR="00921ACE">
              <w:rPr>
                <w:noProof/>
                <w:webHidden/>
              </w:rPr>
              <w:tab/>
            </w:r>
            <w:r w:rsidR="00921ACE">
              <w:rPr>
                <w:noProof/>
                <w:webHidden/>
              </w:rPr>
              <w:fldChar w:fldCharType="begin"/>
            </w:r>
            <w:r w:rsidR="00921ACE">
              <w:rPr>
                <w:noProof/>
                <w:webHidden/>
              </w:rPr>
              <w:instrText xml:space="preserve"> PAGEREF _Toc96413088 \h </w:instrText>
            </w:r>
            <w:r w:rsidR="00921ACE">
              <w:rPr>
                <w:noProof/>
                <w:webHidden/>
              </w:rPr>
            </w:r>
            <w:r w:rsidR="00921ACE">
              <w:rPr>
                <w:noProof/>
                <w:webHidden/>
              </w:rPr>
              <w:fldChar w:fldCharType="separate"/>
            </w:r>
            <w:r w:rsidR="00921ACE">
              <w:rPr>
                <w:noProof/>
                <w:webHidden/>
              </w:rPr>
              <w:t>30</w:t>
            </w:r>
            <w:r w:rsidR="00921ACE">
              <w:rPr>
                <w:noProof/>
                <w:webHidden/>
              </w:rPr>
              <w:fldChar w:fldCharType="end"/>
            </w:r>
          </w:hyperlink>
        </w:p>
        <w:p w14:paraId="598CC3BD" w14:textId="09A4DCA1" w:rsidR="00921ACE" w:rsidRDefault="00FD56A0">
          <w:pPr>
            <w:pStyle w:val="Verzeichnis2"/>
            <w:tabs>
              <w:tab w:val="right" w:leader="dot" w:pos="7807"/>
            </w:tabs>
            <w:rPr>
              <w:rFonts w:asciiTheme="minorHAnsi" w:eastAsiaTheme="minorEastAsia" w:hAnsiTheme="minorHAnsi" w:cstheme="minorBidi"/>
              <w:noProof/>
              <w:sz w:val="22"/>
              <w:szCs w:val="22"/>
              <w:lang w:eastAsia="en-GB"/>
            </w:rPr>
          </w:pPr>
          <w:hyperlink w:anchor="_Toc96413089" w:history="1">
            <w:r w:rsidR="00921ACE" w:rsidRPr="00E609BE">
              <w:rPr>
                <w:rStyle w:val="Hyperlink"/>
                <w:rFonts w:eastAsiaTheme="majorEastAsia"/>
                <w:noProof/>
                <w:lang w:eastAsia="en-US"/>
              </w:rPr>
              <w:t>A2 Konstruktive Arbeit</w:t>
            </w:r>
            <w:r w:rsidR="00921ACE">
              <w:rPr>
                <w:noProof/>
                <w:webHidden/>
              </w:rPr>
              <w:tab/>
            </w:r>
            <w:r w:rsidR="00921ACE">
              <w:rPr>
                <w:noProof/>
                <w:webHidden/>
              </w:rPr>
              <w:fldChar w:fldCharType="begin"/>
            </w:r>
            <w:r w:rsidR="00921ACE">
              <w:rPr>
                <w:noProof/>
                <w:webHidden/>
              </w:rPr>
              <w:instrText xml:space="preserve"> PAGEREF _Toc96413089 \h </w:instrText>
            </w:r>
            <w:r w:rsidR="00921ACE">
              <w:rPr>
                <w:noProof/>
                <w:webHidden/>
              </w:rPr>
            </w:r>
            <w:r w:rsidR="00921ACE">
              <w:rPr>
                <w:noProof/>
                <w:webHidden/>
              </w:rPr>
              <w:fldChar w:fldCharType="separate"/>
            </w:r>
            <w:r w:rsidR="00921ACE">
              <w:rPr>
                <w:noProof/>
                <w:webHidden/>
              </w:rPr>
              <w:t>30</w:t>
            </w:r>
            <w:r w:rsidR="00921ACE">
              <w:rPr>
                <w:noProof/>
                <w:webHidden/>
              </w:rPr>
              <w:fldChar w:fldCharType="end"/>
            </w:r>
          </w:hyperlink>
        </w:p>
        <w:p w14:paraId="083DFCE9" w14:textId="0E551699" w:rsidR="00921ACE" w:rsidRDefault="00FD56A0">
          <w:pPr>
            <w:pStyle w:val="Verzeichnis2"/>
            <w:tabs>
              <w:tab w:val="right" w:leader="dot" w:pos="7807"/>
            </w:tabs>
            <w:rPr>
              <w:rFonts w:asciiTheme="minorHAnsi" w:eastAsiaTheme="minorEastAsia" w:hAnsiTheme="minorHAnsi" w:cstheme="minorBidi"/>
              <w:noProof/>
              <w:sz w:val="22"/>
              <w:szCs w:val="22"/>
              <w:lang w:eastAsia="en-GB"/>
            </w:rPr>
          </w:pPr>
          <w:hyperlink w:anchor="_Toc96413090" w:history="1">
            <w:r w:rsidR="00921ACE" w:rsidRPr="00E609BE">
              <w:rPr>
                <w:rStyle w:val="Hyperlink"/>
                <w:rFonts w:eastAsiaTheme="majorEastAsia"/>
                <w:noProof/>
              </w:rPr>
              <w:t>A3 Empirische Arbeit</w:t>
            </w:r>
            <w:r w:rsidR="00921ACE">
              <w:rPr>
                <w:noProof/>
                <w:webHidden/>
              </w:rPr>
              <w:tab/>
            </w:r>
            <w:r w:rsidR="00921ACE">
              <w:rPr>
                <w:noProof/>
                <w:webHidden/>
              </w:rPr>
              <w:fldChar w:fldCharType="begin"/>
            </w:r>
            <w:r w:rsidR="00921ACE">
              <w:rPr>
                <w:noProof/>
                <w:webHidden/>
              </w:rPr>
              <w:instrText xml:space="preserve"> PAGEREF _Toc96413090 \h </w:instrText>
            </w:r>
            <w:r w:rsidR="00921ACE">
              <w:rPr>
                <w:noProof/>
                <w:webHidden/>
              </w:rPr>
            </w:r>
            <w:r w:rsidR="00921ACE">
              <w:rPr>
                <w:noProof/>
                <w:webHidden/>
              </w:rPr>
              <w:fldChar w:fldCharType="separate"/>
            </w:r>
            <w:r w:rsidR="00921ACE">
              <w:rPr>
                <w:noProof/>
                <w:webHidden/>
              </w:rPr>
              <w:t>30</w:t>
            </w:r>
            <w:r w:rsidR="00921ACE">
              <w:rPr>
                <w:noProof/>
                <w:webHidden/>
              </w:rPr>
              <w:fldChar w:fldCharType="end"/>
            </w:r>
          </w:hyperlink>
        </w:p>
        <w:p w14:paraId="4D1C228D" w14:textId="0213173A" w:rsidR="00921ACE" w:rsidRDefault="00FD56A0">
          <w:pPr>
            <w:pStyle w:val="Verzeichnis1"/>
            <w:rPr>
              <w:rFonts w:asciiTheme="minorHAnsi" w:eastAsiaTheme="minorEastAsia" w:hAnsiTheme="minorHAnsi" w:cstheme="minorBidi"/>
              <w:b w:val="0"/>
              <w:noProof/>
              <w:sz w:val="22"/>
              <w:szCs w:val="22"/>
              <w:lang w:eastAsia="en-GB"/>
            </w:rPr>
          </w:pPr>
          <w:hyperlink w:anchor="_Toc96413091" w:history="1">
            <w:r w:rsidR="00921ACE" w:rsidRPr="00E609BE">
              <w:rPr>
                <w:rStyle w:val="Hyperlink"/>
                <w:rFonts w:eastAsiaTheme="majorEastAsia"/>
                <w:noProof/>
              </w:rPr>
              <w:t>Erklärung zur Urheberschaft</w:t>
            </w:r>
            <w:r w:rsidR="00921ACE">
              <w:rPr>
                <w:noProof/>
                <w:webHidden/>
              </w:rPr>
              <w:tab/>
            </w:r>
            <w:r w:rsidR="00921ACE">
              <w:rPr>
                <w:noProof/>
                <w:webHidden/>
              </w:rPr>
              <w:fldChar w:fldCharType="begin"/>
            </w:r>
            <w:r w:rsidR="00921ACE">
              <w:rPr>
                <w:noProof/>
                <w:webHidden/>
              </w:rPr>
              <w:instrText xml:space="preserve"> PAGEREF _Toc96413091 \h </w:instrText>
            </w:r>
            <w:r w:rsidR="00921ACE">
              <w:rPr>
                <w:noProof/>
                <w:webHidden/>
              </w:rPr>
            </w:r>
            <w:r w:rsidR="00921ACE">
              <w:rPr>
                <w:noProof/>
                <w:webHidden/>
              </w:rPr>
              <w:fldChar w:fldCharType="separate"/>
            </w:r>
            <w:r w:rsidR="00921ACE">
              <w:rPr>
                <w:noProof/>
                <w:webHidden/>
              </w:rPr>
              <w:t>32</w:t>
            </w:r>
            <w:r w:rsidR="00921ACE">
              <w:rPr>
                <w:noProof/>
                <w:webHidden/>
              </w:rPr>
              <w:fldChar w:fldCharType="end"/>
            </w:r>
          </w:hyperlink>
        </w:p>
        <w:p w14:paraId="6644C970" w14:textId="4B6665FF"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517F4B58" w:rsidR="00FA494F" w:rsidRPr="001E1A99" w:rsidRDefault="008D41AA" w:rsidP="008A4AC6">
      <w:pPr>
        <w:pStyle w:val="Inhaltsverzeichnisberschrift"/>
        <w:jc w:val="left"/>
      </w:pPr>
      <w:r w:rsidRPr="00A91737">
        <w:rPr>
          <w:highlight w:val="yellow"/>
        </w:rPr>
        <w:lastRenderedPageBreak/>
        <w:t>Abbildungsverzeichnis</w:t>
      </w:r>
      <w:r w:rsidR="008A4AC6" w:rsidRPr="00A91737">
        <w:rPr>
          <w:highlight w:val="yellow"/>
        </w:rPr>
        <w:t xml:space="preserve"> (optional, in der Regel nicht notwendig)</w:t>
      </w:r>
    </w:p>
    <w:p w14:paraId="3595C925" w14:textId="1D4A1AD4"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359834290" w:history="1">
        <w:r w:rsidR="00DE1B29" w:rsidRPr="006823EC">
          <w:rPr>
            <w:rStyle w:val="Hyperlink"/>
            <w:noProof/>
          </w:rPr>
          <w:t>Abbildung 1: Blumen (Quelle, Jahr, Seitenzahl)</w:t>
        </w:r>
        <w:r w:rsidR="00DE1B29">
          <w:rPr>
            <w:noProof/>
            <w:webHidden/>
          </w:rPr>
          <w:tab/>
        </w:r>
        <w:r>
          <w:rPr>
            <w:noProof/>
            <w:webHidden/>
          </w:rPr>
          <w:fldChar w:fldCharType="begin"/>
        </w:r>
        <w:r w:rsidR="00DE1B29">
          <w:rPr>
            <w:noProof/>
            <w:webHidden/>
          </w:rPr>
          <w:instrText xml:space="preserve"> PAGEREF _Toc359834290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E525B85" w14:textId="77777777" w:rsidR="00FE3667" w:rsidRPr="001E1A99" w:rsidRDefault="00DD675E" w:rsidP="000147EF">
      <w:pPr>
        <w:pStyle w:val="Literaturverzeichnis"/>
      </w:pPr>
      <w:r w:rsidRPr="001E1A99">
        <w:fldChar w:fldCharType="end"/>
      </w:r>
    </w:p>
    <w:p w14:paraId="488DD74E" w14:textId="77777777" w:rsidR="008B6F0D" w:rsidRPr="001E1A99" w:rsidRDefault="00FE3667" w:rsidP="00FE3667">
      <w:r w:rsidRPr="001E1A99">
        <w:br w:type="page"/>
      </w:r>
    </w:p>
    <w:p w14:paraId="0489AAF3" w14:textId="58B63D3D" w:rsidR="008B6F0D" w:rsidRPr="008A4AC6" w:rsidRDefault="008B6F0D" w:rsidP="008A4AC6">
      <w:pPr>
        <w:pStyle w:val="Inhaltsverzeichnisberschrift"/>
        <w:jc w:val="left"/>
        <w:rPr>
          <w:sz w:val="26"/>
        </w:rPr>
      </w:pPr>
      <w:r w:rsidRPr="00A91737">
        <w:rPr>
          <w:highlight w:val="yellow"/>
        </w:rPr>
        <w:lastRenderedPageBreak/>
        <w:t>Tabellenverzeichnis</w:t>
      </w:r>
      <w:r w:rsidR="008A4AC6" w:rsidRPr="00A91737">
        <w:rPr>
          <w:highlight w:val="yellow"/>
        </w:rPr>
        <w:t xml:space="preserve"> (optional</w:t>
      </w:r>
      <w:r w:rsidR="008A4AC6" w:rsidRPr="008A4AC6">
        <w:rPr>
          <w:highlight w:val="yellow"/>
        </w:rPr>
        <w:t>, in der Regel nicht notwendig)</w:t>
      </w:r>
    </w:p>
    <w:p w14:paraId="306FD710" w14:textId="1133F3EF"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8B6F0D" w:rsidRPr="001E1A99">
        <w:instrText xml:space="preserve"> TOC \h \z \c "Tabelle" </w:instrText>
      </w:r>
      <w:r w:rsidRPr="001E1A99">
        <w:fldChar w:fldCharType="separate"/>
      </w:r>
      <w:hyperlink w:anchor="_Toc359834281" w:history="1">
        <w:r w:rsidR="00DE1B29" w:rsidRPr="00036D19">
          <w:rPr>
            <w:rStyle w:val="Hyperlink"/>
            <w:noProof/>
          </w:rPr>
          <w:t>Tabelle 1: Empfohlener Textumfang</w:t>
        </w:r>
        <w:r w:rsidR="00DE1B29">
          <w:rPr>
            <w:noProof/>
            <w:webHidden/>
          </w:rPr>
          <w:tab/>
        </w:r>
        <w:r>
          <w:rPr>
            <w:noProof/>
            <w:webHidden/>
          </w:rPr>
          <w:fldChar w:fldCharType="begin"/>
        </w:r>
        <w:r w:rsidR="00DE1B29">
          <w:rPr>
            <w:noProof/>
            <w:webHidden/>
          </w:rPr>
          <w:instrText xml:space="preserve"> PAGEREF _Toc359834281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D9A4FC9" w14:textId="77777777" w:rsidR="008B6F0D" w:rsidRPr="001E1A99" w:rsidRDefault="00DD675E" w:rsidP="008B6F0D">
      <w:pPr>
        <w:pStyle w:val="Inhaltsverzeichnisberschrift"/>
        <w:ind w:left="0" w:firstLine="0"/>
      </w:pPr>
      <w:r w:rsidRPr="001E1A99">
        <w:fldChar w:fldCharType="end"/>
      </w:r>
      <w:r w:rsidR="008B6F0D" w:rsidRPr="001E1A99">
        <w:br w:type="page"/>
      </w:r>
    </w:p>
    <w:p w14:paraId="5F9F96D5" w14:textId="77777777" w:rsidR="00BE6B00" w:rsidRDefault="00BE6B00">
      <w:pPr>
        <w:spacing w:after="200" w:line="276" w:lineRule="auto"/>
        <w:jc w:val="left"/>
        <w:rPr>
          <w:b/>
          <w:bCs/>
          <w:sz w:val="28"/>
          <w:szCs w:val="28"/>
          <w:lang w:val="en-US"/>
        </w:rPr>
      </w:pPr>
      <w:r w:rsidRPr="00BE6B00">
        <w:rPr>
          <w:b/>
          <w:bCs/>
          <w:sz w:val="28"/>
          <w:szCs w:val="28"/>
          <w:lang w:val="en-US"/>
        </w:rPr>
        <w:lastRenderedPageBreak/>
        <w:t>Zusammenfassung</w:t>
      </w:r>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25178589" w14:textId="6AAD2BAC" w:rsidR="00FE3667" w:rsidRDefault="00FE3667" w:rsidP="00F55521">
      <w:pPr>
        <w:pStyle w:val="Inhaltsverzeichnisberschrift"/>
        <w:rPr>
          <w:lang w:val="en-US"/>
        </w:rPr>
      </w:pPr>
      <w:r w:rsidRPr="00633F3C">
        <w:rPr>
          <w:lang w:val="en-US"/>
        </w:rPr>
        <w:lastRenderedPageBreak/>
        <w:t>Abstract</w:t>
      </w:r>
    </w:p>
    <w:p w14:paraId="107166AA" w14:textId="4DBFAFC8" w:rsidR="0052358D" w:rsidRDefault="0052358D" w:rsidP="0071080B">
      <w:pPr>
        <w:pStyle w:val="Listenabsatz"/>
        <w:numPr>
          <w:ilvl w:val="0"/>
          <w:numId w:val="21"/>
        </w:numPr>
        <w:rPr>
          <w:lang w:val="en-US" w:eastAsia="en-US"/>
        </w:rPr>
      </w:pPr>
      <w:r>
        <w:rPr>
          <w:lang w:val="en-US" w:eastAsia="en-US"/>
        </w:rPr>
        <w:t>Recent Fortschritt in NLP hat sich auch auf CA ausgewirkt, welche zunehmend ubiquitous w</w:t>
      </w:r>
      <w:r w:rsidR="0098573D">
        <w:rPr>
          <w:lang w:val="en-US" w:eastAsia="en-US"/>
        </w:rPr>
        <w:t>er</w:t>
      </w:r>
      <w:r>
        <w:rPr>
          <w:lang w:val="en-US" w:eastAsia="en-US"/>
        </w:rPr>
        <w:t>den</w:t>
      </w:r>
      <w:r w:rsidR="008A25E6">
        <w:rPr>
          <w:lang w:val="en-US" w:eastAsia="en-US"/>
        </w:rPr>
        <w:t xml:space="preserve"> und in vielen Bereichen des Lebens zu finden sind</w:t>
      </w:r>
    </w:p>
    <w:p w14:paraId="18A2D384" w14:textId="756EF501" w:rsidR="0052358D" w:rsidRDefault="0098573D" w:rsidP="0071080B">
      <w:pPr>
        <w:pStyle w:val="Listenabsatz"/>
        <w:numPr>
          <w:ilvl w:val="0"/>
          <w:numId w:val="21"/>
        </w:numPr>
        <w:rPr>
          <w:lang w:val="en-US" w:eastAsia="en-US"/>
        </w:rPr>
      </w:pPr>
      <w:r>
        <w:rPr>
          <w:lang w:val="en-US" w:eastAsia="en-US"/>
        </w:rPr>
        <w:t>Früher regelbasiert, heute neuronale Netzte</w:t>
      </w:r>
    </w:p>
    <w:p w14:paraId="3CBA18E1" w14:textId="4DC75982" w:rsidR="0098573D" w:rsidRDefault="0098573D" w:rsidP="0071080B">
      <w:pPr>
        <w:pStyle w:val="Listenabsatz"/>
        <w:numPr>
          <w:ilvl w:val="0"/>
          <w:numId w:val="21"/>
        </w:numPr>
        <w:rPr>
          <w:lang w:val="en-US" w:eastAsia="en-US"/>
        </w:rPr>
      </w:pPr>
      <w:r>
        <w:rPr>
          <w:lang w:val="en-US" w:eastAsia="en-US"/>
        </w:rPr>
        <w:t xml:space="preserve">Eines davon ist BERT </w:t>
      </w:r>
    </w:p>
    <w:p w14:paraId="73C19F7F" w14:textId="27C6B84E" w:rsidR="008A25E6" w:rsidRPr="0052358D" w:rsidRDefault="008A25E6" w:rsidP="008A25E6">
      <w:pPr>
        <w:pStyle w:val="Listenabsatz"/>
        <w:ind w:left="757"/>
        <w:rPr>
          <w:lang w:val="en-US" w:eastAsia="en-US"/>
        </w:rPr>
      </w:pPr>
    </w:p>
    <w:p w14:paraId="62F3D81D" w14:textId="770939EA" w:rsidR="000E0AE8" w:rsidRPr="00153555" w:rsidRDefault="00633F3C" w:rsidP="0071080B">
      <w:pPr>
        <w:pStyle w:val="Folgeabsatz"/>
        <w:numPr>
          <w:ilvl w:val="0"/>
          <w:numId w:val="21"/>
        </w:numPr>
        <w:rPr>
          <w:lang w:val="en-US"/>
        </w:rPr>
        <w:sectPr w:rsidR="000E0AE8" w:rsidRPr="00153555" w:rsidSect="000E0AE8">
          <w:footerReference w:type="default" r:id="rId9"/>
          <w:pgSz w:w="11906" w:h="16838"/>
          <w:pgMar w:top="1440" w:right="1987" w:bottom="1440" w:left="2102" w:header="720" w:footer="720" w:gutter="0"/>
          <w:cols w:space="708"/>
          <w:docGrid w:linePitch="360"/>
        </w:sectPr>
      </w:pPr>
      <w:r>
        <w:rPr>
          <w:lang w:val="en-US"/>
        </w:rPr>
        <w:br w:type="page"/>
      </w:r>
      <w:bookmarkStart w:id="0" w:name="_Toc354659178"/>
      <w:bookmarkStart w:id="1" w:name="_Toc354660357"/>
      <w:bookmarkStart w:id="2" w:name="_Toc354660407"/>
      <w:bookmarkStart w:id="3" w:name="_Toc354660468"/>
      <w:bookmarkStart w:id="4" w:name="_Toc361142756"/>
      <w:bookmarkStart w:id="5" w:name="_Toc361143689"/>
    </w:p>
    <w:p w14:paraId="72BECD1E" w14:textId="3363B7FA" w:rsidR="009C51E2" w:rsidRDefault="00350DAC" w:rsidP="009C51E2">
      <w:pPr>
        <w:pStyle w:val="berschrift1"/>
      </w:pPr>
      <w:bookmarkStart w:id="6" w:name="_Toc96413059"/>
      <w:bookmarkEnd w:id="0"/>
      <w:bookmarkEnd w:id="1"/>
      <w:bookmarkEnd w:id="2"/>
      <w:bookmarkEnd w:id="3"/>
      <w:bookmarkEnd w:id="4"/>
      <w:bookmarkEnd w:id="5"/>
      <w:r>
        <w:lastRenderedPageBreak/>
        <w:t>Introduction</w:t>
      </w:r>
      <w:bookmarkEnd w:id="6"/>
    </w:p>
    <w:p w14:paraId="0BD01520" w14:textId="62CA48CE" w:rsidR="00741383" w:rsidRDefault="00187D34" w:rsidP="00741383">
      <w:r>
        <w:t>Conversational agents</w:t>
      </w:r>
      <w:r w:rsidR="00CD0329">
        <w:t xml:space="preserve"> (CAs)</w:t>
      </w:r>
      <w:r>
        <w:t xml:space="preserve"> like Amazon’s Alexa or </w:t>
      </w:r>
      <w:r w:rsidR="00500B0A">
        <w:t xml:space="preserve">Apple’s Siri </w:t>
      </w:r>
      <w:r w:rsidR="008606D5">
        <w:t>become more and more pervasive</w:t>
      </w:r>
      <w:r w:rsidR="00CD0329">
        <w:t xml:space="preserve"> </w:t>
      </w:r>
      <w:r w:rsidR="00C22FB7">
        <w:t xml:space="preserve">and </w:t>
      </w:r>
      <w:r w:rsidR="005E7B51">
        <w:t xml:space="preserve">are applied in </w:t>
      </w:r>
      <w:r w:rsidR="00530FBC">
        <w:t xml:space="preserve">a </w:t>
      </w:r>
      <w:r w:rsidR="00AA0E3E">
        <w:t>broad range</w:t>
      </w:r>
      <w:r w:rsidR="00B86189">
        <w:t xml:space="preserve"> of contexts, including health</w:t>
      </w:r>
      <w:r w:rsidR="00852690">
        <w:t xml:space="preserve"> </w:t>
      </w:r>
      <w:sdt>
        <w:sdtPr>
          <w:alias w:val="To edit, see citavi.com/edit"/>
          <w:tag w:val="CitaviPlaceholder#ff15fe0b-656e-4c81-b4c4-e7b1a02fcf11"/>
          <w:id w:val="-1699144734"/>
          <w:placeholder>
            <w:docPart w:val="DefaultPlaceholder_-1854013440"/>
          </w:placeholder>
        </w:sdtPr>
        <w:sdtEndPr/>
        <w:sdtContent>
          <w:r w:rsidR="00852690">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Q1NWExLTQ3YTctNGYwOC05ZmNiLWRjOTcwNjZiMzgzMyIsIlJhbmdlTGVuZ3RoIjoxNi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Sx7IiRpZCI6IjIyIiwiJHR5cGUiOiJTd2lzc0FjYWRlbWljLkNpdGF2aS5DaXRhdGlvbnMuV29yZFBsYWNlaG9sZGVyRW50cnksIFN3aXNzQWNhZGVtaWMuQ2l0YXZpIiwiSWQiOiJjZWRjZGVhOC00YjRkLTQxZWQtYTZiNS1hOGMxM2VkMWFkZDYiLCJSYW5nZVN0YXJ0IjoxNiwiUmFuZ2VMZW5ndGgiOjE4LCJSZWZlcmVuY2VJZCI6IjQ1OWMyYTk0LWU4MWItNDJkZC04NTQwLTdhZjQ2MWJlYjNmN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NjA5L2FhYWkudjMzaTAxLjMzMDE3MzQ2IiwiVXJpU3RyaW5nIjoiaHR0cHM6Ly9kb2kub3JnLzEwLjE2MDkvYWFhaS52MzNpMDEuMzMwMTczN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}</w:instrText>
          </w:r>
          <w:r w:rsidR="00852690">
            <w:rPr>
              <w:noProof/>
            </w:rPr>
            <w:fldChar w:fldCharType="separate"/>
          </w:r>
          <w:r w:rsidR="00832554">
            <w:rPr>
              <w:noProof/>
            </w:rPr>
            <w:t>(Ni et al., 2017; Xu et al., 2019)</w:t>
          </w:r>
          <w:r w:rsidR="00852690">
            <w:rPr>
              <w:noProof/>
            </w:rPr>
            <w:fldChar w:fldCharType="end"/>
          </w:r>
        </w:sdtContent>
      </w:sdt>
      <w:r w:rsidR="00B86189">
        <w:t>, elderly care</w:t>
      </w:r>
      <w:r w:rsidR="009F6887">
        <w:t xml:space="preserve"> </w:t>
      </w:r>
      <w:sdt>
        <w:sdtPr>
          <w:alias w:val="To edit, see citavi.com/edit"/>
          <w:tag w:val="CitaviPlaceholder#647228b2-7265-40b8-9815-06bde71d95c2"/>
          <w:id w:val="-371469500"/>
          <w:placeholder>
            <w:docPart w:val="DefaultPlaceholder_-1854013440"/>
          </w:placeholder>
        </w:sdtPr>
        <w:sdtEndPr/>
        <w:sdtContent>
          <w:r w:rsidR="009F6887">
            <w:rPr>
              <w:noProof/>
            </w:rPr>
            <w:fldChar w:fldCharType="begin"/>
          </w:r>
          <w:r w:rsidR="006F381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TA1NjgwOC4xMDU2ODc5IiwiVXJpU3RyaW5nIjoiaHR0cHM6Ly9kb2kub3JnLzEwLjExNDUvMTA1NjgwOC4xMDU2ODc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c6MjgiLCJNb2RpZmllZEJ5IjoiX1Bhc2NoIiwiSWQiOiI0NzJkZTI5Yy1hOTI1LTQ4MDYtOTkxMS1mNDBiNmZmZTg3ZjkiLCJNb2RpZmllZE9uIjoiMjAyMi0wMi0xMlQwOTo1Nzoy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xMDU2ODA4IiwiVXJpU3RyaW5nIjoiaHR0cHM6Ly9kbC5hY20ub3JnL2RvaS9wcm9jZWVkaW5ncy8xMC4xMTQ1LzEwNTY4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}</w:instrText>
          </w:r>
          <w:r w:rsidR="009F6887">
            <w:rPr>
              <w:noProof/>
            </w:rPr>
            <w:fldChar w:fldCharType="separate"/>
          </w:r>
          <w:r w:rsidR="00832554">
            <w:rPr>
              <w:noProof/>
            </w:rPr>
            <w:t>(Bickmore et al., 2005)</w:t>
          </w:r>
          <w:r w:rsidR="009F6887">
            <w:rPr>
              <w:noProof/>
            </w:rPr>
            <w:fldChar w:fldCharType="end"/>
          </w:r>
        </w:sdtContent>
      </w:sdt>
      <w:r w:rsidR="00B86189">
        <w:t>, education</w:t>
      </w:r>
      <w:r w:rsidR="009F6887">
        <w:t xml:space="preserve"> </w:t>
      </w:r>
      <w:sdt>
        <w:sdtPr>
          <w:alias w:val="To edit, see citavi.com/edit"/>
          <w:tag w:val="CitaviPlaceholder#db74db0d-210c-4cc5-b7f8-bd037c0c88ca"/>
          <w:id w:val="-187755321"/>
          <w:placeholder>
            <w:docPart w:val="DefaultPlaceholder_-1854013440"/>
          </w:placeholder>
        </w:sdtPr>
        <w:sdtEndPr/>
        <w:sdtContent>
          <w:r w:rsidR="009F6887">
            <w:rPr>
              <w:noProof/>
            </w:rPr>
            <w:fldChar w:fldCharType="begin"/>
          </w:r>
          <w:r w:rsidR="006F381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mM1MmQ1LTBkMzAtNDNhMS05NTRjLTVkY2YxOGI1OTFkNCIsIlJhbmdlTGVuZ3RoIjoyMiwiUmVmZXJlbmNlSWQiOiIwYWQ4MTM0Zi0xYWFmLTRlOGUtOTJlMC04NDJhYzY2NzY0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EzODktMDQxNyg5OSkwMDAwNS00IiwiVXJpU3RyaW5nIjoiaHR0cHM6Ly9kb2kub3JnLzEwLjEwMTYvUzEzODktMDQxNyg5OSkwMDAwNS0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JodHRwczovL2RsLmFjbS5vcmcvZG9pL3Byb2NlZWRpbmdzLzEwLjExNDUvMzMxMzgzMSIsIlVyaVN0cmluZyI6Imh0dHBzOi8vZGwuYWNtLm9yZy9kb2kvcHJvY2VlZGluZ3MvMTAuMTE0NS8zMzEzODM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lQwOTo0ODozMSIsIk1vZGlmaWVkQnkiOiJfUGFzY2giLCJJZCI6IjNkZTU2NTM4LTQ5MzItNDZhNC1hNzkyLWNjY2RjNTdjNzM0ZCIsIk1vZGlmaWVkT24iOiIyMDIyLTAyLTEyVDA5OjQ4OjMx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S8zMzEzODMxLjMzNzY3ODEiLCJVcmlTdHJpbmciOiJodHRwczovL2RvaS5vcmcvMTAuMTE0NS8zMzEzODMxLjMzNzY3ODE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}</w:instrText>
          </w:r>
          <w:r w:rsidR="009F6887">
            <w:rPr>
              <w:noProof/>
            </w:rPr>
            <w:fldChar w:fldCharType="separate"/>
          </w:r>
          <w:r w:rsidR="00832554">
            <w:rPr>
              <w:noProof/>
            </w:rPr>
            <w:t>(Graesser et al., 1999; Winkler et al., 2020)</w:t>
          </w:r>
          <w:r w:rsidR="009F6887">
            <w:rPr>
              <w:noProof/>
            </w:rPr>
            <w:fldChar w:fldCharType="end"/>
          </w:r>
        </w:sdtContent>
      </w:sdt>
      <w:r w:rsidR="00B86189">
        <w:t>, customer service</w:t>
      </w:r>
      <w:r w:rsidR="009F6887">
        <w:t xml:space="preserve"> </w:t>
      </w:r>
      <w:sdt>
        <w:sdtPr>
          <w:alias w:val="To edit, see citavi.com/edit"/>
          <w:tag w:val="CitaviPlaceholder#e45f8cb3-cf5e-4906-90f0-f3171439aa0e"/>
          <w:id w:val="-1493558581"/>
          <w:placeholder>
            <w:docPart w:val="DefaultPlaceholder_-1854013440"/>
          </w:placeholder>
        </w:sdtPr>
        <w:sdtEndPr/>
        <w:sdtContent>
          <w:r w:rsidR="009F6887">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TkxNDAzLTc4YmYtNDk3Ny1iYTJmLTkxZjQwMzIwYTI0Ny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lNDVmOGNiMy1jZjVlLTQ5MDYtOTBmMC1mMzE3MTQzOWFhMGUiLCJUZXh0IjoiKEN1aSBldCBhbC4sIDIwMTcpIiwiV0FJVmVyc2lvbiI6IjYuNS4wLjAifQ==}</w:instrText>
          </w:r>
          <w:r w:rsidR="009F6887">
            <w:rPr>
              <w:noProof/>
            </w:rPr>
            <w:fldChar w:fldCharType="separate"/>
          </w:r>
          <w:r w:rsidR="00832554">
            <w:rPr>
              <w:noProof/>
            </w:rPr>
            <w:t>(Cui et al., 2017)</w:t>
          </w:r>
          <w:r w:rsidR="009F6887">
            <w:rPr>
              <w:noProof/>
            </w:rPr>
            <w:fldChar w:fldCharType="end"/>
          </w:r>
        </w:sdtContent>
      </w:sdt>
      <w:r w:rsidR="00B86189">
        <w:t xml:space="preserve"> </w:t>
      </w:r>
      <w:r w:rsidR="00880B22">
        <w:t>and</w:t>
      </w:r>
      <w:r w:rsidR="00B86189">
        <w:t xml:space="preserve"> home cooking</w:t>
      </w:r>
      <w:r w:rsidR="0097567A">
        <w:t xml:space="preserve"> </w:t>
      </w:r>
      <w:sdt>
        <w:sdtPr>
          <w:alias w:val="To edit, see citavi.com/edit"/>
          <w:tag w:val="CitaviPlaceholder#5296cbe1-51bf-47de-adc5-fca727812ae5"/>
          <w:id w:val="-1744252219"/>
          <w:placeholder>
            <w:docPart w:val="DefaultPlaceholder_-1854013440"/>
          </w:placeholder>
        </w:sdtPr>
        <w:sdtEndPr/>
        <w:sdtContent>
          <w:r w:rsidR="0097567A">
            <w:rPr>
              <w:noProof/>
            </w:rPr>
            <w:fldChar w:fldCharType="begin"/>
          </w:r>
          <w:r w:rsidR="006F381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WY2ZmU4LWU2ZjktNGNkNS04MzI0LWMzMTQzNjQyMzg4MSIsIlJhbmdlTGVuZ3RoIjoyMCwiUmVmZXJlbmNlSWQiOiI5OTI3NzNmMi1hZGJkLTRkMjktYTIwMy1jOWVkZWI4NDI4MTMiLCJSZWZlcmVuY2UiOnsiJGlkIjoiMy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y0wNFQxNzo1NToxMSIsIlByb2plY3QiOnsiJHJlZiI6IjUifX0sIlVzZU51bWJlcmluZ1R5cGVPZlBhcmVudERvY3VtZW50IjpmYWxzZX0seyIkaWQiOiIxNSIsIiR0eXBlIjoiU3dpc3NBY2FkZW1pYy5DaXRhdmkuQ2l0YXRpb25zLldvcmRQbGFjZWhvbGRlckVudHJ5LCBTd2lzc0FjYWRlbWljLkNpdGF2aSIsIklkIjoiN2VlZmI2ZWMtNTU4Ni00YzU3LThiMjUtZDQ0NTVlN2IxYTIzIiwiUmFuZ2VTdGFydCI6MjAsIlJhbmdlTGVuZ3RoIjoxMiwiUmVmZXJlbmNlSWQiOiJjZWRkZGY3Mi1mYWZiLTQ1NTctOWUzMy0yMmViZDUwOWI4N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cmVmIjoiN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DkvSUNCQVNFNTM4NDkuMjAyMS4wMDEzNiIsIlVyaVN0cmluZyI6Imh0dHBzOi8vZG9pLm9yZy8xMC4xMTA5L0lDQkFTRTUzODQ5LjIwMjEuMDAx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yNS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jYiLCJDb3VudCI6MSwiVGV4dFVuaXRzIjpbeyIkaWQiOiIyNyIsIkZvbnRTdHlsZSI6eyIkaWQiOiIyOCIsIk5ldXRyYWwiOnRydWV9LCJSZWFkaW5nT3JkZXIiOjEsIlRleHQiOiIoQW5nYXJhIGV0IGFsLiwgMjAxNzsgQ2h1LCAyMDIxKSJ9XX0sIlRhZyI6IkNpdGF2aVBsYWNlaG9sZGVyIzUyOTZjYmUxLTUxYmYtNDdkZS1hZGM1LWZjYTcyNzgxMmFlNSIsIlRleHQiOiIoQW5nYXJhIGV0IGFsLiwgMjAxNzsgQ2h1LCAyMDIxKSIsIldBSVZlcnNpb24iOiI2LjUuMC4wIn0=}</w:instrText>
          </w:r>
          <w:r w:rsidR="0097567A">
            <w:rPr>
              <w:noProof/>
            </w:rPr>
            <w:fldChar w:fldCharType="separate"/>
          </w:r>
          <w:r w:rsidR="00832554">
            <w:rPr>
              <w:noProof/>
            </w:rPr>
            <w:t>(Angara et al., 2017; Chu, 2021)</w:t>
          </w:r>
          <w:r w:rsidR="0097567A">
            <w:rPr>
              <w:noProof/>
            </w:rPr>
            <w:fldChar w:fldCharType="end"/>
          </w:r>
        </w:sdtContent>
      </w:sdt>
      <w:r w:rsidR="007A5C60">
        <w:t>.</w:t>
      </w:r>
      <w:r w:rsidR="003D70DA">
        <w:t xml:space="preserve"> </w:t>
      </w:r>
      <w:r w:rsidR="00755C46" w:rsidRPr="00385FBA">
        <w:rPr>
          <w:color w:val="000000" w:themeColor="text1"/>
        </w:rPr>
        <w:t xml:space="preserve">Although </w:t>
      </w:r>
      <w:r w:rsidR="004575CA" w:rsidRPr="00385FBA">
        <w:rPr>
          <w:color w:val="000000" w:themeColor="text1"/>
        </w:rPr>
        <w:t xml:space="preserve">there are </w:t>
      </w:r>
      <w:r w:rsidR="00D97EA3">
        <w:rPr>
          <w:color w:val="000000" w:themeColor="text1"/>
        </w:rPr>
        <w:t>various</w:t>
      </w:r>
      <w:r w:rsidR="004575CA" w:rsidRPr="00385FBA">
        <w:rPr>
          <w:color w:val="000000" w:themeColor="text1"/>
        </w:rPr>
        <w:t xml:space="preserve"> types of conversational agents, which</w:t>
      </w:r>
      <w:r w:rsidR="00992AB8">
        <w:rPr>
          <w:color w:val="000000" w:themeColor="text1"/>
        </w:rPr>
        <w:t xml:space="preserve"> are</w:t>
      </w:r>
      <w:r w:rsidR="004575CA" w:rsidRPr="00385FBA">
        <w:rPr>
          <w:color w:val="000000" w:themeColor="text1"/>
        </w:rPr>
        <w:t xml:space="preserve"> titled </w:t>
      </w:r>
      <w:r w:rsidR="00385FBA" w:rsidRPr="00385FBA">
        <w:rPr>
          <w:color w:val="000000" w:themeColor="text1"/>
        </w:rPr>
        <w:t xml:space="preserve">and </w:t>
      </w:r>
      <w:r w:rsidR="00EC7988">
        <w:rPr>
          <w:color w:val="000000" w:themeColor="text1"/>
        </w:rPr>
        <w:t>categorized</w:t>
      </w:r>
      <w:r w:rsidR="00385FBA" w:rsidRPr="00385FBA">
        <w:rPr>
          <w:color w:val="000000" w:themeColor="text1"/>
        </w:rPr>
        <w:t xml:space="preserve"> </w:t>
      </w:r>
      <w:r w:rsidR="004575CA" w:rsidRPr="00385FBA">
        <w:rPr>
          <w:color w:val="000000" w:themeColor="text1"/>
        </w:rPr>
        <w:t xml:space="preserve">very inconsistently in literature </w:t>
      </w:r>
      <w:r w:rsidR="00385FBA" w:rsidRPr="00385FBA">
        <w:rPr>
          <w:color w:val="000000" w:themeColor="text1"/>
        </w:rPr>
        <w:t>and media</w:t>
      </w:r>
      <w:r w:rsidR="004575CA" w:rsidRPr="00385FBA">
        <w:rPr>
          <w:color w:val="000000" w:themeColor="text1"/>
        </w:rPr>
        <w:t xml:space="preserve">, </w:t>
      </w:r>
      <w:r w:rsidR="00755C46" w:rsidRPr="00385FBA">
        <w:rPr>
          <w:color w:val="000000" w:themeColor="text1"/>
        </w:rPr>
        <w:t xml:space="preserve">they all </w:t>
      </w:r>
      <w:r w:rsidR="00687B85" w:rsidRPr="00385FBA">
        <w:rPr>
          <w:color w:val="000000" w:themeColor="text1"/>
        </w:rPr>
        <w:t>provide</w:t>
      </w:r>
      <w:r w:rsidR="002034A3" w:rsidRPr="00385FBA">
        <w:rPr>
          <w:color w:val="000000" w:themeColor="text1"/>
        </w:rPr>
        <w:t xml:space="preserve"> an alternative to traditional methods for humans to seek for information </w:t>
      </w:r>
      <w:r w:rsidR="002034A3">
        <w:t xml:space="preserve">by making </w:t>
      </w:r>
      <w:r w:rsidR="00570F4D">
        <w:t xml:space="preserve">the </w:t>
      </w:r>
      <w:r w:rsidR="002034A3">
        <w:t>search process more conversational</w:t>
      </w:r>
      <w:r w:rsidR="00755C46">
        <w:t xml:space="preserve">, </w:t>
      </w:r>
      <w:r w:rsidR="002034A3">
        <w:t>mainly via written or spoken natural language</w:t>
      </w:r>
      <w:r w:rsidR="00E665F7">
        <w:t xml:space="preserve"> </w:t>
      </w:r>
      <w:sdt>
        <w:sdtPr>
          <w:alias w:val="To edit, see citavi.com/edit"/>
          <w:tag w:val="CitaviPlaceholder#9c6aa15a-d24b-43bc-ad9d-5502568749a1"/>
          <w:id w:val="1863861309"/>
          <w:placeholder>
            <w:docPart w:val="DefaultPlaceholder_-1854013440"/>
          </w:placeholder>
        </w:sdtPr>
        <w:sdtEndPr/>
        <w:sdtContent>
          <w:r w:rsidR="00E665F7">
            <w:rPr>
              <w:noProof/>
            </w:rPr>
            <w:fldChar w:fldCharType="begin"/>
          </w:r>
          <w:r w:rsidR="006F381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c1YTllLWE2N2UtNDNhZC04ZGFlLTk1ZGU4MWMzMTU4Y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ZmZpbGlhdGlvbiI6IlVsc3RlciBVbml2ZXJzaXR5Ii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A0VDE3OjU1OjEx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cC7CoDEy4oCTMTMpIn1dfSwiVGFnIjoiQ2l0YXZpUGxhY2Vob2xkZXIjOWM2YWExNWEtZDI0Yi00M2JjLWFkOWQtNTUwMjU2ODc0OWExIiwiVGV4dCI6IihNY1RlYXIsIDIwMjAsIHBwLsKgMTLigJMxMykiLCJXQUlWZXJzaW9uIjoiNi41LjAuMCJ9}</w:instrText>
          </w:r>
          <w:r w:rsidR="00E665F7">
            <w:rPr>
              <w:noProof/>
            </w:rPr>
            <w:fldChar w:fldCharType="separate"/>
          </w:r>
          <w:r w:rsidR="00832554">
            <w:rPr>
              <w:noProof/>
            </w:rPr>
            <w:t>(McTear, 2020, pp. 12–13)</w:t>
          </w:r>
          <w:r w:rsidR="00E665F7">
            <w:rPr>
              <w:noProof/>
            </w:rPr>
            <w:fldChar w:fldCharType="end"/>
          </w:r>
        </w:sdtContent>
      </w:sdt>
      <w:r w:rsidR="00570F4D">
        <w:t>.</w:t>
      </w:r>
      <w:r w:rsidR="009B31D0">
        <w:t xml:space="preserve"> </w:t>
      </w:r>
      <w:r w:rsidR="00B86189" w:rsidRPr="007B29A8">
        <w:rPr>
          <w:color w:val="000000" w:themeColor="text1"/>
        </w:rPr>
        <w:t xml:space="preserve">Users benefit </w:t>
      </w:r>
      <w:r w:rsidR="000C0EE8" w:rsidRPr="007B29A8">
        <w:rPr>
          <w:color w:val="000000" w:themeColor="text1"/>
        </w:rPr>
        <w:t xml:space="preserve">from this more natural interaction as it promises an </w:t>
      </w:r>
      <w:r w:rsidR="00B86189" w:rsidRPr="007B29A8">
        <w:rPr>
          <w:color w:val="000000" w:themeColor="text1"/>
        </w:rPr>
        <w:t>increased</w:t>
      </w:r>
      <w:r w:rsidR="003C14C3" w:rsidRPr="007B29A8">
        <w:rPr>
          <w:color w:val="000000" w:themeColor="text1"/>
        </w:rPr>
        <w:t xml:space="preserve"> ease of use</w:t>
      </w:r>
      <w:r w:rsidR="00B86189" w:rsidRPr="007B29A8">
        <w:rPr>
          <w:color w:val="000000" w:themeColor="text1"/>
        </w:rPr>
        <w:t xml:space="preserve"> and </w:t>
      </w:r>
      <w:r w:rsidR="00CD0329" w:rsidRPr="007B29A8">
        <w:rPr>
          <w:color w:val="000000" w:themeColor="text1"/>
        </w:rPr>
        <w:t>speed of user request</w:t>
      </w:r>
      <w:r w:rsidR="00E54736">
        <w:rPr>
          <w:color w:val="000000" w:themeColor="text1"/>
        </w:rPr>
        <w:t>s</w:t>
      </w:r>
      <w:r w:rsidR="00CD0329" w:rsidRPr="007B29A8">
        <w:rPr>
          <w:color w:val="000000" w:themeColor="text1"/>
        </w:rPr>
        <w:t xml:space="preserve"> as well as </w:t>
      </w:r>
      <w:r w:rsidR="007B29A8">
        <w:rPr>
          <w:color w:val="000000" w:themeColor="text1"/>
        </w:rPr>
        <w:t>a</w:t>
      </w:r>
      <w:r w:rsidR="00CD0329" w:rsidRPr="007B29A8">
        <w:rPr>
          <w:color w:val="000000" w:themeColor="text1"/>
        </w:rPr>
        <w:t xml:space="preserve"> convenient usage</w:t>
      </w:r>
      <w:r w:rsidR="00403BD3">
        <w:rPr>
          <w:color w:val="000000" w:themeColor="text1"/>
        </w:rPr>
        <w:t xml:space="preserve"> </w:t>
      </w:r>
      <w:sdt>
        <w:sdtPr>
          <w:rPr>
            <w:color w:val="000000" w:themeColor="text1"/>
          </w:rPr>
          <w:alias w:val="To edit, see citavi.com/edit"/>
          <w:tag w:val="CitaviPlaceholder#4e410cc8-430d-4182-807f-62cdebf2889b"/>
          <w:id w:val="628901826"/>
          <w:placeholder>
            <w:docPart w:val="DefaultPlaceholder_-1854013440"/>
          </w:placeholder>
        </w:sdtPr>
        <w:sdtEndPr/>
        <w:sdtContent>
          <w:r w:rsidR="009F6887" w:rsidRPr="007B29A8">
            <w:rPr>
              <w:noProof/>
              <w:color w:val="000000" w:themeColor="text1"/>
            </w:rPr>
            <w:fldChar w:fldCharType="begin"/>
          </w:r>
          <w:r w:rsidR="006F3819">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MtMDRUMTc6NTU6MTE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NGU0MTBjYzgtNDMwZC00MTgyLTgwN2YtNjJjZGViZjI4ODliIiwiVGV4dCI6IihCcmFuZHR6YWVnICYgRsO4bHN0YWQsIDIwMTcpIiwiV0FJVmVyc2lvbiI6IjYuNS4wLjAifQ==}</w:instrText>
          </w:r>
          <w:r w:rsidR="009F6887" w:rsidRPr="007B29A8">
            <w:rPr>
              <w:noProof/>
              <w:color w:val="000000" w:themeColor="text1"/>
            </w:rPr>
            <w:fldChar w:fldCharType="separate"/>
          </w:r>
          <w:r w:rsidR="00832554">
            <w:rPr>
              <w:noProof/>
              <w:color w:val="000000" w:themeColor="text1"/>
            </w:rPr>
            <w:t>(Brandtzaeg &amp; Følstad, 2017)</w:t>
          </w:r>
          <w:r w:rsidR="009F6887" w:rsidRPr="007B29A8">
            <w:rPr>
              <w:noProof/>
              <w:color w:val="000000" w:themeColor="text1"/>
            </w:rPr>
            <w:fldChar w:fldCharType="end"/>
          </w:r>
        </w:sdtContent>
      </w:sdt>
      <w:r w:rsidR="00CD0329" w:rsidRPr="007B29A8">
        <w:rPr>
          <w:color w:val="000000" w:themeColor="text1"/>
        </w:rPr>
        <w:t>.</w:t>
      </w:r>
      <w:r w:rsidR="00741383">
        <w:rPr>
          <w:color w:val="000000" w:themeColor="text1"/>
        </w:rPr>
        <w:t xml:space="preserve"> </w:t>
      </w:r>
      <w:r w:rsidR="00880B22">
        <w:t xml:space="preserve">While early approaches </w:t>
      </w:r>
      <w:r w:rsidR="0026275B">
        <w:t xml:space="preserve">to create CAs </w:t>
      </w:r>
      <w:r w:rsidR="00880B22">
        <w:t>were mainly based on handcrafted rules</w:t>
      </w:r>
      <w:r w:rsidR="00335E49">
        <w:t xml:space="preserve"> (</w:t>
      </w:r>
      <w:r w:rsidR="00B2540D">
        <w:t xml:space="preserve">e. g. </w:t>
      </w:r>
      <w:r w:rsidR="00236749">
        <w:t xml:space="preserve">Weizenbaum’s ELIZA </w:t>
      </w:r>
      <w:sdt>
        <w:sdtPr>
          <w:alias w:val="To edit, see citavi.com/edit"/>
          <w:tag w:val="CitaviPlaceholder#d526565e-352e-4c26-964a-486a974321dc"/>
          <w:id w:val="-1871365838"/>
          <w:placeholder>
            <w:docPart w:val="DefaultPlaceholder_-1854013440"/>
          </w:placeholder>
        </w:sdtPr>
        <w:sdtEndPr/>
        <w:sdtContent>
          <w:r w:rsidR="00236749">
            <w:rPr>
              <w:noProof/>
            </w:rPr>
            <w:fldChar w:fldCharType="begin"/>
          </w:r>
          <w:r w:rsidR="006F381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UwOTcyLTBhNmQtNDI2Yy04OWMyLTc3ZTg3YWU4ZjI3NSIsIlJhbmdlTGVuZ3RoIjo2LCJSZWZlcmVuY2VJZCI6IjZjYmZiZWU5LThmM2EtNDFhNC05ZWRhLWUyNzMwMjZiNTc3MiIsIlJlZmVyZW5jZSI6eyIkaWQiOiIzIiwiJHR5cGUiOiJTd2lzc0FjYWRlbWljLkNpdGF2aS5SZWZlcmVuY2UsIFN3aXNzQWNhZGVtaWMuQ2l0YXZp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mczE4XFxsdHJjaFxcZnMxOFxcbG9jaFxcYWYzXFxkYmNoXFxhZjNcXGhpY2hcXGYzIE5vcm1hbDt9e1xcKlxcY3MxMFxcYWRkaXRpdmVcXHNzZW1paGlkZGVuXFxzcHJpb3JpdHkwIERlZmF1bHQgUGFyYWdyYXBoIEZvbnQ7fXtcXCpcXHRzMTFcXHRzcm93ZFxcc25leHQxMVxyXG5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Fx0cmZ0c1dpZHRoQjNcXHRycGFkZHQwXFx0cnBhZGRmdDNcXHRycGFkZGIwXFx0cnBhZGRmYjNcXHRycGFkZHIxMDhcclxu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1dGhvcnMiOlt7IiRpZCI6IjQiLCIkdHlwZSI6IlN3aXNzQWNhZGVtaWMuQ2l0YXZpLlBlcnNvbiwgU3dpc3NBY2FkZW1pYy5DaXRhdmkiLCJGaXJzdE5hbWUiOiJKb3NlcGgiLCJMYXN0TmFtZSI6IldlaXplbmJhdW0iLCJQcm90ZWN0ZWQiOmZhbHNlLCJTZXgiOjIsIkNyZWF0ZWRCeSI6Il9QYXNjaCIsIkNyZWF0ZWRPbiI6IjIwMjItMDItMTNUMDg6MTY6NTIiLCJNb2RpZmllZEJ5IjoiX1Bhc2NoIiwiSWQiOiI0MWI0ZjkyMC1lNjM3LTRlM2QtYWVlZC01MzI5NTg2ZDhjNTgiLCJNb2RpZmllZE9uIjoiMjAyMi0wMi0xM1QwODoxNjo1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NjYpIn1dfSwiVGFnIjoiQ2l0YXZpUGxhY2Vob2xkZXIjZDUyNjU2NWUtMzUyZS00YzI2LTk2NGEtNDg2YTk3NDMyMWRjIiwiVGV4dCI6IigxOTY2KSIsIldBSVZlcnNpb24iOiI2LjUuMC4wIn0=}</w:instrText>
          </w:r>
          <w:r w:rsidR="00236749">
            <w:rPr>
              <w:noProof/>
            </w:rPr>
            <w:fldChar w:fldCharType="separate"/>
          </w:r>
          <w:r w:rsidR="00832554">
            <w:rPr>
              <w:noProof/>
            </w:rPr>
            <w:t>(1966)</w:t>
          </w:r>
          <w:r w:rsidR="00236749">
            <w:rPr>
              <w:noProof/>
            </w:rPr>
            <w:fldChar w:fldCharType="end"/>
          </w:r>
        </w:sdtContent>
      </w:sdt>
      <w:r w:rsidR="00236749">
        <w:t>)</w:t>
      </w:r>
      <w:r w:rsidR="00880B22">
        <w:t xml:space="preserve">, </w:t>
      </w:r>
      <w:r w:rsidR="00D07077" w:rsidRPr="00AD16B4">
        <w:t xml:space="preserve">this </w:t>
      </w:r>
      <w:r w:rsidR="00515CC9">
        <w:t>has</w:t>
      </w:r>
      <w:r w:rsidR="00D07077" w:rsidRPr="00AD16B4">
        <w:t xml:space="preserve"> shifted </w:t>
      </w:r>
      <w:r w:rsidR="00515CC9">
        <w:t xml:space="preserve">in recent years </w:t>
      </w:r>
      <w:r w:rsidR="00D07077" w:rsidRPr="00AD16B4">
        <w:t>towards the utilization of large</w:t>
      </w:r>
      <w:r w:rsidR="00AD16B4">
        <w:t>-scale</w:t>
      </w:r>
      <w:r w:rsidR="00D07077" w:rsidRPr="00AD16B4">
        <w:t xml:space="preserve"> pretrained language </w:t>
      </w:r>
      <w:r w:rsidR="00AD16B4">
        <w:t>model</w:t>
      </w:r>
      <w:r w:rsidR="00793113">
        <w:t>s</w:t>
      </w:r>
      <w:r w:rsidR="00AD16B4" w:rsidRPr="00AD16B4">
        <w:t xml:space="preserve"> </w:t>
      </w:r>
      <w:r w:rsidR="00D07077" w:rsidRPr="00AD16B4">
        <w:t xml:space="preserve">which can </w:t>
      </w:r>
      <w:r w:rsidR="00793113">
        <w:t>gain</w:t>
      </w:r>
      <w:r w:rsidR="00D07077" w:rsidRPr="00AD16B4">
        <w:t xml:space="preserve"> a superb grasp of human language.</w:t>
      </w:r>
      <w:r w:rsidR="00D07077">
        <w:t xml:space="preserve"> </w:t>
      </w:r>
    </w:p>
    <w:p w14:paraId="3C3ABB49" w14:textId="7DC3738D" w:rsidR="00C35C76" w:rsidRDefault="00C05AAD" w:rsidP="00F15806">
      <w:pPr>
        <w:pStyle w:val="Folgeabsatz"/>
      </w:pPr>
      <w:r>
        <w:t xml:space="preserve">One of the most promising models </w:t>
      </w:r>
      <w:r w:rsidR="00083922">
        <w:t xml:space="preserve">in recent development is </w:t>
      </w:r>
      <w:r w:rsidR="00C12B81">
        <w:rPr>
          <w:color w:val="000000" w:themeColor="text1"/>
        </w:rPr>
        <w:t>Bidirectional Encoder Representations from Transformers (</w:t>
      </w:r>
      <w:r w:rsidR="00083922">
        <w:t>BERT</w:t>
      </w:r>
      <w:r w:rsidR="00C12B81">
        <w:t xml:space="preserve">) </w:t>
      </w:r>
      <w:r w:rsidR="00083922" w:rsidRPr="001329DF">
        <w:rPr>
          <w:color w:val="000000" w:themeColor="text1"/>
        </w:rPr>
        <w:t>- a huge</w:t>
      </w:r>
      <w:r w:rsidR="001A31E8" w:rsidRPr="001329DF">
        <w:rPr>
          <w:color w:val="000000" w:themeColor="text1"/>
        </w:rPr>
        <w:t xml:space="preserve"> </w:t>
      </w:r>
      <w:r w:rsidR="00083922" w:rsidRPr="001329DF">
        <w:rPr>
          <w:color w:val="000000" w:themeColor="text1"/>
        </w:rPr>
        <w:t xml:space="preserve">neural network proposed by the Google AI team </w:t>
      </w:r>
      <w:sdt>
        <w:sdtPr>
          <w:rPr>
            <w:color w:val="000000" w:themeColor="text1"/>
          </w:rPr>
          <w:alias w:val="To edit, see citavi.com/edit"/>
          <w:tag w:val="CitaviPlaceholder#c47f78d1-8802-4b60-b025-5973d6edcf41"/>
          <w:id w:val="167385313"/>
          <w:placeholder>
            <w:docPart w:val="DefaultPlaceholder_-1854013440"/>
          </w:placeholder>
        </w:sdtPr>
        <w:sdtEndPr/>
        <w:sdtContent>
          <w:r w:rsidR="00C12B81" w:rsidRPr="001329DF">
            <w:rPr>
              <w:noProof/>
              <w:color w:val="000000" w:themeColor="text1"/>
            </w:rPr>
            <w:fldChar w:fldCharType="begin"/>
          </w:r>
          <w:r w:rsidR="006F3819">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4MTAuMDQ4MDV2MiIsIlVyaVN0cmluZyI6Imh0dHBzOi8vYXJ4aXYub3JnL3BkZi8xODEwLjA0ODA1djI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AtMjlUMDk6NTM6NTEiLCJNb2RpZmllZEJ5IjoiX1Bhc2NoIiwiSWQiOiI3OTVhMDc4OC1jZjI3LTRiZTctOGNhMS1jZDhjMmY3YmI1MDEiLCJNb2RpZmllZE9uIjoiMjAyMS0xMC0yOVQwOTo1Mzo1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4MTAuMDQ4MDV2MiIsIlVyaVN0cmluZyI6Imh0dHA6Ly9hcnhpdi5vcmcvYWJzLzE4MTAuMDQ4MDV2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A5OjUzOjUxIiwiTW9kaWZpZWRCeSI6Il9QYXNjaCIsIklkIjoiMTIzYTRjYTEtMTk0NS00ZGE2LThiMTgtNWNkY2U4ZDY5NGFlIiwiTW9kaWZpZWRPbiI6IjIwMjEtMTAtMjlUMDk6NTM6NTE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DEwLjA0ODA1djIiLCJVcmlTdHJpbmciOiJodHRwOi8vYXJ4aXYub3JnL3BkZi8xODEwLjA0ODA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}</w:instrText>
          </w:r>
          <w:r w:rsidR="00C12B81" w:rsidRPr="001329DF">
            <w:rPr>
              <w:noProof/>
              <w:color w:val="000000" w:themeColor="text1"/>
            </w:rPr>
            <w:fldChar w:fldCharType="separate"/>
          </w:r>
          <w:r w:rsidR="00832554">
            <w:rPr>
              <w:noProof/>
              <w:color w:val="000000" w:themeColor="text1"/>
            </w:rPr>
            <w:t>(Devlin et al., 2018)</w:t>
          </w:r>
          <w:r w:rsidR="00C12B81" w:rsidRPr="001329DF">
            <w:rPr>
              <w:noProof/>
              <w:color w:val="000000" w:themeColor="text1"/>
            </w:rPr>
            <w:fldChar w:fldCharType="end"/>
          </w:r>
        </w:sdtContent>
      </w:sdt>
      <w:r w:rsidR="00C12B81" w:rsidRPr="001329DF">
        <w:rPr>
          <w:color w:val="000000" w:themeColor="text1"/>
        </w:rPr>
        <w:t xml:space="preserve"> </w:t>
      </w:r>
      <w:r w:rsidR="00741383" w:rsidRPr="001329DF">
        <w:rPr>
          <w:color w:val="000000" w:themeColor="text1"/>
        </w:rPr>
        <w:t>which is</w:t>
      </w:r>
      <w:r w:rsidR="00083922" w:rsidRPr="001329DF">
        <w:rPr>
          <w:color w:val="000000" w:themeColor="text1"/>
        </w:rPr>
        <w:t xml:space="preserve"> pretrained on 3.3 billion words from BooksCorpus </w:t>
      </w:r>
      <w:sdt>
        <w:sdtPr>
          <w:rPr>
            <w:color w:val="000000" w:themeColor="text1"/>
          </w:rPr>
          <w:alias w:val="To edit, see citavi.com/edit"/>
          <w:tag w:val="CitaviPlaceholder#37ca2a89-8749-40ff-ba2d-c68b8b78a91e"/>
          <w:id w:val="1719473058"/>
          <w:placeholder>
            <w:docPart w:val="FB91B8E9991F41D08D6B1E1A3104FFE9"/>
          </w:placeholder>
        </w:sdtPr>
        <w:sdtEndPr/>
        <w:sdtContent>
          <w:r w:rsidR="00083922" w:rsidRPr="001329DF">
            <w:rPr>
              <w:noProof/>
              <w:color w:val="000000" w:themeColor="text1"/>
            </w:rPr>
            <w:fldChar w:fldCharType="begin"/>
          </w:r>
          <w:r w:rsidR="006F3819">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GI3OWRmLTc3NTEtNDQ4NS04NDgzLTlkYzM2ZDFmNGE2ZCIsIlJhbmdlTGVuZ3RoIjoxOCwiUmVmZXJlbmNlSWQiOiI4MzRlMDA2Zi05YTJkLTQwNDMtYTljZi1mOTdhY2MyMmNlNGUiLCJSZWZlcmVuY2UiOnsiJGlkIjoiMy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y0wNFQxNzo1NToxMS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zdjYTJhODktODc0OS00MGZmLWJhMmQtYzY4YjhiNzhhOTFlIiwiVGV4dCI6IihaaHUgZXQgYWwuLCAyMDE1KSIsIldBSVZlcnNpb24iOiI2LjUuMC4wIn0=}</w:instrText>
          </w:r>
          <w:r w:rsidR="00083922" w:rsidRPr="001329DF">
            <w:rPr>
              <w:noProof/>
              <w:color w:val="000000" w:themeColor="text1"/>
            </w:rPr>
            <w:fldChar w:fldCharType="separate"/>
          </w:r>
          <w:r w:rsidR="00832554">
            <w:rPr>
              <w:noProof/>
              <w:color w:val="000000" w:themeColor="text1"/>
            </w:rPr>
            <w:t>(Zhu et al., 2015)</w:t>
          </w:r>
          <w:r w:rsidR="00083922" w:rsidRPr="001329DF">
            <w:rPr>
              <w:noProof/>
              <w:color w:val="000000" w:themeColor="text1"/>
            </w:rPr>
            <w:fldChar w:fldCharType="end"/>
          </w:r>
        </w:sdtContent>
      </w:sdt>
      <w:r w:rsidR="00083922" w:rsidRPr="001329DF">
        <w:rPr>
          <w:color w:val="000000" w:themeColor="text1"/>
        </w:rPr>
        <w:t xml:space="preserve"> and English </w:t>
      </w:r>
      <w:r w:rsidR="00083922" w:rsidRPr="00377942">
        <w:rPr>
          <w:color w:val="000000" w:themeColor="text1"/>
        </w:rPr>
        <w:t xml:space="preserve">Wikipedia. </w:t>
      </w:r>
      <w:r w:rsidR="00855FAC" w:rsidRPr="00377942">
        <w:t>I</w:t>
      </w:r>
      <w:r w:rsidR="008F3378" w:rsidRPr="00377942">
        <w:t xml:space="preserve">t builds upon </w:t>
      </w:r>
      <w:r w:rsidR="00377942">
        <w:t>previous</w:t>
      </w:r>
      <w:r w:rsidR="008F3378" w:rsidRPr="00377942">
        <w:t xml:space="preserve"> approaches on pretraining contextual representations</w:t>
      </w:r>
      <w:r w:rsidR="00855FAC" w:rsidRPr="00377942">
        <w:t xml:space="preserve"> </w:t>
      </w:r>
      <w:sdt>
        <w:sdtPr>
          <w:rPr>
            <w:color w:val="000000" w:themeColor="text1"/>
          </w:rPr>
          <w:alias w:val="To edit, see citavi.com/edit"/>
          <w:tag w:val="CitaviPlaceholder#3f19746b-045b-4853-8687-4a2463c8fad0"/>
          <w:id w:val="-549536527"/>
          <w:placeholder>
            <w:docPart w:val="3577317407B6478987388A799DF41486"/>
          </w:placeholder>
        </w:sdtPr>
        <w:sdtEndPr/>
        <w:sdtContent>
          <w:r w:rsidR="00377942" w:rsidRPr="00377942">
            <w:rPr>
              <w:noProof/>
              <w:color w:val="000000" w:themeColor="text1"/>
            </w:rPr>
            <w:fldChar w:fldCharType="begin"/>
          </w:r>
          <w:r w:rsidR="006F3819">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3BkZi8xNTExLjAxNDMydjEiLCJVcmlTdHJpbmciOiJodHRwOi8vYXJ4aXYub3JnL3BkZi8xNTExLjAxNDMydj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xLTI3VDEwOjExOjQ2IiwiTW9kaWZpZWRCeSI6Il9QYXNjaCIsIklkIjoiYzliYTM3OWEtMmJmMC00ZmU5LTkwYTUtNDk5OWEwNWNlN2I3IiwiTW9kaWZpZWRPbiI6IjIwMjItMDEtMjdUMTA6MTE6ND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YXJ4aXYub3JnL2Ficy8xNTExLjAxNDMydjEiLCJVcmlTdHJpbmciOiJodHRwOi8vYXJ4aXYub3JnL2Ficy8xNTExLjAxNDMyd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xMTo0NiIsIk1vZGlmaWVkQnkiOiJfUGFzY2giLCJJZCI6ImE1YjQxNDZhLTBkMjYtNDM2ZC1iM2EzLWZjOTBlOGE3Mjg2YSIsIk1vZGlmaWVkT24iOiIyMDIyLTAxLTI3VDEwOjExOjQ2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UxMS4wMTQzMnYxIiwiVXJpU3RyaW5nIjoiaHR0cHM6Ly9hcnhpdi5vcmcvcGRmLzE1MTEuMDE0MzJ2M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yZWYiOiI1In19LHsiJGlkIjoiM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M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y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y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M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z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Ob3RlcyI6Ik5BQUNMIDIwMTguIE9yaWdpbmFsbHkgcG9zdGVkIHRvIG9wZW5yZXZpZXcgMjcgT2N0IDIwMTcuIHYyIHVwZGF0ZWQgIGZvciBOQUFDTCBjYW1lcmEgcmVhZHki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cmVmIjoiNSJ9fV0sIkNpdGF0aW9uS2V5VXBkYXRlVHlwZSI6MCwiQ29sbGFib3JhdG9ycyI6W10sIkRhdGUiOiIxOC4wMS4yMDE4IiwiRWRpdG9ycyI6W10sIkV2YWx1YXRpb25Db21wbGV4aXR5IjowLCJFdmFsdWF0aW9uU291cmNlVGV4dEZvcm1hdCI6MCwiR3JvdXBzIjpbXSwiSGFzTGFiZWwxIjpmYWxzZSwiSGFzTGFiZWwyIjpmYWxzZSwiS2V5d29yZHMiOltd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hYnMvMTgwMS4wNjE0NnY1IiwiVXJpU3RyaW5nIjoiaHR0cDovL2FyeGl2Lm9yZy9hYnMvMTgwMS4wNjE0NnY1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jdUMTA6MjU6MTciLCJNb2RpZmllZEJ5IjoiX1Bhc2NoIiwiSWQiOiI4MjlhODVmMi1kZGNlLTQwMmUtOTZhNS0zZTMwNTgwZGJjYTYiLCJNb2RpZmllZE9uIjoiMjAyMi0wMS0yN1QxMDoyNToxNy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4MDEuMDYxNDZ2NSIsIlVyaVN0cmluZyI6Imh0dHBzOi8vYXJ4aXYub3JnL3BkZi8xODAxLjA2MTQ2djUucGRm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}</w:instrText>
          </w:r>
          <w:r w:rsidR="00377942" w:rsidRPr="00377942">
            <w:rPr>
              <w:noProof/>
              <w:color w:val="000000" w:themeColor="text1"/>
            </w:rPr>
            <w:fldChar w:fldCharType="separate"/>
          </w:r>
          <w:r w:rsidR="00832554">
            <w:rPr>
              <w:noProof/>
              <w:color w:val="000000" w:themeColor="text1"/>
            </w:rPr>
            <w:t>(Dai &amp; Le, 2015; Howard &amp; Ruder, 2018; Peters et al., 2018; Radford et al., 2018)</w:t>
          </w:r>
          <w:r w:rsidR="00377942" w:rsidRPr="00377942">
            <w:rPr>
              <w:noProof/>
              <w:color w:val="000000" w:themeColor="text1"/>
            </w:rPr>
            <w:fldChar w:fldCharType="end"/>
          </w:r>
        </w:sdtContent>
      </w:sdt>
      <w:r w:rsidR="008F3378" w:rsidRPr="00377942">
        <w:t xml:space="preserve">, </w:t>
      </w:r>
      <w:r w:rsidR="00855FAC" w:rsidRPr="00377942">
        <w:t xml:space="preserve">but </w:t>
      </w:r>
      <w:r w:rsidR="00377942" w:rsidRPr="00377942">
        <w:t xml:space="preserve">what really sets it apart </w:t>
      </w:r>
      <w:r w:rsidR="008F3378" w:rsidRPr="00377942">
        <w:t>is</w:t>
      </w:r>
      <w:r w:rsidR="00377942" w:rsidRPr="00377942">
        <w:t xml:space="preserve"> that it’s</w:t>
      </w:r>
      <w:r w:rsidR="008F3378" w:rsidRPr="00377942">
        <w:t xml:space="preserve"> </w:t>
      </w:r>
      <w:r w:rsidR="00855FAC" w:rsidRPr="00377942">
        <w:t>“</w:t>
      </w:r>
      <w:r w:rsidR="008F3378" w:rsidRPr="00377942">
        <w:t xml:space="preserve">the first </w:t>
      </w:r>
      <w:r w:rsidR="00855FAC" w:rsidRPr="00377942">
        <w:t>deeply bidirectional, unsupervised language representation, pretrained using only a plain text corpus</w:t>
      </w:r>
      <w:r w:rsidR="00554598">
        <w:t>.</w:t>
      </w:r>
      <w:r w:rsidR="00855FAC" w:rsidRPr="00377942">
        <w:t>”</w:t>
      </w:r>
      <w:r w:rsidR="00741383">
        <w:t xml:space="preserve"> This bidirectionality, combined with the self-attention mechanism, provides a better grasp of word meanings and context, </w:t>
      </w:r>
      <w:r w:rsidR="008A060C">
        <w:t>which</w:t>
      </w:r>
      <w:r w:rsidR="00741383">
        <w:t xml:space="preserve"> is reflected in achieving state-of-the-art performance on eleven </w:t>
      </w:r>
      <w:r w:rsidR="008250CD">
        <w:t>natural language processing (NLP) tasks</w:t>
      </w:r>
      <w:r w:rsidR="00741383">
        <w:t xml:space="preserve"> </w:t>
      </w:r>
      <w:sdt>
        <w:sdtPr>
          <w:alias w:val="To edit, see citavi.com/edit"/>
          <w:tag w:val="CitaviPlaceholder#6a2bb2cd-106b-4db2-a318-58db3d9846a6"/>
          <w:id w:val="-1144962980"/>
          <w:placeholder>
            <w:docPart w:val="6F6A08932E66425D8A2F860E494CE7D1"/>
          </w:placeholder>
        </w:sdtPr>
        <w:sdtEndPr/>
        <w:sdtContent>
          <w:r w:rsidR="00741383">
            <w:rPr>
              <w:noProof/>
            </w:rPr>
            <w:fldChar w:fldCharType="begin"/>
          </w:r>
          <w:r w:rsidR="006F381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4MTAuMDQ4MDV2MiIsIlVyaVN0cmluZyI6Imh0dHBzOi8vYXJ4aXYub3JnL3BkZi8xODEwLjA0ODA1djI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AtMjlUMDk6NTM6NTEiLCJNb2RpZmllZEJ5IjoiX1Bhc2NoIiwiSWQiOiI3OTVhMDc4OC1jZjI3LTRiZTctOGNhMS1jZDhjMmY3YmI1MDEiLCJNb2RpZmllZE9uIjoiMjAyMS0xMC0yOVQwOTo1Mzo1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4MTAuMDQ4MDV2MiIsIlVyaVN0cmluZyI6Imh0dHA6Ly9hcnhpdi5vcmcvYWJzLzE4MTAuMDQ4MDV2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A5OjUzOjUxIiwiTW9kaWZpZWRCeSI6Il9QYXNjaCIsIklkIjoiMTIzYTRjYTEtMTk0NS00ZGE2LThiMTgtNWNkY2U4ZDY5NGFlIiwiTW9kaWZpZWRPbiI6IjIwMjEtMTAtMjlUMDk6NTM6NTE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DEwLjA0ODA1djIiLCJVcmlTdHJpbmciOiJodHRwOi8vYXJ4aXYub3JnL3BkZi8xODEwLjA0ODA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}</w:instrText>
          </w:r>
          <w:r w:rsidR="00741383">
            <w:rPr>
              <w:noProof/>
            </w:rPr>
            <w:fldChar w:fldCharType="separate"/>
          </w:r>
          <w:r w:rsidR="00832554">
            <w:rPr>
              <w:noProof/>
            </w:rPr>
            <w:t>(Devlin et al., 2018)</w:t>
          </w:r>
          <w:r w:rsidR="00741383">
            <w:rPr>
              <w:noProof/>
            </w:rPr>
            <w:fldChar w:fldCharType="end"/>
          </w:r>
        </w:sdtContent>
      </w:sdt>
      <w:r w:rsidR="00741383">
        <w:t>.</w:t>
      </w:r>
      <w:r w:rsidR="00AC3F1C">
        <w:t xml:space="preserve"> </w:t>
      </w:r>
      <w:r w:rsidR="0091417A">
        <w:t>BERT’s outstanding performance and its open sourcing ensured that it</w:t>
      </w:r>
      <w:r w:rsidR="00871965">
        <w:t xml:space="preserve"> was subsequently integrated into CA pipelines</w:t>
      </w:r>
      <w:r w:rsidR="008A060C">
        <w:t xml:space="preserve"> where it also achieves promising performance for a variety of </w:t>
      </w:r>
      <w:r w:rsidR="00F15806">
        <w:t>tasks</w:t>
      </w:r>
      <w:r w:rsidR="0002104B">
        <w:t xml:space="preserve"> </w:t>
      </w:r>
      <w:sdt>
        <w:sdtPr>
          <w:alias w:val="To edit, see citavi.com/edit"/>
          <w:tag w:val="CitaviPlaceholder#92109c3e-a923-402b-b75f-853ea2eab1dd"/>
          <w:id w:val="-843310108"/>
          <w:placeholder>
            <w:docPart w:val="DefaultPlaceholder_-1854013440"/>
          </w:placeholder>
        </w:sdtPr>
        <w:sdtEndPr/>
        <w:sdtContent>
          <w:r w:rsidR="00F15806">
            <w:rPr>
              <w:noProof/>
            </w:rPr>
            <w:fldChar w:fldCharType="begin"/>
          </w:r>
          <w:r w:rsidR="006F381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0NS8zNDM3OTYzLjM0NDE3NDgiLCJVcmlTdHJpbmciOiJodHRwczovL2RvaS5vcmcvMTAuMTE0NS8zNDM3OTYzLjM0NDE3N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DoyNCIsIk1vZGlmaWVkQnkiOiJfUGFzY2giLCJJZCI6ImI2MzY4Y2U0LTQ0NmYtNGE2Yy1hODk0LTVlZTkxMjFiOGU4MyIsIk1vZGlmaWVkT24iOiIyMDIyLTAyLTEwVDE5OjI4OjI0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Mzc5NjMiLCJVcmlTdHJpbmciOiJodHRwczovL2RsLmFjbS5vcmcvZG9pL3Byb2NlZWRpbmdzLzEwLjExNDUvMzQzNzk2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yMC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IxIiwiJHR5cGUiOiJTd2lzc0FjYWRlbWljLkNpdGF2aS5QZXJzb24sIFN3aXNzQWNhZGVtaWMuQ2l0YXZpIiwiRmlyc3ROYW1lIjoiRXZhbmdlbG9zIiwiTGFzdE5hbWUiOiJLYW5vdWxhcyIsIlByb3RlY3RlZCI6ZmFsc2UsIlNleCI6MiwiQ3JlYXRlZEJ5IjoiX1Bhc2NoIiwiQ3JlYXRlZE9uIjoiMjAyMi0wMi0xMFQxOToyOToyOSIsIk1vZGlmaWVkQnkiOiJfUGFzY2giLCJJZCI6ImU4OGU3YmYzLWY1ZmEtNGQ2MS1iYzUzLTAxNjcxNTA1ZTQ4OSIsIk1vZGlmaWVkT24iOiIyMDIyLTAyLTEwVDE5OjI5OjI5IiwiUHJvamVjdCI6eyIkcmVmIjoiNSJ9fSx7IiRpZCI6IjIy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I5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HJlZiI6IjUifX0seyIkaWQiOiIzMy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M0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}</w:instrText>
          </w:r>
          <w:r w:rsidR="00F15806">
            <w:rPr>
              <w:noProof/>
            </w:rPr>
            <w:fldChar w:fldCharType="separate"/>
          </w:r>
          <w:r w:rsidR="00832554">
            <w:rPr>
              <w:noProof/>
            </w:rPr>
            <w:t>(Chao &amp; Lane, 2019; Chen et al., 2019; Vakulenko et al., 2021; Voskarides et al., 2020)</w:t>
          </w:r>
          <w:r w:rsidR="00F15806">
            <w:rPr>
              <w:noProof/>
            </w:rPr>
            <w:fldChar w:fldCharType="end"/>
          </w:r>
        </w:sdtContent>
      </w:sdt>
      <w:r w:rsidR="008A060C">
        <w:t xml:space="preserve">. </w:t>
      </w:r>
    </w:p>
    <w:p w14:paraId="6B9B82A0" w14:textId="222CFF31" w:rsidR="005529CF" w:rsidRDefault="00CE3551" w:rsidP="00F15806">
      <w:pPr>
        <w:pStyle w:val="Folgeabsatz"/>
      </w:pPr>
      <w:r>
        <w:t>As</w:t>
      </w:r>
      <w:r w:rsidR="00C10037">
        <w:t xml:space="preserve"> mentioned before,</w:t>
      </w:r>
      <w:r>
        <w:t xml:space="preserve"> </w:t>
      </w:r>
      <w:r w:rsidR="0051321D">
        <w:t xml:space="preserve">many CAs are applied in a specific context or domain and thus </w:t>
      </w:r>
      <w:r w:rsidR="00C53406">
        <w:t>have to deal with</w:t>
      </w:r>
      <w:r w:rsidR="00620CE5">
        <w:t xml:space="preserve"> domain specific data</w:t>
      </w:r>
      <w:r w:rsidR="0051321D">
        <w:t xml:space="preserve">. For example, </w:t>
      </w:r>
      <w:r w:rsidR="001202C8">
        <w:t xml:space="preserve">a </w:t>
      </w:r>
      <w:r w:rsidR="000A48E2">
        <w:t xml:space="preserve">conversational </w:t>
      </w:r>
      <w:r w:rsidR="001202C8">
        <w:t xml:space="preserve">cooking </w:t>
      </w:r>
      <w:r w:rsidR="000A48E2">
        <w:t xml:space="preserve">assistant </w:t>
      </w:r>
      <w:r w:rsidR="0051321D">
        <w:lastRenderedPageBreak/>
        <w:t xml:space="preserve">will </w:t>
      </w:r>
      <w:r w:rsidR="006D3203">
        <w:t>mostly</w:t>
      </w:r>
      <w:r w:rsidR="001202C8">
        <w:t xml:space="preserve"> </w:t>
      </w:r>
      <w:r w:rsidR="000A48E2">
        <w:t>encounter cooking-related</w:t>
      </w:r>
      <w:r w:rsidR="001202C8">
        <w:t xml:space="preserve"> </w:t>
      </w:r>
      <w:r w:rsidR="00CA700F">
        <w:t>i</w:t>
      </w:r>
      <w:r w:rsidR="00FB43A3">
        <w:t>nformation needs</w:t>
      </w:r>
      <w:r w:rsidR="00CA700F">
        <w:t xml:space="preserve"> </w:t>
      </w:r>
      <w:r w:rsidR="00FB43A3">
        <w:t>like questions about the preparation or the quantity of ingredients</w:t>
      </w:r>
      <w:r w:rsidR="000A48E2">
        <w:t xml:space="preserve"> </w:t>
      </w:r>
      <w:sdt>
        <w:sdtPr>
          <w:alias w:val="To edit, see citavi.com/edit"/>
          <w:tag w:val="CitaviPlaceholder#45cb57bf-ac84-4c47-8698-ec07556b66f2"/>
          <w:id w:val="337662824"/>
          <w:placeholder>
            <w:docPart w:val="DefaultPlaceholder_-1854013440"/>
          </w:placeholder>
        </w:sdtPr>
        <w:sdtEndPr/>
        <w:sdtContent>
          <w:r w:rsidR="006000A1">
            <w:rPr>
              <w:noProof/>
            </w:rPr>
            <w:fldChar w:fldCharType="begin"/>
          </w:r>
          <w:r w:rsidR="006F381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NSJ9fV0sIk5vdGVzIjoiYWNjZXB0ZWQgZm9yIEFDTSBUcmFuc2FjdGlvbnMgb24gSW5mb3JtYXRpb24gU3lzdGVtcyI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DRUMTc6NTU6MTEiLCJQcm9qZWN0Ijp7IiRyZWYiOiI1In19LCJVc2VOdW1iZXJpbmdUeXBlT2ZQYXJlbnREb2N1bWVudCI6ZmFsc2V9XSwiRm9ybWF0dGVkVGV4dCI6eyIkaWQiOiIxNyIsIkNvdW50IjoxLCJUZXh0VW5pdHMiOlt7IiRpZCI6IjE4IiwiRm9udFN0eWxlIjp7IiRpZCI6IjE5IiwiTmV1dHJhbCI6dHJ1ZX0sIlJlYWRpbmdPcmRlciI6MSwiVGV4dCI6IihGcnVtbWV0IGV0IGFsLiwgMjAyMSkifV19LCJUYWciOiJDaXRhdmlQbGFjZWhvbGRlciM0NWNiNTdiZi1hYzg0LTRjNDctODY5OC1lYzA3NTU2YjY2ZjIiLCJUZXh0IjoiKEZydW1tZXQgZXQgYWwuLCAyMDIxKSIsIldBSVZlcnNpb24iOiI2LjUuMC4wIn0=}</w:instrText>
          </w:r>
          <w:r w:rsidR="006000A1">
            <w:rPr>
              <w:noProof/>
            </w:rPr>
            <w:fldChar w:fldCharType="separate"/>
          </w:r>
          <w:r w:rsidR="00832554">
            <w:rPr>
              <w:noProof/>
            </w:rPr>
            <w:t>(Frummet et al., 2021)</w:t>
          </w:r>
          <w:r w:rsidR="006000A1">
            <w:rPr>
              <w:noProof/>
            </w:rPr>
            <w:fldChar w:fldCharType="end"/>
          </w:r>
        </w:sdtContent>
      </w:sdt>
      <w:r w:rsidR="00CA700F">
        <w:t xml:space="preserve"> </w:t>
      </w:r>
      <w:r w:rsidR="0051321D">
        <w:t xml:space="preserve">but </w:t>
      </w:r>
      <w:r w:rsidR="00CA700F">
        <w:t>this is probably not the case</w:t>
      </w:r>
      <w:r w:rsidR="001202C8">
        <w:t xml:space="preserve"> for a customer-service chatbot for </w:t>
      </w:r>
      <w:r w:rsidR="008E328A">
        <w:t>an e-commerce website</w:t>
      </w:r>
      <w:r w:rsidR="001202C8">
        <w:t>.</w:t>
      </w:r>
      <w:r w:rsidR="009A5289">
        <w:t xml:space="preserve"> </w:t>
      </w:r>
      <w:r w:rsidR="005E2D13">
        <w:t xml:space="preserve">However, </w:t>
      </w:r>
      <w:r w:rsidR="0027770A">
        <w:t xml:space="preserve">one of BERT’s limitations is </w:t>
      </w:r>
      <w:r w:rsidR="00283216">
        <w:t>the</w:t>
      </w:r>
      <w:r w:rsidR="0027770A">
        <w:t xml:space="preserve"> lack of domain specific knowledge</w:t>
      </w:r>
      <w:r w:rsidR="0079557C">
        <w:t xml:space="preserve">, since pretraining was only performed on text data of the general domain, which can </w:t>
      </w:r>
      <w:r w:rsidR="00EE5BCB">
        <w:t xml:space="preserve">in turn lead to performance loss on the downstream tasks it is applied for </w:t>
      </w:r>
      <w:sdt>
        <w:sdtPr>
          <w:alias w:val="To edit, see citavi.com/edit"/>
          <w:tag w:val="CitaviPlaceholder#47cd17ef-0ebe-4637-a24a-296a4ad3640a"/>
          <w:id w:val="1073782178"/>
          <w:placeholder>
            <w:docPart w:val="DefaultPlaceholder_-1854013440"/>
          </w:placeholder>
        </w:sdtPr>
        <w:sdtEndPr/>
        <w:sdtContent>
          <w:r w:rsidR="004413DE">
            <w:rPr>
              <w:noProof/>
            </w:rPr>
            <w:fldChar w:fldCharType="begin"/>
          </w:r>
          <w:r w:rsidR="006F381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m90ZXMiOiJBQ0wgMjAyMCI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I0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MjU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MjY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I3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yO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Mjk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mczE4XFxsdHJjaFxcZnMxOFxcbG9jaFxcYWYzXFxkYmNoXFxhZjNcXGhpY2hcXGYzIE5vcm1hbDt9e1xcKlxcY3MxMFxcYWRkaXRpdmVcXHNzZW1paGlkZGVuXFxzcHJpb3JpdHkwIERlZmF1bHQgUGFyYWdyYXBoIEZvbnQ7fXtcXCpcXHRzMTFcXHRzcm93ZFxcc25leHQxMVxyXG5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Fx0cmZ0c1dpZHRoQjNcXHRycGFkZHQwXFx0cnBhZGRmdDNcXHRycGFkZGIwXFx0cnBhZGRmYjNcXHRycGFkZHIxMDhcclxu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FdmFsdWF0aW9uU291cmNlVGV4dEZvcm1hdCI6MCwiR3JvdXBzIjpbXSwiSGFzTGFiZWwxIjpmYWxzZSwiSGFzTGFiZWwyIjpmYWxzZSwiS2V5d29yZHMiOltdLCJMYW5ndWFnZSI6ImVuZyIsIkxhbmd1YWdlQ29kZSI6ImVuIi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lBNQzc3MDM3ODYiLCJVcmlTdHJpbmciOiJodHRwczovL3d3dy5uY2JpLm5sbS5uaWguZ292L3BtYy9hcnRpY2xlcy9QTUM3NzAzNzg2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QYXNjaCIsIkNyZWF0ZWRPbiI6IjIwMjEtMTEtMTZUMTU6MzQ6MjYiLCJNb2RpZmllZEJ5IjoiX1Bhc2NoIiwiSWQiOiJiNDU4NmVlYS04YmM3LTQxZWYtOWVmMy0wYTAzODNmZDc2MjUiLCJNb2RpZmllZE9uIjoiMjAyMS0xMS0xNlQxNTozNDoyNi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jMxNTAxODg1IiwiVXJpU3RyaW5nIjoiaHR0cDovL3d3dy5uY2JpLm5sbS5uaWguZ292L3B1Ym1lZC8zMTUwMTg4N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2VDE1OjM0OjI2IiwiTW9kaWZpZWRCeSI6Il9QYXNjaCIsIklkIjoiYTFjODA0MDAtNWQ0Ny00MjU3LTllZGMtODFhMTQ4MjQxN2M4IiwiTW9kaWZpZWRPbiI6IjIwMjEtMTEtMTZUMTU6MzQ6MjYiLCJQcm9qZWN0Ijp7IiRyZWYiOiI1In19XSwiTm90ZXMiOiJKb3VybmFsIEFydGljbGVcclxuUmVzZWFyY2ggU3VwcG9ydCwgTm9uLVUuUy4gR292J3Qi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M5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}</w:instrText>
          </w:r>
          <w:r w:rsidR="004413DE">
            <w:rPr>
              <w:noProof/>
            </w:rPr>
            <w:fldChar w:fldCharType="separate"/>
          </w:r>
          <w:r w:rsidR="00832554">
            <w:rPr>
              <w:noProof/>
            </w:rPr>
            <w:t>(Gururangan et al., 2020; Lee et al., 2020)</w:t>
          </w:r>
          <w:r w:rsidR="004413DE">
            <w:rPr>
              <w:noProof/>
            </w:rPr>
            <w:fldChar w:fldCharType="end"/>
          </w:r>
        </w:sdtContent>
      </w:sdt>
      <w:r w:rsidR="00FD2D1C">
        <w:t xml:space="preserve">. </w:t>
      </w:r>
      <w:r w:rsidR="00782A03">
        <w:t xml:space="preserve"> </w:t>
      </w:r>
    </w:p>
    <w:p w14:paraId="6DFBEE92" w14:textId="0ADABF29" w:rsidR="004E56BE" w:rsidRDefault="008535AB" w:rsidP="004E56BE">
      <w:pPr>
        <w:pStyle w:val="Folgeabsatz"/>
      </w:pPr>
      <w:r>
        <w:t xml:space="preserve">Proceeding from </w:t>
      </w:r>
      <w:r w:rsidR="005939CE">
        <w:t>this, the goal of this bachelor thesis is</w:t>
      </w:r>
      <w:r w:rsidR="00C53406">
        <w:t xml:space="preserve"> (</w:t>
      </w:r>
      <w:r w:rsidR="003042F4">
        <w:t>overcome this limitation</w:t>
      </w:r>
      <w:r w:rsidR="00C53406">
        <w:t>)</w:t>
      </w:r>
      <w:r w:rsidR="003042F4">
        <w:t xml:space="preserve"> </w:t>
      </w:r>
      <w:r w:rsidR="00C53406">
        <w:t>the</w:t>
      </w:r>
      <w:r w:rsidR="003042F4">
        <w:t xml:space="preserve"> </w:t>
      </w:r>
      <w:r w:rsidR="00C53406">
        <w:t>adaptation of</w:t>
      </w:r>
      <w:r w:rsidR="003042F4">
        <w:t xml:space="preserve"> </w:t>
      </w:r>
      <w:r w:rsidR="00AB6BDC">
        <w:t xml:space="preserve">BERT for </w:t>
      </w:r>
      <w:r w:rsidR="00233B32">
        <w:t>one</w:t>
      </w:r>
      <w:r w:rsidR="00964D36">
        <w:t xml:space="preserve"> particular domain</w:t>
      </w:r>
      <w:r w:rsidR="00233B32">
        <w:t xml:space="preserve">, </w:t>
      </w:r>
      <w:r w:rsidR="00125895">
        <w:t xml:space="preserve">i.e., </w:t>
      </w:r>
      <w:r w:rsidR="00233B32">
        <w:t>the domain of cooking</w:t>
      </w:r>
      <w:r w:rsidR="00125895">
        <w:t xml:space="preserve">, </w:t>
      </w:r>
      <w:r w:rsidR="00D71F78">
        <w:t xml:space="preserve">in order to </w:t>
      </w:r>
      <w:r w:rsidR="00C53406">
        <w:t xml:space="preserve">provide a sophisticated model that can be utilized in conversational agents for this </w:t>
      </w:r>
      <w:r w:rsidR="00426BBD">
        <w:t>domain</w:t>
      </w:r>
      <w:r w:rsidR="00C53406">
        <w:t xml:space="preserve">. </w:t>
      </w:r>
      <w:r w:rsidR="005C6654">
        <w:t xml:space="preserve">The cooking domain </w:t>
      </w:r>
      <w:r w:rsidR="005851A4">
        <w:t>was</w:t>
      </w:r>
      <w:r w:rsidR="005C6654">
        <w:t xml:space="preserve"> chosen </w:t>
      </w:r>
      <w:r w:rsidR="00D71F78">
        <w:t>because</w:t>
      </w:r>
      <w:r w:rsidR="005C6654">
        <w:t xml:space="preserve"> it is </w:t>
      </w:r>
      <w:r w:rsidR="00D71F78">
        <w:t>considered</w:t>
      </w:r>
      <w:r w:rsidR="005C6654">
        <w:t xml:space="preserve"> </w:t>
      </w:r>
      <w:r w:rsidR="00D71F78">
        <w:t>a pertinent</w:t>
      </w:r>
      <w:r w:rsidR="005C6654">
        <w:t xml:space="preserve"> context </w:t>
      </w:r>
      <w:r w:rsidR="00426BBD">
        <w:t>for CA</w:t>
      </w:r>
      <w:r w:rsidR="00AD492F">
        <w:t>s</w:t>
      </w:r>
      <w:r w:rsidR="002E20F3">
        <w:t xml:space="preserve">. </w:t>
      </w:r>
      <w:r w:rsidR="00426BBD">
        <w:t>Firstly, c</w:t>
      </w:r>
      <w:r w:rsidR="00486A7F">
        <w:t>ooking</w:t>
      </w:r>
      <w:r w:rsidR="00B54959">
        <w:t xml:space="preserve"> provides situations where traditional search is rather inconvenient, as </w:t>
      </w:r>
      <w:r w:rsidR="00501BF1">
        <w:t>users are</w:t>
      </w:r>
      <w:r w:rsidR="00B54959">
        <w:t xml:space="preserve"> </w:t>
      </w:r>
      <w:r w:rsidR="00501BF1">
        <w:t>multi-</w:t>
      </w:r>
      <w:r w:rsidR="00486A7F">
        <w:t>tasking,</w:t>
      </w:r>
      <w:r w:rsidR="00501BF1">
        <w:t xml:space="preserve"> and their hands are occupied</w:t>
      </w:r>
      <w:r w:rsidR="00B54959">
        <w:t>.</w:t>
      </w:r>
      <w:r w:rsidR="00486A7F">
        <w:t xml:space="preserve"> </w:t>
      </w:r>
      <w:r w:rsidR="00426BBD">
        <w:t>Moreover</w:t>
      </w:r>
      <w:r w:rsidR="000F6008">
        <w:t xml:space="preserve">, </w:t>
      </w:r>
      <w:r w:rsidR="00686905">
        <w:t xml:space="preserve">it has been argued in the past, that </w:t>
      </w:r>
      <w:r w:rsidR="000F6008">
        <w:t>aiding in the kitchen (e. g. via recipe recommendation</w:t>
      </w:r>
      <w:r w:rsidR="00686905">
        <w:t xml:space="preserve">s) </w:t>
      </w:r>
      <w:r w:rsidR="000F6008">
        <w:t>could potentially lower the barriers to healthier cooking and thus improve the nutrition of people</w:t>
      </w:r>
      <w:r w:rsidR="00BF16C2">
        <w:t xml:space="preserve"> </w:t>
      </w:r>
      <w:sdt>
        <w:sdtPr>
          <w:alias w:val="To edit, see citavi.com/edit"/>
          <w:tag w:val="CitaviPlaceholder#57f8b628-208f-41ee-b8a1-2084a0882ef4"/>
          <w:id w:val="-357584087"/>
          <w:placeholder>
            <w:docPart w:val="DefaultPlaceholder_-1854013440"/>
          </w:placeholder>
        </w:sdtPr>
        <w:sdtEndPr/>
        <w:sdtContent>
          <w:r w:rsidR="009646B0" w:rsidRPr="004E56BE">
            <w:rPr>
              <w:noProof/>
            </w:rPr>
            <w:fldChar w:fldCharType="begin"/>
          </w:r>
          <w:r w:rsidR="006F381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JodHRwczovL2RsLmFjbS5vcmcvZG9pL3Byb2NlZWRpbmdzLzEwLjExNDUvMzA3NzEzNiIsIlVyaVN0cmluZyI6Imh0dHBzOi8vZGwuYWNtLm9yZy9kb2kvcHJvY2VlZGluZ3MvMTAuMTE0NS8zMDc3MTM2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}</w:instrText>
          </w:r>
          <w:r w:rsidR="009646B0" w:rsidRPr="004E56BE">
            <w:rPr>
              <w:noProof/>
            </w:rPr>
            <w:fldChar w:fldCharType="separate"/>
          </w:r>
          <w:r w:rsidR="00832554">
            <w:rPr>
              <w:noProof/>
            </w:rPr>
            <w:t>(Elsweiler et al., 2015; Elsweiler et al., 2017; Freyne &amp; Berkovsky, 2010)</w:t>
          </w:r>
          <w:r w:rsidR="009646B0" w:rsidRPr="004E56BE">
            <w:rPr>
              <w:noProof/>
            </w:rPr>
            <w:fldChar w:fldCharType="end"/>
          </w:r>
        </w:sdtContent>
      </w:sdt>
      <w:r w:rsidR="00E83D26" w:rsidRPr="004E56BE">
        <w:t>.</w:t>
      </w:r>
      <w:r w:rsidR="00426BBD" w:rsidRPr="004E56BE">
        <w:t xml:space="preserve"> </w:t>
      </w:r>
      <w:r w:rsidR="004E56BE">
        <w:t xml:space="preserve">There also seems to be an </w:t>
      </w:r>
      <w:r w:rsidR="00426BBD" w:rsidRPr="004E56BE">
        <w:t xml:space="preserve">strong demand for CAs in the kitchen, </w:t>
      </w:r>
      <w:r w:rsidR="004E56BE" w:rsidRPr="004E56BE">
        <w:t xml:space="preserve">e. g. </w:t>
      </w:r>
      <w:r w:rsidR="00426BBD" w:rsidRPr="004E56BE">
        <w:t>Google Home Devices were</w:t>
      </w:r>
      <w:r w:rsidR="004E56BE" w:rsidRPr="004E56BE">
        <w:t xml:space="preserve"> </w:t>
      </w:r>
      <w:r w:rsidR="00426BBD" w:rsidRPr="004E56BE">
        <w:t xml:space="preserve">used for more than 16 million recipes </w:t>
      </w:r>
      <w:r w:rsidR="004E56BE" w:rsidRPr="004E56BE">
        <w:t>during</w:t>
      </w:r>
      <w:r w:rsidR="00426BBD" w:rsidRPr="004E56BE">
        <w:t xml:space="preserve"> 2018th </w:t>
      </w:r>
      <w:r w:rsidR="004E56BE" w:rsidRPr="004E56BE">
        <w:t>Christmas</w:t>
      </w:r>
      <w:r w:rsidR="00426BBD" w:rsidRPr="004E56BE">
        <w:t xml:space="preserve"> season, passing one million on Christmas day alone </w:t>
      </w:r>
      <w:sdt>
        <w:sdtPr>
          <w:alias w:val="To edit, see citavi.com/edit"/>
          <w:tag w:val="CitaviPlaceholder#b2c194ea-fb97-4feb-addc-c2bb1acb5797"/>
          <w:id w:val="1972697358"/>
          <w:placeholder>
            <w:docPart w:val="E85309CC499D43D48570E4ECBB238F1C"/>
          </w:placeholder>
        </w:sdtPr>
        <w:sdtEndPr/>
        <w:sdtContent>
          <w:r w:rsidR="00426BBD" w:rsidRPr="004E56BE">
            <w:rPr>
              <w:noProof/>
            </w:rPr>
            <w:fldChar w:fldCharType="begin"/>
          </w:r>
          <w:r w:rsidR="006F381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y0wNFQxNzo1NT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jJjMTk0ZWEtZmI5Ny00ZmViLWFkZGMtYzJiYjFhY2I1Nzk3IiwiVGV4dCI6IihIdWZmbWFuLCAyMDE5KSIsIldBSVZlcnNpb24iOiI2LjUuMC4wIn0=}</w:instrText>
          </w:r>
          <w:r w:rsidR="00426BBD" w:rsidRPr="004E56BE">
            <w:rPr>
              <w:noProof/>
            </w:rPr>
            <w:fldChar w:fldCharType="separate"/>
          </w:r>
          <w:r w:rsidR="00832554">
            <w:rPr>
              <w:noProof/>
            </w:rPr>
            <w:t>(Huffman, 2019)</w:t>
          </w:r>
          <w:r w:rsidR="00426BBD" w:rsidRPr="004E56BE">
            <w:rPr>
              <w:noProof/>
            </w:rPr>
            <w:fldChar w:fldCharType="end"/>
          </w:r>
        </w:sdtContent>
      </w:sdt>
      <w:r w:rsidR="00181E9E" w:rsidRPr="004E56BE">
        <w:t>.</w:t>
      </w:r>
      <w:r w:rsidR="00181E9E">
        <w:t xml:space="preserve"> </w:t>
      </w:r>
    </w:p>
    <w:p w14:paraId="41324B49" w14:textId="485B348D" w:rsidR="009F45A6" w:rsidRDefault="00B95749" w:rsidP="004E56BE">
      <w:pPr>
        <w:pStyle w:val="Folgeabsatz"/>
      </w:pPr>
      <w:r>
        <w:t xml:space="preserve">Adapting BERT for the cooking domain is hoped to increase its natural language understanding for </w:t>
      </w:r>
      <w:r w:rsidR="00B807B0">
        <w:t>this domain</w:t>
      </w:r>
      <w:r>
        <w:t xml:space="preserve"> and with it </w:t>
      </w:r>
      <w:r w:rsidR="00BB5B1E">
        <w:t xml:space="preserve">the </w:t>
      </w:r>
      <w:r>
        <w:t>performance on downstream tasks relevant for kitchen conversational agents</w:t>
      </w:r>
      <w:r w:rsidR="006C6628">
        <w:t>, which is an important step toward</w:t>
      </w:r>
      <w:r w:rsidR="00B807B0">
        <w:t>s</w:t>
      </w:r>
      <w:r w:rsidR="006C6628">
        <w:t xml:space="preserve"> building a truly conversational system.</w:t>
      </w:r>
      <w:r w:rsidR="009F45A6">
        <w:t xml:space="preserve"> </w:t>
      </w:r>
      <w:r w:rsidR="00957F43">
        <w:t>The concrete contributions of this thesis include:</w:t>
      </w:r>
    </w:p>
    <w:p w14:paraId="0CEC3CA8" w14:textId="43BE755C" w:rsidR="009F45A6" w:rsidRDefault="00B229CF" w:rsidP="004447D5">
      <w:pPr>
        <w:pStyle w:val="Folgeabsatz"/>
        <w:numPr>
          <w:ilvl w:val="0"/>
          <w:numId w:val="32"/>
        </w:numPr>
      </w:pPr>
      <w:r>
        <w:t>t</w:t>
      </w:r>
      <w:r w:rsidR="009F45A6">
        <w:t>he introduction of CookBERT, a domain adapted BERT model for the cooking domain</w:t>
      </w:r>
      <w:r>
        <w:t>,</w:t>
      </w:r>
    </w:p>
    <w:p w14:paraId="2FC9B5CA" w14:textId="77777777" w:rsidR="00B229CF" w:rsidRDefault="00B229CF" w:rsidP="00B229CF">
      <w:pPr>
        <w:pStyle w:val="Folgeabsatz"/>
        <w:numPr>
          <w:ilvl w:val="0"/>
          <w:numId w:val="32"/>
        </w:numPr>
      </w:pPr>
      <w:r>
        <w:t>t</w:t>
      </w:r>
      <w:r w:rsidR="00BB5B1E">
        <w:t>he evaluation of CookBERT on three conversational agent relevant tasks, as well as a comparison to the similar FoodBERT and standard BERT model</w:t>
      </w:r>
      <w:r>
        <w:t>,</w:t>
      </w:r>
    </w:p>
    <w:p w14:paraId="6EAC6824" w14:textId="684FD907" w:rsidR="009F45A6" w:rsidRDefault="00B229CF" w:rsidP="00B229CF">
      <w:pPr>
        <w:pStyle w:val="Folgeabsatz"/>
        <w:numPr>
          <w:ilvl w:val="0"/>
          <w:numId w:val="32"/>
        </w:numPr>
      </w:pPr>
      <w:r>
        <w:t>a</w:t>
      </w:r>
      <w:r w:rsidR="009F45A6">
        <w:t>dditional evidence that further pretraining is a viable strategy to obtain domain specific language representation models in a fast and cheap way</w:t>
      </w:r>
    </w:p>
    <w:p w14:paraId="44496D06" w14:textId="733FD774" w:rsidR="009F45A6" w:rsidRPr="006C6628" w:rsidRDefault="009F45A6" w:rsidP="009F45A6">
      <w:pPr>
        <w:pStyle w:val="Folgeabsatz"/>
        <w:ind w:firstLine="0"/>
      </w:pPr>
      <w:r>
        <w:t xml:space="preserve">In doing so, </w:t>
      </w:r>
      <w:r w:rsidR="00055525">
        <w:t xml:space="preserve">the thesis adds to different fields in the literature </w:t>
      </w:r>
    </w:p>
    <w:p w14:paraId="0EED7763" w14:textId="77777777" w:rsidR="00C11D1C" w:rsidRPr="00007602" w:rsidRDefault="002973E8" w:rsidP="0071080B">
      <w:pPr>
        <w:pStyle w:val="Folgeabsatz"/>
        <w:numPr>
          <w:ilvl w:val="0"/>
          <w:numId w:val="28"/>
        </w:numPr>
        <w:rPr>
          <w:highlight w:val="green"/>
        </w:rPr>
      </w:pPr>
      <w:r w:rsidRPr="00007602">
        <w:rPr>
          <w:highlight w:val="green"/>
        </w:rPr>
        <w:t xml:space="preserve">In doing so, the thesis adds to </w:t>
      </w:r>
      <w:r w:rsidR="00B53D00" w:rsidRPr="00007602">
        <w:rPr>
          <w:highlight w:val="green"/>
        </w:rPr>
        <w:t xml:space="preserve">different fields in literature where Language representation models . </w:t>
      </w:r>
    </w:p>
    <w:p w14:paraId="1B163DFA" w14:textId="36E253F4" w:rsidR="00007602" w:rsidRPr="00007602" w:rsidRDefault="00C11D1C" w:rsidP="0071080B">
      <w:pPr>
        <w:pStyle w:val="Folgeabsatz"/>
        <w:numPr>
          <w:ilvl w:val="0"/>
          <w:numId w:val="28"/>
        </w:numPr>
        <w:rPr>
          <w:highlight w:val="green"/>
        </w:rPr>
      </w:pPr>
      <w:r w:rsidRPr="00007602">
        <w:rPr>
          <w:highlight w:val="green"/>
        </w:rPr>
        <w:lastRenderedPageBreak/>
        <w:t>Moreover, the results are insightful for the future development of conversational agents</w:t>
      </w:r>
      <w:r w:rsidR="00A57A02" w:rsidRPr="00007602">
        <w:rPr>
          <w:highlight w:val="green"/>
        </w:rPr>
        <w:t xml:space="preserve"> (not only for the kitchen)</w:t>
      </w:r>
      <w:r w:rsidRPr="00007602">
        <w:rPr>
          <w:highlight w:val="green"/>
        </w:rPr>
        <w:t xml:space="preserve"> </w:t>
      </w:r>
      <w:r w:rsidR="00A57A02" w:rsidRPr="00007602">
        <w:rPr>
          <w:highlight w:val="green"/>
        </w:rPr>
        <w:t xml:space="preserve">that have pretrained language representations integrated in their pipeline, </w:t>
      </w:r>
      <w:r w:rsidR="00893B33" w:rsidRPr="00007602">
        <w:rPr>
          <w:highlight w:val="green"/>
        </w:rPr>
        <w:t xml:space="preserve">as they show that the adaption for the </w:t>
      </w:r>
      <w:r w:rsidR="003962E4" w:rsidRPr="00007602">
        <w:rPr>
          <w:highlight w:val="green"/>
        </w:rPr>
        <w:t xml:space="preserve">desired domain that the assistant is going to be applied, can be useful to increase </w:t>
      </w:r>
      <w:r w:rsidR="00A57A02" w:rsidRPr="00007602">
        <w:rPr>
          <w:highlight w:val="green"/>
        </w:rPr>
        <w:t>natural</w:t>
      </w:r>
      <w:r w:rsidR="00156FFF">
        <w:rPr>
          <w:highlight w:val="green"/>
        </w:rPr>
        <w:t xml:space="preserve"> understanding</w:t>
      </w:r>
      <w:r w:rsidR="00BD0951" w:rsidRPr="00007602">
        <w:rPr>
          <w:highlight w:val="green"/>
        </w:rPr>
        <w:t xml:space="preserve">, which is the heart of such applications. </w:t>
      </w:r>
      <w:r w:rsidR="003218F2" w:rsidRPr="00007602">
        <w:rPr>
          <w:highlight w:val="green"/>
        </w:rPr>
        <w:t>Wenn input nicht richtig verstanden werden kann, kann das system logischerweise auch das Informationsbedürfniss nicht korrekt befriedigt werden</w:t>
      </w:r>
    </w:p>
    <w:p w14:paraId="796BDE4B" w14:textId="7A568230" w:rsidR="00BF5EE2" w:rsidRPr="00BB5B1E" w:rsidRDefault="00A57A02" w:rsidP="00BB5B1E">
      <w:pPr>
        <w:pStyle w:val="Folgeabsatz"/>
        <w:numPr>
          <w:ilvl w:val="0"/>
          <w:numId w:val="28"/>
        </w:numPr>
        <w:rPr>
          <w:highlight w:val="green"/>
        </w:rPr>
      </w:pPr>
      <w:r w:rsidRPr="00007602">
        <w:rPr>
          <w:highlight w:val="green"/>
        </w:rPr>
        <w:t xml:space="preserve"> </w:t>
      </w:r>
      <w:r w:rsidR="00C22126">
        <w:rPr>
          <w:highlight w:val="green"/>
        </w:rPr>
        <w:t xml:space="preserve">Even though the </w:t>
      </w:r>
      <w:r w:rsidR="009B7D85" w:rsidRPr="00BB5B1E">
        <w:rPr>
          <w:rFonts w:ascii="Frutiger Next LT W1G Medium" w:eastAsiaTheme="majorEastAsia" w:hAnsi="Frutiger Next LT W1G Medium" w:cstheme="majorBidi"/>
          <w:bCs/>
          <w:sz w:val="28"/>
          <w:szCs w:val="28"/>
        </w:rPr>
        <w:br w:type="page"/>
      </w:r>
    </w:p>
    <w:p w14:paraId="5D5B3ECB" w14:textId="65F0923F" w:rsidR="000844AC" w:rsidRDefault="00977BAB" w:rsidP="009B7D85">
      <w:pPr>
        <w:pStyle w:val="berschrift1"/>
      </w:pPr>
      <w:bookmarkStart w:id="7" w:name="_Toc96413060"/>
      <w:r>
        <w:lastRenderedPageBreak/>
        <w:t>Related Work</w:t>
      </w:r>
      <w:bookmarkEnd w:id="7"/>
    </w:p>
    <w:p w14:paraId="1D702C89" w14:textId="3E932F30" w:rsidR="00274D16" w:rsidRDefault="00274D16" w:rsidP="00DE113E">
      <w:pPr>
        <w:pStyle w:val="Folgeabsatz"/>
        <w:ind w:firstLine="0"/>
      </w:pPr>
      <w:r>
        <w:t xml:space="preserve">To set the context for this thesis and motivate the research question as well the methodological decisions taken, this chapter covers </w:t>
      </w:r>
      <w:r w:rsidR="00A4181B">
        <w:t xml:space="preserve">the background and </w:t>
      </w:r>
      <w:r w:rsidR="008E6232">
        <w:t xml:space="preserve">related </w:t>
      </w:r>
      <w:r>
        <w:t>work from research contributions across diverse fields of computer and information scienc</w:t>
      </w:r>
      <w:r w:rsidR="008E6232">
        <w:t>e</w:t>
      </w:r>
      <w:r>
        <w:t xml:space="preserve">, ranging from conversational agents to </w:t>
      </w:r>
      <w:r w:rsidR="00F34449">
        <w:t>word embeddings</w:t>
      </w:r>
      <w:r>
        <w:t xml:space="preserve"> to </w:t>
      </w:r>
      <w:r w:rsidR="005D2BF7">
        <w:t>the recently popular transformer neural networks</w:t>
      </w:r>
      <w:r>
        <w:t>.</w:t>
      </w:r>
      <w:r w:rsidR="006C20F6">
        <w:t xml:space="preserve"> </w:t>
      </w:r>
      <w:r>
        <w:t xml:space="preserve">The chapter is arranged as follows: </w:t>
      </w:r>
    </w:p>
    <w:p w14:paraId="1FE0056F" w14:textId="34054912" w:rsidR="00596516" w:rsidRDefault="00596516" w:rsidP="0071080B">
      <w:pPr>
        <w:pStyle w:val="Folgeabsatz"/>
        <w:numPr>
          <w:ilvl w:val="0"/>
          <w:numId w:val="25"/>
        </w:numPr>
      </w:pPr>
      <w:r>
        <w:t>Section 2.1 enthält den Background zu BERT und seine core concepts, die zum Verständnis diese Arbeit beitragen</w:t>
      </w:r>
    </w:p>
    <w:p w14:paraId="49D0F7D4" w14:textId="7B6A530B" w:rsidR="00933F6C" w:rsidRDefault="00596516" w:rsidP="0071080B">
      <w:pPr>
        <w:pStyle w:val="Folgeabsatz"/>
        <w:numPr>
          <w:ilvl w:val="0"/>
          <w:numId w:val="25"/>
        </w:numPr>
      </w:pPr>
      <w:r>
        <w:t>Section</w:t>
      </w:r>
    </w:p>
    <w:p w14:paraId="77CB654A" w14:textId="77777777" w:rsidR="00E51E9E" w:rsidRDefault="00F325F8" w:rsidP="00B24472">
      <w:pPr>
        <w:pStyle w:val="berschrift2"/>
      </w:pPr>
      <w:r>
        <w:t xml:space="preserve">Conversational </w:t>
      </w:r>
      <w:r w:rsidR="00B24472">
        <w:t>Agents</w:t>
      </w:r>
    </w:p>
    <w:p w14:paraId="789E9EE5" w14:textId="77777777" w:rsidR="00E51E9E" w:rsidRDefault="00E51E9E" w:rsidP="00E51E9E">
      <w:pPr>
        <w:pStyle w:val="Listenabsatz"/>
        <w:numPr>
          <w:ilvl w:val="0"/>
          <w:numId w:val="25"/>
        </w:numPr>
      </w:pPr>
      <w:r>
        <w:t>Was sind Conversational agents</w:t>
      </w:r>
    </w:p>
    <w:p w14:paraId="0C17C02A" w14:textId="77777777" w:rsidR="00E51E9E" w:rsidRDefault="00E51E9E" w:rsidP="00E51E9E">
      <w:pPr>
        <w:pStyle w:val="Listenabsatz"/>
        <w:numPr>
          <w:ilvl w:val="0"/>
          <w:numId w:val="25"/>
        </w:numPr>
      </w:pPr>
      <w:r>
        <w:t>Welche Arten gibt es/ wie kann man sie einteilen</w:t>
      </w:r>
    </w:p>
    <w:p w14:paraId="40CF3335" w14:textId="17B6D0BE" w:rsidR="00F626A8" w:rsidRDefault="00B76734" w:rsidP="00F626A8">
      <w:pPr>
        <w:pStyle w:val="berschrift2"/>
      </w:pPr>
      <w:r>
        <w:t>BERT Prerequisites</w:t>
      </w:r>
    </w:p>
    <w:p w14:paraId="5B72CF61" w14:textId="0C3895A0" w:rsidR="00AC714F" w:rsidRPr="00AC714F" w:rsidRDefault="00AC714F" w:rsidP="00AC714F">
      <w:r>
        <w:t>Vor encoder-decoder architecture noch word embeddings reinbringen</w:t>
      </w:r>
    </w:p>
    <w:p w14:paraId="43379D0A" w14:textId="761717E4" w:rsidR="00F2508A" w:rsidRDefault="00F2508A" w:rsidP="00F2508A">
      <w:pPr>
        <w:pStyle w:val="berschrift3"/>
      </w:pPr>
      <w:r>
        <w:t>Encoder-Decoder Architecture</w:t>
      </w:r>
    </w:p>
    <w:p w14:paraId="5B64F54B" w14:textId="77777777" w:rsidR="00041BC0" w:rsidRDefault="00005444" w:rsidP="00041BC0">
      <w:pPr>
        <w:pStyle w:val="Abbildung"/>
        <w:keepNext/>
      </w:pPr>
      <w:r>
        <w:drawing>
          <wp:inline distT="0" distB="0" distL="0" distR="0" wp14:anchorId="278B0F27" wp14:editId="00BE6742">
            <wp:extent cx="5399405" cy="770153"/>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99405" cy="770153"/>
                    </a:xfrm>
                    <a:prstGeom prst="rect">
                      <a:avLst/>
                    </a:prstGeom>
                  </pic:spPr>
                </pic:pic>
              </a:graphicData>
            </a:graphic>
          </wp:inline>
        </w:drawing>
      </w:r>
    </w:p>
    <w:p w14:paraId="4BFA9206" w14:textId="6A17D2BB" w:rsidR="00962E8A" w:rsidRDefault="00041BC0" w:rsidP="00041BC0">
      <w:pPr>
        <w:pStyle w:val="Beschriftung"/>
      </w:pPr>
      <w:r>
        <w:t xml:space="preserve">Figure </w:t>
      </w:r>
      <w:r w:rsidR="00B96493">
        <w:fldChar w:fldCharType="begin"/>
      </w:r>
      <w:r w:rsidR="00B96493">
        <w:instrText xml:space="preserve"> SEQ Figure \* ARABIC </w:instrText>
      </w:r>
      <w:r w:rsidR="00B96493">
        <w:fldChar w:fldCharType="separate"/>
      </w:r>
      <w:r w:rsidR="00CD0911">
        <w:rPr>
          <w:noProof/>
        </w:rPr>
        <w:t>1</w:t>
      </w:r>
      <w:r w:rsidR="00B96493">
        <w:fldChar w:fldCharType="end"/>
      </w:r>
      <w:r>
        <w:t xml:space="preserve">: </w:t>
      </w:r>
      <w:r w:rsidR="009646D2">
        <w:t>E</w:t>
      </w:r>
      <w:r>
        <w:t>ncoder-</w:t>
      </w:r>
      <w:r w:rsidR="009646D2">
        <w:t>d</w:t>
      </w:r>
      <w:r>
        <w:t>ecoder</w:t>
      </w:r>
      <w:r w:rsidR="009646D2">
        <w:t xml:space="preserve"> architecture (</w:t>
      </w:r>
      <w:r w:rsidR="009646D2" w:rsidRPr="000E09DC">
        <w:rPr>
          <w:highlight w:val="yellow"/>
        </w:rPr>
        <w:t xml:space="preserve">taken from </w:t>
      </w:r>
      <w:sdt>
        <w:sdtPr>
          <w:rPr>
            <w:highlight w:val="yellow"/>
          </w:rPr>
          <w:alias w:val="To edit, see citavi.com/edit"/>
          <w:tag w:val="CitaviPlaceholder#af09a6d3-0eb4-4d32-af68-bb0d03d54b5c"/>
          <w:id w:val="749473415"/>
          <w:placeholder>
            <w:docPart w:val="DefaultPlaceholder_-1854013440"/>
          </w:placeholder>
        </w:sdtPr>
        <w:sdtEndPr/>
        <w:sdtContent>
          <w:r w:rsidR="009646D2" w:rsidRPr="000E09DC">
            <w:rPr>
              <w:noProof/>
              <w:highlight w:val="yellow"/>
            </w:rPr>
            <w:fldChar w:fldCharType="begin"/>
          </w:r>
          <w:r w:rsidR="006F3819">
            <w:rPr>
              <w:noProof/>
              <w:highlight w:val="yellow"/>
            </w:rPr>
            <w:instrText>ADDIN CitaviPlaceholder{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Ob3RlcyI6IihIVE1MKSBodHRwczovL0QyTC5haSAoR2l0SHViKSBodHRwczovL2dpdGh1Yi5jb20vZDJsLWFpL2QybC1lbi8i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DRUMTc6NTU6MTEiLCJQcm9qZWN0Ijp7IiRyZWYiOiI1In19LCJVc2VOdW1iZXJpbmdUeXBlT2ZQYXJlbnREb2N1bWVudCI6ZmFsc2V9XSwiRm9ybWF0dGVkVGV4dCI6eyIkaWQiOiIxOCIsIkNvdW50IjoxLCJUZXh0VW5pdHMiOlt7IiRpZCI6IjE5IiwiRm9udFN0eWxlIjp7IiRpZCI6IjIwIiwiTmV1dHJhbCI6dHJ1ZX0sIlJlYWRpbmdPcmRlciI6MSwiVGV4dCI6IlpoYW5nIGV0IGFsLiJ9XX0sIlRhZyI6IkNpdGF2aVBsYWNlaG9sZGVyI2FmMDlhNmQzLTBlYjQtNGQzMi1hZjY4LWJiMGQwM2Q1NGI1YyIsIlRleHQiOiJaaGFuZyBldCBhbC4iLCJXQUlWZXJzaW9uIjoiNi41LjAuMCJ9}</w:instrText>
          </w:r>
          <w:r w:rsidR="009646D2" w:rsidRPr="000E09DC">
            <w:rPr>
              <w:noProof/>
              <w:highlight w:val="yellow"/>
            </w:rPr>
            <w:fldChar w:fldCharType="separate"/>
          </w:r>
          <w:r w:rsidR="00832554">
            <w:rPr>
              <w:noProof/>
              <w:highlight w:val="yellow"/>
            </w:rPr>
            <w:t>Zhang et al.</w:t>
          </w:r>
          <w:r w:rsidR="009646D2" w:rsidRPr="000E09DC">
            <w:rPr>
              <w:noProof/>
              <w:highlight w:val="yellow"/>
            </w:rPr>
            <w:fldChar w:fldCharType="end"/>
          </w:r>
        </w:sdtContent>
      </w:sdt>
      <w:r w:rsidR="009646D2" w:rsidRPr="000E09DC">
        <w:rPr>
          <w:highlight w:val="yellow"/>
        </w:rPr>
        <w:t xml:space="preserve"> </w:t>
      </w:r>
      <w:sdt>
        <w:sdtPr>
          <w:rPr>
            <w:highlight w:val="yellow"/>
          </w:rPr>
          <w:alias w:val="To edit, see citavi.com/edit"/>
          <w:tag w:val="CitaviPlaceholder#cd76257c-6e3f-4772-9522-5646be4cdda3"/>
          <w:id w:val="1375738658"/>
          <w:placeholder>
            <w:docPart w:val="DefaultPlaceholder_-1854013440"/>
          </w:placeholder>
        </w:sdtPr>
        <w:sdtEndPr/>
        <w:sdtContent>
          <w:r w:rsidR="009646D2" w:rsidRPr="000E09DC">
            <w:rPr>
              <w:noProof/>
              <w:highlight w:val="yellow"/>
            </w:rPr>
            <w:fldChar w:fldCharType="begin"/>
          </w:r>
          <w:r w:rsidR="006F3819">
            <w:rPr>
              <w:noProof/>
              <w:highlight w:val="yellow"/>
            </w:rPr>
            <w:instrText>ADDIN CitaviPlaceholder{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jEwNi4xMTM0MnYyIiwiVXJpU3RyaW5nIjoiaHR0cDovL2FyeGl2Lm9yZy9wZGYvMjEwNi4xMTM0Mn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Dk6NTE6MTIiLCJNb2RpZmllZEJ5IjoiX1Bhc2NoIiwiSWQiOiJjMmQwMzE4OS1jNzZhLTRlODEtOTA4Zi1iNTQ5ZDY1MTNkZjAiLCJNb2RpZmllZE9uIjoiMjAyMi0wMy0wM1QwOTo1MToxM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IxMDYuMTEzNDJ2MiIsIlVyaVN0cmluZyI6Imh0dHA6Ly9hcnhpdi5vcmcvYWJzLzIxMDYuMTEzNDJ2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A5OjUxOjEyIiwiTW9kaWZpZWRCeSI6Il9QYXNjaCIsIklkIjoiN2FkMDc2YmEtYzUwOC00MDhlLTgxMTctNGFmY2MyY2FjOTA5IiwiTW9kaWZpZWRPbiI6IjIwMjItMDMtMDNUMDk6NTE6MTI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MTA2LjExMzQydjIiLCJVcmlTdHJpbmciOiJodHRwczovL2FyeGl2Lm9yZy9wZGYvMjEwNi4xMTM0MnYy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jEpIn1dfSwiVGFnIjoiQ2l0YXZpUGxhY2Vob2xkZXIjY2Q3NjI1N2MtNmUzZi00NzcyLTk1MjItNTY0NmJlNGNkZGEzIiwiVGV4dCI6IigyMDIxKSIsIldBSVZlcnNpb24iOiI2LjUuMC4wIn0=}</w:instrText>
          </w:r>
          <w:r w:rsidR="009646D2" w:rsidRPr="000E09DC">
            <w:rPr>
              <w:noProof/>
              <w:highlight w:val="yellow"/>
            </w:rPr>
            <w:fldChar w:fldCharType="separate"/>
          </w:r>
          <w:r w:rsidR="00832554">
            <w:rPr>
              <w:noProof/>
              <w:highlight w:val="yellow"/>
            </w:rPr>
            <w:t>(2021)</w:t>
          </w:r>
          <w:r w:rsidR="009646D2" w:rsidRPr="000E09DC">
            <w:rPr>
              <w:noProof/>
              <w:highlight w:val="yellow"/>
            </w:rPr>
            <w:fldChar w:fldCharType="end"/>
          </w:r>
        </w:sdtContent>
      </w:sdt>
      <w:r w:rsidR="009646D2" w:rsidRPr="000E09DC">
        <w:rPr>
          <w:highlight w:val="yellow"/>
        </w:rPr>
        <w:t>)</w:t>
      </w:r>
    </w:p>
    <w:p w14:paraId="10D43532" w14:textId="1BE37263" w:rsidR="00A36CE4" w:rsidRPr="00837618" w:rsidRDefault="00A36CE4" w:rsidP="00A36CE4">
      <w:pPr>
        <w:pStyle w:val="Listenabsatz"/>
        <w:numPr>
          <w:ilvl w:val="0"/>
          <w:numId w:val="28"/>
        </w:numPr>
        <w:rPr>
          <w:highlight w:val="yellow"/>
        </w:rPr>
      </w:pPr>
      <w:r w:rsidRPr="00837618">
        <w:rPr>
          <w:highlight w:val="yellow"/>
        </w:rPr>
        <w:t>State durch context vector austauschen</w:t>
      </w:r>
    </w:p>
    <w:p w14:paraId="612CA467" w14:textId="2F1B2C8C" w:rsidR="00991D5D" w:rsidRDefault="00041BC0" w:rsidP="00991D5D">
      <w:r>
        <w:t>E</w:t>
      </w:r>
      <w:r w:rsidR="00991D5D">
        <w:t xml:space="preserve">ncoder-decoder </w:t>
      </w:r>
      <w:sdt>
        <w:sdtPr>
          <w:alias w:val="To edit, see citavi.com/edit"/>
          <w:tag w:val="CitaviPlaceholder#2a47750c-9586-4ee5-94c7-b181316972cb"/>
          <w:id w:val="-679584669"/>
          <w:placeholder>
            <w:docPart w:val="DefaultPlaceholder_-1854013440"/>
          </w:placeholder>
        </w:sdtPr>
        <w:sdtEndPr/>
        <w:sdtContent>
          <w:r w:rsidR="00B037D9">
            <w:rPr>
              <w:noProof/>
            </w:rPr>
            <w:fldChar w:fldCharType="begin"/>
          </w:r>
          <w:r w:rsidR="006F381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2NlOTM1LTc1YjktNDYwZS04NjBjLWFhODliODE4NmMxZSIsIlJhbmdlTGVuZ3RoIjoyNCwiUmVmZXJlbmNlSWQiOiJmOTRmMGYwYi02YTY2LTQyNmQtYjFkYy00NjNkODg1MmE3OWEiLCJSZWZlcmVuY2UiOnsiJGlkIjoiMy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0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}</w:instrText>
          </w:r>
          <w:r w:rsidR="00B037D9">
            <w:rPr>
              <w:noProof/>
            </w:rPr>
            <w:fldChar w:fldCharType="separate"/>
          </w:r>
          <w:r w:rsidR="00832554">
            <w:rPr>
              <w:noProof/>
            </w:rPr>
            <w:t>(Sutskever et al., 2014)</w:t>
          </w:r>
          <w:r w:rsidR="00B037D9">
            <w:rPr>
              <w:noProof/>
            </w:rPr>
            <w:fldChar w:fldCharType="end"/>
          </w:r>
        </w:sdtContent>
      </w:sdt>
      <w:r w:rsidR="00991D5D">
        <w:t xml:space="preserve"> is a specific neural network architecture that was proposed to tackle sequence-to-sequence problems. The power of this architecture lies in its ability to map sequences of variable-length to each other, which was previously not possible with the existing neural network architectures. Since human language can be viewed as a sequence of words, the encoder-decoder architecture is very well suited for this</w:t>
      </w:r>
      <w:r w:rsidR="00B037D9">
        <w:t xml:space="preserve"> and is used, for example, in </w:t>
      </w:r>
      <w:r w:rsidR="00991D5D">
        <w:t xml:space="preserve">text summarization </w:t>
      </w:r>
      <w:sdt>
        <w:sdtPr>
          <w:alias w:val="To edit, see citavi.com/edit"/>
          <w:tag w:val="CitaviPlaceholder#318a798c-4b06-45d9-b079-8afc4cdc2ac5"/>
          <w:id w:val="-1804077520"/>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EyNTVjLTdiOTItNDQ0NC1iY2EwLTBmOWUzM2U4NTIxOSIsIlJhbmdlTGVuZ3RoIjoyNCwiUmVmZXJlbmNlSWQiOiJhNWNmNzQ5Yy1hNWRkLTQ1MTQtODc4My0wMzgwOGU0NzEzZ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}</w:instrText>
          </w:r>
          <w:r w:rsidR="00B037D9">
            <w:rPr>
              <w:noProof/>
            </w:rPr>
            <w:fldChar w:fldCharType="separate"/>
          </w:r>
          <w:r w:rsidR="00832554">
            <w:rPr>
              <w:noProof/>
            </w:rPr>
            <w:t>(Nallapati et al., 2016)</w:t>
          </w:r>
          <w:r w:rsidR="00B037D9">
            <w:rPr>
              <w:noProof/>
            </w:rPr>
            <w:fldChar w:fldCharType="end"/>
          </w:r>
        </w:sdtContent>
      </w:sdt>
      <w:r w:rsidR="00991D5D">
        <w:t>, machine translation</w:t>
      </w:r>
      <w:r w:rsidR="00B037D9">
        <w:t xml:space="preserve"> </w:t>
      </w:r>
      <w:sdt>
        <w:sdtPr>
          <w:alias w:val="To edit, see citavi.com/edit"/>
          <w:tag w:val="CitaviPlaceholder#6afbb21e-6fb7-45c4-90c0-9a3e543c7a0c"/>
          <w:id w:val="1691564837"/>
          <w:placeholder>
            <w:docPart w:val="DefaultPlaceholder_-1854013440"/>
          </w:placeholder>
        </w:sdtPr>
        <w:sdtEndPr/>
        <w:sdtContent>
          <w:r w:rsidR="00B037D9">
            <w:rPr>
              <w:noProof/>
            </w:rPr>
            <w:fldChar w:fldCharType="begin"/>
          </w:r>
          <w:r w:rsidR="006F381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mczE4XFxsdHJjaFxcZnMxOFxcbG9jaFxcYWYzXFxkYmNoXFxhZjNcXGhpY2hcXGYzIE5vcm1hbDt9e1xcKlxcY3MxMFxcYWRkaXRpdmVcXHNzZW1paGlkZGVuXFxzcHJpb3JpdHkwIERlZmF1bHQgUGFyYWdyYXBoIEZvbnQ7fXtcXCpcXHRzMTFcXHRzcm93ZFxcc25leHQxMVxyXG5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Fx0cmZ0c1dpZHRoQjNcXHRycGFkZHQwXFx0cnBhZGRmdDNcXHRycGFkZGIwXFx0cnBhZGRmYjNcXHRycGFkZHIxMDhcclxu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0VDE3OjU1OjEx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ZhZmJiMjFlLTZmYjctNDVjNC05MGMwLTlhM2U1NDNjN2EwYyIsIlRleHQiOiIoV3UgZXQgYWwuLCAyMDE2KSIsIldBSVZlcnNpb24iOiI2LjUuMC4wIn0=}</w:instrText>
          </w:r>
          <w:r w:rsidR="00B037D9">
            <w:rPr>
              <w:noProof/>
            </w:rPr>
            <w:fldChar w:fldCharType="separate"/>
          </w:r>
          <w:r w:rsidR="00832554">
            <w:rPr>
              <w:noProof/>
            </w:rPr>
            <w:t>(Wu et al., 2016)</w:t>
          </w:r>
          <w:r w:rsidR="00B037D9">
            <w:rPr>
              <w:noProof/>
            </w:rPr>
            <w:fldChar w:fldCharType="end"/>
          </w:r>
        </w:sdtContent>
      </w:sdt>
      <w:r w:rsidR="00991D5D">
        <w:t xml:space="preserve">, speech recognition </w:t>
      </w:r>
      <w:sdt>
        <w:sdtPr>
          <w:alias w:val="To edit, see citavi.com/edit"/>
          <w:tag w:val="CitaviPlaceholder#c5aa1a9e-5cd1-4d54-a584-fe11d6d32a08"/>
          <w:id w:val="-2064631808"/>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zA4ZWViLTJhMGUtNDQ5Zi04NTE3LWZiOTUwMmNmNzE2NyIsIlJhbmdlTGVuZ3RoIjoyMywiUmVmZXJlbmNlSWQiOiJlOTIzMzZkYi01ODkwLTRmMjctODVjYS0wOGEzOWQwNWM3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9pIjoiMTAuMTEwOS9JQ0FTU1AuMjAxNi43NDcyNj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Q0FTU1AuMjAxNi43NDcyNjE4IiwiVXJpU3RyaW5nIjoiaHR0cHM6Ly9kb2kub3JnLzEwLjExMDkvSUNBU1NQLjIwMTYuNzQ3MjYx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zVDEwOjA1OjM2IiwiTW9kaWZpZWRCeSI6Il9QYXNjaCIsIklkIjoiYWUyNDNjNDgtZjJmNS00YzYwLTgwYWItYzE3ZGZmMzI3NDVmIiwiTW9kaWZpZWRPbiI6IjIwMjItMDMtMDNUMTA6MDU6Mz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3NDcyNjE4LyIsIlVyaVN0cmluZyI6Imh0dHA6Ly9pZWVleHBsb3JlLmllZWUub3JnL2RvY3VtZW50Lzc0NzI2MTg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}</w:instrText>
          </w:r>
          <w:r w:rsidR="00B037D9">
            <w:rPr>
              <w:noProof/>
            </w:rPr>
            <w:fldChar w:fldCharType="separate"/>
          </w:r>
          <w:r w:rsidR="00832554">
            <w:rPr>
              <w:noProof/>
            </w:rPr>
            <w:t>(Bahdanau et al., 2016)</w:t>
          </w:r>
          <w:r w:rsidR="00B037D9">
            <w:rPr>
              <w:noProof/>
            </w:rPr>
            <w:fldChar w:fldCharType="end"/>
          </w:r>
        </w:sdtContent>
      </w:sdt>
      <w:r w:rsidR="00991D5D">
        <w:t xml:space="preserve"> or video </w:t>
      </w:r>
      <w:r w:rsidR="00B037D9">
        <w:t xml:space="preserve">captioning </w:t>
      </w:r>
      <w:sdt>
        <w:sdtPr>
          <w:alias w:val="To edit, see citavi.com/edit"/>
          <w:tag w:val="CitaviPlaceholder#e1114951-0c07-488a-94ed-f84c01b0270c"/>
          <w:id w:val="-1621215993"/>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TExOWJkLWI2ZjQtNDM2Zi05Y2VkLTNkY2U3OTU5ZGU1MyIsIlJhbmdlTGVuZ3RoIjoyNiwiUmVmZXJlbmNlSWQiOiIwNDI4Y2Q4OS1mMmI3LTQwMzktYTIyMy05ZDA1MDc0ZjE0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}</w:instrText>
          </w:r>
          <w:r w:rsidR="00B037D9">
            <w:rPr>
              <w:noProof/>
            </w:rPr>
            <w:fldChar w:fldCharType="separate"/>
          </w:r>
          <w:r w:rsidR="00832554">
            <w:rPr>
              <w:noProof/>
            </w:rPr>
            <w:t>(Venugopalan et al., 2015)</w:t>
          </w:r>
          <w:r w:rsidR="00B037D9">
            <w:rPr>
              <w:noProof/>
            </w:rPr>
            <w:fldChar w:fldCharType="end"/>
          </w:r>
        </w:sdtContent>
      </w:sdt>
      <w:r w:rsidR="00991D5D">
        <w:t xml:space="preserve">. </w:t>
      </w:r>
    </w:p>
    <w:p w14:paraId="34B91E16" w14:textId="77777777" w:rsidR="009646D2" w:rsidRDefault="00F649EE" w:rsidP="009646D2">
      <w:pPr>
        <w:pStyle w:val="Abbildung"/>
        <w:keepNext/>
      </w:pPr>
      <w:r>
        <w:lastRenderedPageBreak/>
        <w:drawing>
          <wp:inline distT="0" distB="0" distL="0" distR="0" wp14:anchorId="43EB8C48" wp14:editId="15A36CDD">
            <wp:extent cx="5399405" cy="1626606"/>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399405" cy="1626606"/>
                    </a:xfrm>
                    <a:prstGeom prst="rect">
                      <a:avLst/>
                    </a:prstGeom>
                  </pic:spPr>
                </pic:pic>
              </a:graphicData>
            </a:graphic>
          </wp:inline>
        </w:drawing>
      </w:r>
    </w:p>
    <w:p w14:paraId="0440C95B" w14:textId="5973933D" w:rsidR="00F649EE" w:rsidRDefault="009646D2" w:rsidP="009646D2">
      <w:pPr>
        <w:pStyle w:val="Beschriftung"/>
      </w:pPr>
      <w:r>
        <w:t xml:space="preserve">Figure </w:t>
      </w:r>
      <w:r w:rsidR="00B96493">
        <w:fldChar w:fldCharType="begin"/>
      </w:r>
      <w:r w:rsidR="00B96493">
        <w:instrText xml:space="preserve"> SEQ Figure \* ARABIC </w:instrText>
      </w:r>
      <w:r w:rsidR="00B96493">
        <w:fldChar w:fldCharType="separate"/>
      </w:r>
      <w:r w:rsidR="00CD0911">
        <w:rPr>
          <w:noProof/>
        </w:rPr>
        <w:t>2</w:t>
      </w:r>
      <w:r w:rsidR="00B96493">
        <w:fldChar w:fldCharType="end"/>
      </w:r>
      <w:r>
        <w:t>: Machine translation illustrated as a sequence-to-sequence learning problem with a RNN encoder and a RNN decoder (t</w:t>
      </w:r>
      <w:r w:rsidRPr="000E09DC">
        <w:rPr>
          <w:highlight w:val="yellow"/>
        </w:rPr>
        <w:t xml:space="preserve">aken from </w:t>
      </w:r>
      <w:sdt>
        <w:sdtPr>
          <w:rPr>
            <w:highlight w:val="yellow"/>
          </w:rPr>
          <w:alias w:val="To edit, see citavi.com/edit"/>
          <w:tag w:val="CitaviPlaceholder#df11e055-613e-48f9-8ea8-a0209388062a"/>
          <w:id w:val="1515030849"/>
          <w:placeholder>
            <w:docPart w:val="DefaultPlaceholder_-1854013440"/>
          </w:placeholder>
        </w:sdtPr>
        <w:sdtEndPr/>
        <w:sdtContent>
          <w:r w:rsidRPr="000E09DC">
            <w:rPr>
              <w:noProof/>
              <w:highlight w:val="yellow"/>
            </w:rPr>
            <w:fldChar w:fldCharType="begin"/>
          </w:r>
          <w:r w:rsidR="006F3819">
            <w:rPr>
              <w:noProof/>
              <w:highlight w:val="yellow"/>
            </w:rPr>
            <w:instrText>ADDIN CitaviPlaceholder{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Ob3RlcyI6IihIVE1MKSBodHRwczovL0QyTC5haSAoR2l0SHViKSBodHRwczovL2dpdGh1Yi5jb20vZDJsLWFpL2QybC1lbi8i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DRUMTc6NTU6MTEiLCJQcm9qZWN0Ijp7IiRyZWYiOiI1In19LCJVc2VOdW1iZXJpbmdUeXBlT2ZQYXJlbnREb2N1bWVudCI6ZmFsc2V9XSwiRm9ybWF0dGVkVGV4dCI6eyIkaWQiOiIxOCIsIkNvdW50IjoxLCJUZXh0VW5pdHMiOlt7IiRpZCI6IjE5IiwiRm9udFN0eWxlIjp7IiRpZCI6IjIwIiwiTmV1dHJhbCI6dHJ1ZX0sIlJlYWRpbmdPcmRlciI6MSwiVGV4dCI6IlpoYW5nIGV0IGFsLiJ9XX0sIlRhZyI6IkNpdGF2aVBsYWNlaG9sZGVyI2RmMTFlMDU1LTYxM2UtNDhmOS04ZWE4LWEwMjA5Mzg4MDYyYSIsIlRleHQiOiJaaGFuZyBldCBhbC4iLCJXQUlWZXJzaW9uIjoiNi41LjAuMCJ9}</w:instrText>
          </w:r>
          <w:r w:rsidRPr="000E09DC">
            <w:rPr>
              <w:noProof/>
              <w:highlight w:val="yellow"/>
            </w:rPr>
            <w:fldChar w:fldCharType="separate"/>
          </w:r>
          <w:r w:rsidR="00832554">
            <w:rPr>
              <w:noProof/>
              <w:highlight w:val="yellow"/>
            </w:rPr>
            <w:t>Zhang et al.</w:t>
          </w:r>
          <w:r w:rsidRPr="000E09DC">
            <w:rPr>
              <w:noProof/>
              <w:highlight w:val="yellow"/>
            </w:rPr>
            <w:fldChar w:fldCharType="end"/>
          </w:r>
        </w:sdtContent>
      </w:sdt>
      <w:r w:rsidRPr="000E09DC">
        <w:rPr>
          <w:highlight w:val="yellow"/>
        </w:rPr>
        <w:t xml:space="preserve"> </w:t>
      </w:r>
      <w:sdt>
        <w:sdtPr>
          <w:rPr>
            <w:highlight w:val="yellow"/>
          </w:rPr>
          <w:alias w:val="To edit, see citavi.com/edit"/>
          <w:tag w:val="CitaviPlaceholder#1deefc2d-e746-4b3f-a330-a1efb2442327"/>
          <w:id w:val="-51541850"/>
          <w:placeholder>
            <w:docPart w:val="DefaultPlaceholder_-1854013440"/>
          </w:placeholder>
        </w:sdtPr>
        <w:sdtEndPr/>
        <w:sdtContent>
          <w:r w:rsidRPr="000E09DC">
            <w:rPr>
              <w:noProof/>
              <w:highlight w:val="yellow"/>
            </w:rPr>
            <w:fldChar w:fldCharType="begin"/>
          </w:r>
          <w:r w:rsidR="006F3819">
            <w:rPr>
              <w:noProof/>
              <w:highlight w:val="yellow"/>
            </w:rPr>
            <w:instrText>ADDIN CitaviPlaceholder{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jEwNi4xMTM0MnYyIiwiVXJpU3RyaW5nIjoiaHR0cDovL2FyeGl2Lm9yZy9wZGYvMjEwNi4xMTM0Mn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Dk6NTE6MTIiLCJNb2RpZmllZEJ5IjoiX1Bhc2NoIiwiSWQiOiJjMmQwMzE4OS1jNzZhLTRlODEtOTA4Zi1iNTQ5ZDY1MTNkZjAiLCJNb2RpZmllZE9uIjoiMjAyMi0wMy0wM1QwOTo1MToxM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IxMDYuMTEzNDJ2MiIsIlVyaVN0cmluZyI6Imh0dHA6Ly9hcnhpdi5vcmcvYWJzLzIxMDYuMTEzNDJ2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A5OjUxOjEyIiwiTW9kaWZpZWRCeSI6Il9QYXNjaCIsIklkIjoiN2FkMDc2YmEtYzUwOC00MDhlLTgxMTctNGFmY2MyY2FjOTA5IiwiTW9kaWZpZWRPbiI6IjIwMjItMDMtMDNUMDk6NTE6MTI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MTA2LjExMzQydjIiLCJVcmlTdHJpbmciOiJodHRwczovL2FyeGl2Lm9yZy9wZGYvMjEwNi4xMTM0MnYy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jEpIn1dfSwiVGFnIjoiQ2l0YXZpUGxhY2Vob2xkZXIjMWRlZWZjMmQtZTc0Ni00YjNmLWEzMzAtYTFlZmIyNDQyMzI3IiwiVGV4dCI6IigyMDIxKSIsIldBSVZlcnNpb24iOiI2LjUuMC4wIn0=}</w:instrText>
          </w:r>
          <w:r w:rsidRPr="000E09DC">
            <w:rPr>
              <w:noProof/>
              <w:highlight w:val="yellow"/>
            </w:rPr>
            <w:fldChar w:fldCharType="separate"/>
          </w:r>
          <w:r w:rsidR="00832554">
            <w:rPr>
              <w:noProof/>
              <w:highlight w:val="yellow"/>
            </w:rPr>
            <w:t>(2021)</w:t>
          </w:r>
          <w:r w:rsidRPr="000E09DC">
            <w:rPr>
              <w:noProof/>
              <w:highlight w:val="yellow"/>
            </w:rPr>
            <w:fldChar w:fldCharType="end"/>
          </w:r>
        </w:sdtContent>
      </w:sdt>
      <w:r w:rsidRPr="000E09DC">
        <w:rPr>
          <w:highlight w:val="yellow"/>
        </w:rPr>
        <w:t>)</w:t>
      </w:r>
    </w:p>
    <w:p w14:paraId="36F06784" w14:textId="72398FAD" w:rsidR="008E0F53" w:rsidRPr="00837618" w:rsidRDefault="008E0F53" w:rsidP="008E0F53">
      <w:pPr>
        <w:pStyle w:val="Listenabsatz"/>
        <w:numPr>
          <w:ilvl w:val="0"/>
          <w:numId w:val="28"/>
        </w:numPr>
        <w:rPr>
          <w:highlight w:val="yellow"/>
        </w:rPr>
      </w:pPr>
      <w:r w:rsidRPr="00837618">
        <w:rPr>
          <w:highlight w:val="yellow"/>
        </w:rPr>
        <w:t>Hidden states in die encoder states eintragen</w:t>
      </w:r>
      <w:r w:rsidR="00A376AF" w:rsidRPr="00837618">
        <w:rPr>
          <w:highlight w:val="yellow"/>
        </w:rPr>
        <w:t xml:space="preserve"> (also auf die Pfeile zwischen den Encoder blöcken) + context vector kennzeichnen</w:t>
      </w:r>
    </w:p>
    <w:p w14:paraId="086AFA9F" w14:textId="61CA150F" w:rsidR="00991D5D" w:rsidRPr="008E505D" w:rsidRDefault="00991D5D" w:rsidP="00F649EE">
      <w:pPr>
        <w:pStyle w:val="Folgeabsatz"/>
        <w:ind w:firstLine="0"/>
        <w:rPr>
          <w:color w:val="BFBFBF" w:themeColor="background1" w:themeShade="BF"/>
        </w:rPr>
      </w:pPr>
      <w:r>
        <w:t>The architecture consists of two major components</w:t>
      </w:r>
      <w:r w:rsidR="00005444">
        <w:t xml:space="preserve">, illustrated in </w:t>
      </w:r>
      <w:r w:rsidR="00005444" w:rsidRPr="00837618">
        <w:rPr>
          <w:highlight w:val="yellow"/>
        </w:rPr>
        <w:t>figure …</w:t>
      </w:r>
      <w:r>
        <w:t xml:space="preserve">. The first one is the encoder, which </w:t>
      </w:r>
      <w:r w:rsidR="003E066D">
        <w:t>processes every item of the variable-length input sequence and captures it into a single,</w:t>
      </w:r>
      <w:r w:rsidR="004764DB">
        <w:t xml:space="preserve"> </w:t>
      </w:r>
      <w:r>
        <w:t xml:space="preserve">fixed dimensional representation vector, also known as context vector, which acts as the final hidden state of the encoder. This context vector is subsequently fed into the second component, the decoder, which then generates a variable-length output sequence. </w:t>
      </w:r>
      <w:r w:rsidR="00A376AF">
        <w:t>As t</w:t>
      </w:r>
      <w:r>
        <w:t>he Encoder and decoder blocks are typically implemented with a recurrent neural network</w:t>
      </w:r>
      <w:r w:rsidR="009646D2">
        <w:t xml:space="preserve"> (RNN) </w:t>
      </w:r>
      <w:r>
        <w:t xml:space="preserve">architecture, especially LSTM </w:t>
      </w:r>
      <w:sdt>
        <w:sdtPr>
          <w:alias w:val="To edit, see citavi.com/edit"/>
          <w:tag w:val="CitaviPlaceholder#7c35fe01-3e1d-4012-b648-e1d034c86030"/>
          <w:id w:val="305516581"/>
          <w:placeholder>
            <w:docPart w:val="DefaultPlaceholder_-1854013440"/>
          </w:placeholder>
        </w:sdtPr>
        <w:sdtEndPr/>
        <w:sdtContent>
          <w:r w:rsidR="00BF5201">
            <w:rPr>
              <w:noProof/>
            </w:rPr>
            <w:fldChar w:fldCharType="begin"/>
          </w:r>
          <w:r w:rsidR="00BF520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WMwYTRjLTNmNjgtNGNjZC04MmRlLTM4ODk4OTczMzE4OCIsIlJhbmdlTGVuZ3RoIjozMiwiUmVmZXJlbmNlSWQiOiI2ZjhhYjE5My1kYWRkLTQwMGEtOTk5Zi0xNTIyMzRkNGVl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}</w:instrText>
          </w:r>
          <w:r w:rsidR="00BF5201">
            <w:rPr>
              <w:noProof/>
            </w:rPr>
            <w:fldChar w:fldCharType="separate"/>
          </w:r>
          <w:r w:rsidR="00832554">
            <w:rPr>
              <w:noProof/>
            </w:rPr>
            <w:t>(Hochreiter &amp; Schmidhuber, 1997)</w:t>
          </w:r>
          <w:r w:rsidR="00BF5201">
            <w:rPr>
              <w:noProof/>
            </w:rPr>
            <w:fldChar w:fldCharType="end"/>
          </w:r>
        </w:sdtContent>
      </w:sdt>
      <w:r>
        <w:t>, the</w:t>
      </w:r>
      <w:r w:rsidR="00A376AF">
        <w:t xml:space="preserve"> </w:t>
      </w:r>
      <w:r w:rsidR="00D13A3E">
        <w:t xml:space="preserve">input processing of </w:t>
      </w:r>
      <w:r w:rsidR="00395B0C">
        <w:t xml:space="preserve">the encoder and the output generation of the decoder </w:t>
      </w:r>
      <w:r>
        <w:t xml:space="preserve">is done step by step in an auto-regressive manner, meaning that the </w:t>
      </w:r>
      <w:r w:rsidR="00395B0C">
        <w:t>they</w:t>
      </w:r>
      <w:r>
        <w:t xml:space="preserve"> use information from previous steps to </w:t>
      </w:r>
      <w:r w:rsidR="00395B0C">
        <w:t>output the hidden state and predicted word, respectively</w:t>
      </w:r>
      <w:r>
        <w:t xml:space="preserve"> (</w:t>
      </w:r>
      <w:r w:rsidRPr="00837618">
        <w:rPr>
          <w:highlight w:val="yellow"/>
        </w:rPr>
        <w:t>see Bild 2</w:t>
      </w:r>
      <w:r w:rsidRPr="009A3A21">
        <w:rPr>
          <w:color w:val="000000" w:themeColor="text1"/>
        </w:rPr>
        <w:t>).</w:t>
      </w:r>
      <w:r w:rsidR="00F77615" w:rsidRPr="009A3A21">
        <w:rPr>
          <w:color w:val="000000" w:themeColor="text1"/>
        </w:rPr>
        <w:t xml:space="preserve"> </w:t>
      </w:r>
      <w:r w:rsidRPr="009A3A21">
        <w:rPr>
          <w:color w:val="000000" w:themeColor="text1"/>
        </w:rPr>
        <w:t xml:space="preserve">While the </w:t>
      </w:r>
      <w:r w:rsidR="009A3A21" w:rsidRPr="009A3A21">
        <w:rPr>
          <w:color w:val="000000" w:themeColor="text1"/>
        </w:rPr>
        <w:t xml:space="preserve">default </w:t>
      </w:r>
      <w:r w:rsidRPr="009A3A21">
        <w:rPr>
          <w:color w:val="000000" w:themeColor="text1"/>
        </w:rPr>
        <w:t>encoder-decoder architecture works fine for short input sequences, it struggles with longer ones, because it’s difficult for the encoder to compress all the contextual information of the long sequence into a</w:t>
      </w:r>
      <w:r w:rsidR="00CD3A58">
        <w:rPr>
          <w:color w:val="000000" w:themeColor="text1"/>
        </w:rPr>
        <w:t xml:space="preserve"> single</w:t>
      </w:r>
      <w:r w:rsidRPr="009A3A21">
        <w:rPr>
          <w:color w:val="000000" w:themeColor="text1"/>
        </w:rPr>
        <w:t xml:space="preserve"> fixed size vector, which thus motivates optimization by means of </w:t>
      </w:r>
      <w:r w:rsidR="005D42E7">
        <w:rPr>
          <w:color w:val="000000" w:themeColor="text1"/>
        </w:rPr>
        <w:t>“</w:t>
      </w:r>
      <w:r w:rsidRPr="009A3A21">
        <w:rPr>
          <w:color w:val="000000" w:themeColor="text1"/>
        </w:rPr>
        <w:t>attention</w:t>
      </w:r>
      <w:r w:rsidR="005D42E7">
        <w:rPr>
          <w:color w:val="000000" w:themeColor="text1"/>
        </w:rPr>
        <w:t>"</w:t>
      </w:r>
      <w:r w:rsidRPr="009A3A21">
        <w:rPr>
          <w:color w:val="000000" w:themeColor="text1"/>
        </w:rPr>
        <w:t xml:space="preserve">. </w:t>
      </w:r>
    </w:p>
    <w:p w14:paraId="35023251" w14:textId="081572E0" w:rsidR="003C641A" w:rsidRDefault="003C641A" w:rsidP="003C641A">
      <w:pPr>
        <w:pStyle w:val="berschrift3"/>
      </w:pPr>
      <w:r>
        <w:lastRenderedPageBreak/>
        <w:t>Attention</w:t>
      </w:r>
    </w:p>
    <w:p w14:paraId="749CAFC5" w14:textId="77777777" w:rsidR="00B96493" w:rsidRDefault="00B96493" w:rsidP="00B96493">
      <w:pPr>
        <w:pStyle w:val="Abbildung"/>
        <w:keepNext/>
      </w:pPr>
      <w:r>
        <w:drawing>
          <wp:inline distT="0" distB="0" distL="0" distR="0" wp14:anchorId="07206AEC" wp14:editId="01B28E32">
            <wp:extent cx="3260034" cy="3391091"/>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71211" cy="3402717"/>
                    </a:xfrm>
                    <a:prstGeom prst="rect">
                      <a:avLst/>
                    </a:prstGeom>
                  </pic:spPr>
                </pic:pic>
              </a:graphicData>
            </a:graphic>
          </wp:inline>
        </w:drawing>
      </w:r>
    </w:p>
    <w:p w14:paraId="39E4B7D8" w14:textId="6A9C83D7" w:rsidR="00B96493" w:rsidRPr="00B96493" w:rsidRDefault="00B96493" w:rsidP="00B96493">
      <w:pPr>
        <w:pStyle w:val="Beschriftung"/>
      </w:pPr>
      <w:r>
        <w:t xml:space="preserve">Figure </w:t>
      </w:r>
      <w:r>
        <w:fldChar w:fldCharType="begin"/>
      </w:r>
      <w:r>
        <w:instrText xml:space="preserve"> SEQ Figure \* ARABIC </w:instrText>
      </w:r>
      <w:r>
        <w:fldChar w:fldCharType="separate"/>
      </w:r>
      <w:r w:rsidR="00CD0911">
        <w:rPr>
          <w:noProof/>
        </w:rPr>
        <w:t>3</w:t>
      </w:r>
      <w:r>
        <w:fldChar w:fldCharType="end"/>
      </w:r>
      <w:r>
        <w:t>:</w:t>
      </w:r>
      <w:r w:rsidR="00861E81">
        <w:t xml:space="preserve"> </w:t>
      </w:r>
      <w:r w:rsidR="00767E63">
        <w:t xml:space="preserve">Attention visualized </w:t>
      </w:r>
      <w:r w:rsidR="00A4519B">
        <w:t>in practical use with</w:t>
      </w:r>
      <w:r w:rsidR="00767E63">
        <w:t xml:space="preserve"> machine translation. X-axis and y-axis correspond to the words in the source sentence (English) and generated translation (French), respectively. </w:t>
      </w:r>
      <w:r w:rsidR="003B01C8">
        <w:t>Pixels show indicate the focus of attention in grayscale</w:t>
      </w:r>
      <w:r w:rsidR="00304304">
        <w:t xml:space="preserve"> (</w:t>
      </w:r>
      <w:r w:rsidR="00304304" w:rsidRPr="000E09DC">
        <w:rPr>
          <w:highlight w:val="yellow"/>
        </w:rPr>
        <w:t xml:space="preserve">Taken from </w:t>
      </w:r>
      <w:sdt>
        <w:sdtPr>
          <w:rPr>
            <w:highlight w:val="yellow"/>
          </w:rPr>
          <w:alias w:val="To edit, see citavi.com/edit"/>
          <w:tag w:val="CitaviPlaceholder#7dc75efb-86d4-4040-b386-d96b81ba6988"/>
          <w:id w:val="-1895803799"/>
          <w:placeholder>
            <w:docPart w:val="DefaultPlaceholder_-1854013440"/>
          </w:placeholder>
        </w:sdtPr>
        <w:sdtEndPr/>
        <w:sdtContent>
          <w:r w:rsidR="00304304" w:rsidRPr="000E09DC">
            <w:rPr>
              <w:noProof/>
              <w:highlight w:val="yellow"/>
            </w:rPr>
            <w:fldChar w:fldCharType="begin"/>
          </w:r>
          <w:r w:rsidR="006F3819">
            <w:rPr>
              <w:noProof/>
              <w:highlight w:val="yellow"/>
            </w:rPr>
            <w:instrText>ADDIN CitaviPlaceholder{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}</w:instrText>
          </w:r>
          <w:r w:rsidR="00304304" w:rsidRPr="000E09DC">
            <w:rPr>
              <w:noProof/>
              <w:highlight w:val="yellow"/>
            </w:rPr>
            <w:fldChar w:fldCharType="separate"/>
          </w:r>
          <w:r w:rsidR="00832554">
            <w:rPr>
              <w:noProof/>
              <w:highlight w:val="yellow"/>
            </w:rPr>
            <w:t>Bahdanau et al.</w:t>
          </w:r>
          <w:r w:rsidR="00304304" w:rsidRPr="000E09DC">
            <w:rPr>
              <w:noProof/>
              <w:highlight w:val="yellow"/>
            </w:rPr>
            <w:fldChar w:fldCharType="end"/>
          </w:r>
        </w:sdtContent>
      </w:sdt>
      <w:r w:rsidR="00304304" w:rsidRPr="000E09DC">
        <w:rPr>
          <w:highlight w:val="yellow"/>
        </w:rPr>
        <w:t xml:space="preserve"> </w:t>
      </w:r>
      <w:sdt>
        <w:sdtPr>
          <w:rPr>
            <w:highlight w:val="yellow"/>
          </w:rPr>
          <w:alias w:val="To edit, see citavi.com/edit"/>
          <w:tag w:val="CitaviPlaceholder#d043e441-aea0-47dc-9683-7b1b144e9896"/>
          <w:id w:val="1313295199"/>
          <w:placeholder>
            <w:docPart w:val="DefaultPlaceholder_-1854013440"/>
          </w:placeholder>
        </w:sdtPr>
        <w:sdtEndPr/>
        <w:sdtContent>
          <w:r w:rsidR="00304304" w:rsidRPr="000E09DC">
            <w:rPr>
              <w:noProof/>
              <w:highlight w:val="yellow"/>
            </w:rPr>
            <w:fldChar w:fldCharType="begin"/>
          </w:r>
          <w:r w:rsidR="006F3819">
            <w:rPr>
              <w:noProof/>
              <w:highlight w:val="yellow"/>
            </w:rPr>
            <w:instrText>ADDIN CitaviPlaceholder{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5vdGVzIjoiQWNjZXB0ZWQgYXQgSUNMUiAyMDE1IGFzIG9yYWwgcHJlc2VudGF0aW9uIi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DRUMTc6NTU6MTE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xNCkifV19LCJUYWciOiJDaXRhdmlQbGFjZWhvbGRlciNkMDQzZTQ0MS1hZWEwLTQ3ZGMtOTY4My03YjFiMTQ0ZTk4OTYiLCJUZXh0IjoiKDIwMTQpIiwiV0FJVmVyc2lvbiI6IjYuNS4wLjAifQ==}</w:instrText>
          </w:r>
          <w:r w:rsidR="00304304" w:rsidRPr="000E09DC">
            <w:rPr>
              <w:noProof/>
              <w:highlight w:val="yellow"/>
            </w:rPr>
            <w:fldChar w:fldCharType="separate"/>
          </w:r>
          <w:r w:rsidR="00832554">
            <w:rPr>
              <w:noProof/>
              <w:highlight w:val="yellow"/>
            </w:rPr>
            <w:t>(2014)</w:t>
          </w:r>
          <w:r w:rsidR="00304304" w:rsidRPr="000E09DC">
            <w:rPr>
              <w:noProof/>
              <w:highlight w:val="yellow"/>
            </w:rPr>
            <w:fldChar w:fldCharType="end"/>
          </w:r>
        </w:sdtContent>
      </w:sdt>
      <w:r w:rsidR="00304304" w:rsidRPr="000E09DC">
        <w:rPr>
          <w:highlight w:val="yellow"/>
        </w:rPr>
        <w:t>)</w:t>
      </w:r>
      <w:r w:rsidR="003B01C8" w:rsidRPr="000E09DC">
        <w:rPr>
          <w:highlight w:val="yellow"/>
        </w:rPr>
        <w:t>.</w:t>
      </w:r>
    </w:p>
    <w:p w14:paraId="2D4707C0" w14:textId="1B685B32" w:rsidR="00A4519B" w:rsidRDefault="00767E63" w:rsidP="005D79E5">
      <w:pPr>
        <w:pStyle w:val="Folgeabsatz"/>
        <w:ind w:firstLine="0"/>
      </w:pPr>
      <w:r>
        <w:t xml:space="preserve">Attention was introduced and refined by </w:t>
      </w:r>
      <w:sdt>
        <w:sdtPr>
          <w:alias w:val="To edit, see citavi.com/edit"/>
          <w:tag w:val="CitaviPlaceholder#46909739-7f9a-4767-b5da-68523b424a46"/>
          <w:id w:val="-613202855"/>
          <w:placeholder>
            <w:docPart w:val="68FC2C7BDADF43EFA78AAEDF5428D07F"/>
          </w:placeholder>
        </w:sdtPr>
        <w:sdtEndPr/>
        <w:sdtContent>
          <w:r>
            <w:rPr>
              <w:noProof/>
            </w:rPr>
            <w:fldChar w:fldCharType="begin"/>
          </w:r>
          <w:r w:rsidR="006F3819">
            <w:rPr>
              <w:noProof/>
            </w:rPr>
            <w:instrText>ADDIN CitaviPlaceholder{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}</w:instrText>
          </w:r>
          <w:r>
            <w:rPr>
              <w:noProof/>
            </w:rPr>
            <w:fldChar w:fldCharType="separate"/>
          </w:r>
          <w:r w:rsidR="00832554">
            <w:rPr>
              <w:noProof/>
            </w:rPr>
            <w:t>Bahdanau et al.</w:t>
          </w:r>
          <w:r>
            <w:rPr>
              <w:noProof/>
            </w:rPr>
            <w:fldChar w:fldCharType="end"/>
          </w:r>
        </w:sdtContent>
      </w:sdt>
      <w:r>
        <w:t xml:space="preserve"> </w:t>
      </w:r>
      <w:sdt>
        <w:sdtPr>
          <w:alias w:val="To edit, see citavi.com/edit"/>
          <w:tag w:val="CitaviPlaceholder#8ceae6eb-a0de-4d7f-8b65-6951a561d79a"/>
          <w:id w:val="1632978742"/>
          <w:placeholder>
            <w:docPart w:val="68FC2C7BDADF43EFA78AAEDF5428D07F"/>
          </w:placeholder>
        </w:sdtPr>
        <w:sdtEndPr/>
        <w:sdtContent>
          <w:r>
            <w:rPr>
              <w:noProof/>
            </w:rPr>
            <w:fldChar w:fldCharType="begin"/>
          </w:r>
          <w:r w:rsidR="006F3819">
            <w:rPr>
              <w:noProof/>
            </w:rPr>
            <w:instrText>ADDIN CitaviPlaceholder{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5vdGVzIjoiQWNjZXB0ZWQgYXQgSUNMUiAyMDE1IGFzIG9yYWwgcHJlc2VudGF0aW9uIi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DRUMTc6NTU6MTE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xNCkifV19LCJUYWciOiJDaXRhdmlQbGFjZWhvbGRlciM4Y2VhZTZlYi1hMGRlLTRkN2YtOGI2NS02OTUxYTU2MWQ3OWEiLCJUZXh0IjoiKDIwMTQpIiwiV0FJVmVyc2lvbiI6IjYuNS4wLjAifQ==}</w:instrText>
          </w:r>
          <w:r>
            <w:rPr>
              <w:noProof/>
            </w:rPr>
            <w:fldChar w:fldCharType="separate"/>
          </w:r>
          <w:r w:rsidR="00832554">
            <w:rPr>
              <w:noProof/>
            </w:rPr>
            <w:t>(2014)</w:t>
          </w:r>
          <w:r>
            <w:rPr>
              <w:noProof/>
            </w:rPr>
            <w:fldChar w:fldCharType="end"/>
          </w:r>
        </w:sdtContent>
      </w:sdt>
      <w:r>
        <w:t xml:space="preserve"> and </w:t>
      </w:r>
      <w:sdt>
        <w:sdtPr>
          <w:alias w:val="To edit, see citavi.com/edit"/>
          <w:tag w:val="CitaviPlaceholder#c044923f-1c67-4f02-8778-dc859aa28052"/>
          <w:id w:val="960458717"/>
          <w:placeholder>
            <w:docPart w:val="68FC2C7BDADF43EFA78AAEDF5428D07F"/>
          </w:placeholder>
        </w:sdtPr>
        <w:sdtEndPr/>
        <w:sdtContent>
          <w:r>
            <w:rPr>
              <w:noProof/>
            </w:rPr>
            <w:fldChar w:fldCharType="begin"/>
          </w:r>
          <w:r w:rsidR="006F3819">
            <w:rPr>
              <w:noProof/>
            </w:rPr>
            <w:instrText>ADDIN CitaviPlaceholder{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xNTA4LjA0MDI1djUiLCJVcmlTdHJpbmciOiJodHRwOi8vYXJ4aXYub3JnL2Ficy8xNTA4LjA0MDI1dj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NzozMCIsIk1vZGlmaWVkQnkiOiJfUGFzY2giLCJJZCI6Ijk1NWY0ZDBiLWJhNmMtNDBjMi1iYmYxLTgwMTA0OGQ0Zjc5MSIsIk1vZGlmaWVkT24iOiIyMDIyLTAzLTAzVDEzOjA3OjMw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OC4wNDAyNXY1IiwiVXJpU3RyaW5nIjoiaHR0cHM6Ly9hcnhpdi5vcmcvcGRmLzE1MDguMDQwMjV2N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xMzowNzozMCIsIk1vZGlmaWVkQnkiOiJfUGFzY2giLCJJZCI6IjlmOTA1ZTU1LWZjMmEtNDA0OS1hODFhLTA1NDE3MjRlYmM3NSIsIk1vZGlmaWVkT24iOiIyMDIyLTAzLTAzVDEzOjA3OjM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TUwOC4wNDAyNXY1IiwiVXJpU3RyaW5nIjoiaHR0cDovL2FyeGl2Lm9yZy9wZGYvMTUwOC4wNDAyNXY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}</w:instrText>
          </w:r>
          <w:r>
            <w:rPr>
              <w:noProof/>
            </w:rPr>
            <w:fldChar w:fldCharType="separate"/>
          </w:r>
          <w:r w:rsidR="00832554">
            <w:rPr>
              <w:noProof/>
            </w:rPr>
            <w:t>Luong et al.</w:t>
          </w:r>
          <w:r>
            <w:rPr>
              <w:noProof/>
            </w:rPr>
            <w:fldChar w:fldCharType="end"/>
          </w:r>
        </w:sdtContent>
      </w:sdt>
      <w:r>
        <w:t xml:space="preserve"> </w:t>
      </w:r>
      <w:sdt>
        <w:sdtPr>
          <w:alias w:val="To edit, see citavi.com/edit"/>
          <w:tag w:val="CitaviPlaceholder#9f4c79da-8c9c-48ee-99ba-ac5bcb94bb02"/>
          <w:id w:val="-1185202139"/>
          <w:placeholder>
            <w:docPart w:val="68FC2C7BDADF43EFA78AAEDF5428D07F"/>
          </w:placeholder>
        </w:sdtPr>
        <w:sdtEndPr/>
        <w:sdtContent>
          <w:r>
            <w:rPr>
              <w:noProof/>
            </w:rPr>
            <w:fldChar w:fldCharType="begin"/>
          </w:r>
          <w:r w:rsidR="006F3819">
            <w:rPr>
              <w:noProof/>
            </w:rPr>
            <w:instrText>ADDIN CitaviPlaceholder{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TUwOC4wNDAyNXY1IiwiVXJpU3RyaW5nIjoiaHR0cDovL2FyeGl2Lm9yZy9hYnMvMTUwOC4wNDAyNX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c6MzAiLCJNb2RpZmllZEJ5IjoiX1Bhc2NoIiwiSWQiOiI5NTVmNGQwYi1iYTZjLTQwYzItYmJmMS04MDEwNDhkNGY3OTEiLCJNb2RpZmllZE9uIjoiMjAyMi0wMy0wM1QxMzowNzoz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1MDguMDQwMjV2NSIsIlVyaVN0cmluZyI6Imh0dHBzOi8vYXJ4aXYub3JnL3BkZi8xNTA4LjA0MDI1djU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c6MzAiLCJNb2RpZmllZEJ5IjoiX1Bhc2NoIiwiSWQiOiI5ZjkwNWU1NS1mYzJhLTQwNDktYTgxYS0wNTQxNzI0ZWJjNzUiLCJNb2RpZmllZE9uIjoiMjAyMi0wMy0wM1QxMzowNz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1MDguMDQwMjV2NSIsIlVyaVN0cmluZyI6Imh0dHA6Ly9hcnhpdi5vcmcvcGRmLzE1MDguMDQwMjV2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UpIn1dfSwiVGFnIjoiQ2l0YXZpUGxhY2Vob2xkZXIjOWY0Yzc5ZGEtOGM5Yy00OGVlLTk5YmEtYWM1YmNiOTRiYjAyIiwiVGV4dCI6IigyMDE1KSIsIldBSVZlcnNpb24iOiI2LjUuMC4wIn0=}</w:instrText>
          </w:r>
          <w:r>
            <w:rPr>
              <w:noProof/>
            </w:rPr>
            <w:fldChar w:fldCharType="separate"/>
          </w:r>
          <w:r w:rsidR="00832554">
            <w:rPr>
              <w:noProof/>
            </w:rPr>
            <w:t>(2015)</w:t>
          </w:r>
          <w:r>
            <w:rPr>
              <w:noProof/>
            </w:rPr>
            <w:fldChar w:fldCharType="end"/>
          </w:r>
        </w:sdtContent>
      </w:sdt>
      <w:r>
        <w:t>, respectively. It</w:t>
      </w:r>
      <w:r w:rsidR="005D79E5">
        <w:t xml:space="preserve"> is a technique that allows </w:t>
      </w:r>
      <w:r w:rsidR="009C1145">
        <w:t>sequence-to-sequence</w:t>
      </w:r>
      <w:r w:rsidR="005D79E5">
        <w:t xml:space="preserve"> models </w:t>
      </w:r>
      <w:r w:rsidR="009C1145">
        <w:t xml:space="preserve">to better deal with long input sequences, as it enables the network to </w:t>
      </w:r>
      <w:r w:rsidR="005D79E5">
        <w:t>focus</w:t>
      </w:r>
      <w:r w:rsidR="009C1145">
        <w:t xml:space="preserve"> only</w:t>
      </w:r>
      <w:r w:rsidR="005D79E5">
        <w:t xml:space="preserve"> on certain parts of the input sequence</w:t>
      </w:r>
      <w:r w:rsidR="00DB6874">
        <w:t xml:space="preserve"> as needed</w:t>
      </w:r>
      <w:r w:rsidR="00434F58">
        <w:t xml:space="preserve">. Thus, </w:t>
      </w:r>
      <w:r w:rsidR="009C1145">
        <w:t xml:space="preserve">the model can keep track of all inputs that </w:t>
      </w:r>
      <w:r w:rsidR="00434F58">
        <w:t>are believed to be crucial for determining the output.</w:t>
      </w:r>
      <w:r>
        <w:t xml:space="preserve"> </w:t>
      </w:r>
      <w:r w:rsidRPr="003B01C8">
        <w:rPr>
          <w:highlight w:val="yellow"/>
        </w:rPr>
        <w:t xml:space="preserve">Figure </w:t>
      </w:r>
      <w:r w:rsidR="000D1B57">
        <w:t xml:space="preserve">3 </w:t>
      </w:r>
      <w:r w:rsidR="00A4519B">
        <w:t>illustrates the impact of attention in practical use with machine translation</w:t>
      </w:r>
      <w:r w:rsidR="00522C5C">
        <w:t>.</w:t>
      </w:r>
      <w:r w:rsidR="00A4519B">
        <w:t xml:space="preserve"> To correctly translate the English sequence “European Economic Area” into French, the order of the words needs to be reversed. </w:t>
      </w:r>
      <w:r w:rsidR="00522C5C">
        <w:t xml:space="preserve">By paying attention to </w:t>
      </w:r>
      <w:r w:rsidR="003B01C8">
        <w:t xml:space="preserve">the </w:t>
      </w:r>
      <w:r w:rsidR="00522C5C">
        <w:t>respective</w:t>
      </w:r>
      <w:r w:rsidR="003B01C8">
        <w:t xml:space="preserve"> </w:t>
      </w:r>
      <w:r w:rsidR="00522C5C">
        <w:t>proper</w:t>
      </w:r>
      <w:r w:rsidR="003B01C8">
        <w:t xml:space="preserve"> </w:t>
      </w:r>
      <w:r w:rsidR="00522C5C">
        <w:t xml:space="preserve">input words, the model </w:t>
      </w:r>
      <w:r w:rsidR="003B01C8">
        <w:t xml:space="preserve">is able to generate the desired output. </w:t>
      </w:r>
    </w:p>
    <w:p w14:paraId="7A29B204" w14:textId="40A775AD" w:rsidR="00C95793" w:rsidRDefault="00455159" w:rsidP="00C95793">
      <w:pPr>
        <w:pStyle w:val="Folgeabsatz"/>
      </w:pPr>
      <w:r>
        <w:t>In order to integrate attention into an encoder-decoder model, two aspects need to be changed. On the one hand, the encoder not only passes its last hidden state (the context vector) to the decoder, but</w:t>
      </w:r>
      <w:r w:rsidR="00B96493">
        <w:t xml:space="preserve"> </w:t>
      </w:r>
      <w:r>
        <w:t xml:space="preserve">all of its hidden states that were output when processing the input sequence step by step. Note that each of these hidden states </w:t>
      </w:r>
      <w:r w:rsidR="003304D4">
        <w:t xml:space="preserve">is specifically associated with a particular word of the input sequence, namely the word that was being processed at the time. </w:t>
      </w:r>
      <w:r>
        <w:t xml:space="preserve">The decoder, on the other hand, </w:t>
      </w:r>
      <w:r w:rsidR="00B67415">
        <w:t xml:space="preserve">assigns a score to these handed </w:t>
      </w:r>
      <w:r w:rsidR="00B67415">
        <w:lastRenderedPageBreak/>
        <w:t xml:space="preserve">over hidden states and multiplies it </w:t>
      </w:r>
      <w:r w:rsidR="00422B00">
        <w:t>by</w:t>
      </w:r>
      <w:r w:rsidR="00B67415">
        <w:t xml:space="preserve"> its softmax</w:t>
      </w:r>
      <w:r w:rsidR="008C2208">
        <w:t>ed</w:t>
      </w:r>
      <w:r w:rsidR="00B96493">
        <w:t xml:space="preserve"> score</w:t>
      </w:r>
      <w:r w:rsidR="00B67415">
        <w:t xml:space="preserve"> </w:t>
      </w:r>
      <w:r w:rsidR="008C2208">
        <w:t>to boost the hidden states with high, and tone down the hidden states with low scores.</w:t>
      </w:r>
      <w:r w:rsidR="00B67415">
        <w:t xml:space="preserve"> </w:t>
      </w:r>
      <w:r w:rsidR="00BC5081">
        <w:t>The scoring is done for each step of the decoder.</w:t>
      </w:r>
      <w:r w:rsidR="00861E81">
        <w:t xml:space="preserve"> </w:t>
      </w:r>
      <w:sdt>
        <w:sdtPr>
          <w:alias w:val="To edit, see citavi.com/edit"/>
          <w:tag w:val="CitaviPlaceholder#2c509167-1e8b-4e06-9663-7ad37a682c8f"/>
          <w:id w:val="1798870861"/>
          <w:placeholder>
            <w:docPart w:val="DefaultPlaceholder_-1854013440"/>
          </w:placeholder>
        </w:sdtPr>
        <w:sdtContent>
          <w:r w:rsidR="007D0BE8">
            <w:rPr>
              <w:noProof/>
            </w:rPr>
            <w:fldChar w:fldCharType="begin"/>
          </w:r>
          <w:r w:rsidR="007D0BE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OTY0ZGJhLTdlNWQtNDIwOC05YTgyLWNjNWE5YTFkOGZjZSIsIlJhbmdlTGVuZ3RoIjoxNiwiUmVmZXJlbmNlSWQiOiJhMDkwOTJjMi04ZWU4LTQwNGYtYjg2ZC03ZjYxNzQ0ZDliOTUiLCJSZWZlcmVuY2UiOnsiJGlkIjoiMyIsIiR0eXBlIjoiU3dpc3NBY2FkZW1pYy5DaXRhdmkuUmVmZXJlbmNlLCBTd2lzc0FjYWRlbWljLkNpdGF2aSIsIkFic3RyYWN0Q29tcGxleGl0eSI6MCwiQWJzdHJhY3RTb3VyY2VUZXh0Rm9ybWF0IjowLCJBY2Nlc3NEYXRlIjoiMDQ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2aXN1YWxpemluZy1uZXVyYWwtbWFjaGluZS10cmFuc2xhdGlvbi1tZWNoYW5pY3Mtb2Ytc2VxMnNlcS1tb2RlbHMtd2l0aC1hdHRlbnRpb24vIiwiVXJpU3RyaW5nIjoiaHR0cHM6Ly9qYWxhbW1hci5naXRodWIuaW8vdmlzdWFsaXppbmctbmV1cmFsLW1hY2hpbmUtdHJhbnNsYXRpb24tbWVjaGFuaWNzLW9mLXNlcTJzZXEtbW9kZWxzLXdpdGgtYXR0ZW50aW9u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}</w:instrText>
          </w:r>
          <w:r w:rsidR="007D0BE8">
            <w:rPr>
              <w:noProof/>
            </w:rPr>
            <w:fldChar w:fldCharType="separate"/>
          </w:r>
          <w:r w:rsidR="00832554">
            <w:rPr>
              <w:noProof/>
            </w:rPr>
            <w:t>(Alammar, 2018b)</w:t>
          </w:r>
          <w:r w:rsidR="007D0BE8">
            <w:rPr>
              <w:noProof/>
            </w:rPr>
            <w:fldChar w:fldCharType="end"/>
          </w:r>
        </w:sdtContent>
      </w:sdt>
    </w:p>
    <w:p w14:paraId="4EFF0890" w14:textId="78A0409A" w:rsidR="00873565" w:rsidRDefault="00CA55AA" w:rsidP="00873565">
      <w:pPr>
        <w:pStyle w:val="Folgeabsatz"/>
      </w:pPr>
      <w:r>
        <w:t>A more</w:t>
      </w:r>
      <w:r w:rsidR="00C05894">
        <w:t xml:space="preserve"> recent form of attention </w:t>
      </w:r>
      <w:r>
        <w:t>is</w:t>
      </w:r>
      <w:r w:rsidR="00C05894">
        <w:t xml:space="preserve"> self-attention</w:t>
      </w:r>
      <w:r>
        <w:t xml:space="preserve">. </w:t>
      </w:r>
      <w:r w:rsidR="00073FC9">
        <w:t>Self-attention</w:t>
      </w:r>
      <w:r w:rsidR="003C3D21">
        <w:t xml:space="preserve"> </w:t>
      </w:r>
      <w:r w:rsidR="00FE5AEE">
        <w:t xml:space="preserve">has been proposed in several papers, in which it is also sometimes referred to as intra-attention </w:t>
      </w:r>
      <w:sdt>
        <w:sdtPr>
          <w:alias w:val="To edit, see citavi.com/edit"/>
          <w:tag w:val="CitaviPlaceholder#31546456-babe-4c99-9a77-89b6421f2d11"/>
          <w:id w:val="-1796661468"/>
          <w:placeholder>
            <w:docPart w:val="DefaultPlaceholder_-1854013440"/>
          </w:placeholder>
        </w:sdtPr>
        <w:sdtEndPr/>
        <w:sdtContent>
          <w:r w:rsidR="0028162C">
            <w:rPr>
              <w:noProof/>
            </w:rPr>
            <w:fldChar w:fldCharType="begin"/>
          </w:r>
          <w:r w:rsidR="006F381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mczE4XFxsdHJjaFxcZnMxOFxcbG9jaFxcYWYzXFxkYmNoXFxhZjNcXGhpY2hcXGYzIE5vcm1hbDt9e1xcKlxcY3MxMFxcYWRkaXRpdmVcXHNzZW1paGlkZGVuXFxzcHJpb3JpdHkwIERlZmF1bHQgUGFyYWdyYXBoIEZvbnQ7fXtcXCpcXHRzMTFcXHRzcm93ZFxcc25leHQxMVxyXG5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Fx0cmZ0c1dpZHRoQjNcXHRycGFkZHQwXFx0cnBhZGRmdDNcXHRycGFkZGIwXFx0cnBhZGRmYjNcXHRycGFkZHIxMDhcclxu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RXZhbHVhdGlvblNvdXJjZVRleHRGb3JtYXQiOjAsIkdyb3VwcyI6W10sIkhhc0xhYmVsMSI6ZmFsc2UsIkhhc0xhYmVsMiI6dHJ1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1In19XSwiTm90ZXMiOiIxNSBwYWdlcywgNSBmaWd1cmVzIi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mczE4XFxsdHJjaFxcZnMxOFxcbG9jaFxcYWYzXFxkYmNoXFxhZjNcXGhpY2hcXGYzIE5vcm1hbDt9e1xcKlxcY3MxMFxcYWRkaXRpdmVcXHNzZW1paGlkZGVuXFxzcHJpb3JpdHkwIERlZmF1bHQgUGFyYWdyYXBoIEZvbnQ7fXtcXCpcXHRzMTFcXHRzcm93ZFxcc25leHQxMVxyXG5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Fx0cmZ0c1dpZHRoQjNcXHRycGFkZHQwXFx0cnBhZGRmdDNcXHRycGFkZGIwXFx0cnBhZGRmYjNcXHRycGFkZHIxMDhcclxu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aHR0cDovL2FyeGl2Lm9yZy9wZGYvMTYwMS4wNjczM3Y3IiwiVXJpU3RyaW5nIjoiaHR0cDovL2FyeGl2Lm9yZy9wZGYvMTYwMS4wNjczM3Y3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jE6MDU6NTUiLCJNb2RpZmllZEJ5IjoiX1Bhc2NoIiwiSWQiOiJmZmYwODhhZS0xNTVmLTRlMmUtYmYzNC00Yzk3ZDdkZjZiMTkiLCJNb2RpZmllZE9uIjoiMjAyMi0wMy0wM1QyMTowNTo1NS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2MDEuMDY3MzN2NyIsIlVyaVN0cmluZyI6Imh0dHBzOi8vYXJ4aXYub3JnL3BkZi8xNjAxLjA2NzMzdjc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jE6MDU6NTUiLCJNb2RpZmllZEJ5IjoiX1Bhc2NoIiwiSWQiOiI2YzZhOTRhYy01OTJhLTQwZTEtYjFhMC1jZjhlZWU1ODMyZDkiLCJNb2RpZmllZE9uIjoiMjAyMi0wMy0wM1QyMTowNTo1NS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A6Ly9hcnhpdi5vcmcvYWJzLzE2MDEuMDY3MzN2NyIsIlVyaVN0cmluZyI6Imh0dHA6Ly9hcnhpdi5vcmcvYWJzLzE2MDEuMDY3MzN2N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mh0dHA6Ly9hcnhpdi5vcmcvcGRmLzE3MDMuMDMxMzB2MSIsIlVyaVN0cmluZyI6Imh0dHA6Ly9hcnhpdi5vcmcvcGRmLzE3MDMuMDMxMzB2MS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y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ExLjA1LjIwMTc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JodHRwOi8vYXJ4aXYub3JnL3BkZi8xNzA1LjA0MzA0djMiLCJVcmlTdHJpbmciOiJodHRwOi8vYXJ4aXYub3JnL3BkZi8xNzA1LjA0MzA0djM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}</w:instrText>
          </w:r>
          <w:r w:rsidR="0028162C">
            <w:rPr>
              <w:noProof/>
            </w:rPr>
            <w:fldChar w:fldCharType="separate"/>
          </w:r>
          <w:r w:rsidR="00832554">
            <w:rPr>
              <w:noProof/>
            </w:rPr>
            <w:t>(Cheng et al., 2016; Lin et al., 2017; Parikh et al., 2016; Paulus et al., 2017; Vaswani et al., 2017)</w:t>
          </w:r>
          <w:r w:rsidR="0028162C">
            <w:rPr>
              <w:noProof/>
            </w:rPr>
            <w:fldChar w:fldCharType="end"/>
          </w:r>
        </w:sdtContent>
      </w:sdt>
      <w:r w:rsidR="00FE5AEE">
        <w:t xml:space="preserve">. It </w:t>
      </w:r>
      <w:r w:rsidR="00073FC9">
        <w:t xml:space="preserve">differs from the standard attention mechanism in that it applies attention within the same sequence, rather than across two different sequences. </w:t>
      </w:r>
      <w:r w:rsidR="009B7CD5">
        <w:t xml:space="preserve">When processing each word of the input sequence, attention is paid to other input words </w:t>
      </w:r>
      <w:r w:rsidR="00D165F6">
        <w:t xml:space="preserve">that are assumed to </w:t>
      </w:r>
      <w:r w:rsidR="00072CC7">
        <w:t>be relevant for the “understanding” of the current word</w:t>
      </w:r>
      <w:r w:rsidR="00D165F6">
        <w:t>.</w:t>
      </w:r>
      <w:r w:rsidR="00072CC7">
        <w:t xml:space="preserve"> Roughly speaking, self-attention is a mechanism to enrich the currently processed word with contextual information from its environment</w:t>
      </w:r>
      <w:r w:rsidR="00213C80">
        <w:t>, which is particularly useful when facing disambiguation or for the resolution of coreferences and pronouns</w:t>
      </w:r>
      <w:r w:rsidR="00072CC7">
        <w:t>.</w:t>
      </w:r>
      <w:r w:rsidR="00873565">
        <w:t xml:space="preserve"> (</w:t>
      </w:r>
      <w:r w:rsidR="00873565" w:rsidRPr="00873565">
        <w:rPr>
          <w:highlight w:val="yellow"/>
        </w:rPr>
        <w:t>citation</w:t>
      </w:r>
      <w:r w:rsidR="00873565">
        <w:t>)</w:t>
      </w:r>
    </w:p>
    <w:p w14:paraId="28521A6A" w14:textId="57006020" w:rsidR="00F11147" w:rsidRDefault="00F11147" w:rsidP="00873565">
      <w:pPr>
        <w:pStyle w:val="Folgeabsatz"/>
      </w:pPr>
      <w:r>
        <w:t>A deeper insight into the inner workings of self-attention and also multi-head self-attention</w:t>
      </w:r>
      <w:r w:rsidR="0061545A">
        <w:t xml:space="preserve"> </w:t>
      </w:r>
      <w:r w:rsidR="00CA55AA">
        <w:t xml:space="preserve">in the context of the famous Transformer architecture </w:t>
      </w:r>
      <w:r w:rsidR="0061545A">
        <w:t xml:space="preserve">is given </w:t>
      </w:r>
      <w:r w:rsidR="0070559B">
        <w:t xml:space="preserve">in </w:t>
      </w:r>
      <w:r w:rsidR="0061545A">
        <w:t>the next section</w:t>
      </w:r>
      <w:r w:rsidR="00D53ADD">
        <w:t xml:space="preserve">. </w:t>
      </w:r>
    </w:p>
    <w:p w14:paraId="529AC793" w14:textId="3F191A38" w:rsidR="00F626A8" w:rsidRDefault="00F626A8" w:rsidP="00F626A8">
      <w:pPr>
        <w:pStyle w:val="berschrift3"/>
      </w:pPr>
      <w:r>
        <w:lastRenderedPageBreak/>
        <w:t>Transformers</w:t>
      </w:r>
    </w:p>
    <w:p w14:paraId="3BCED9D3" w14:textId="77777777" w:rsidR="00517CE0" w:rsidRDefault="00F1106A" w:rsidP="00517CE0">
      <w:pPr>
        <w:pStyle w:val="Abbildung"/>
        <w:keepNext/>
      </w:pPr>
      <w:r>
        <w:drawing>
          <wp:inline distT="0" distB="0" distL="0" distR="0" wp14:anchorId="11E5B2E8" wp14:editId="62C1431B">
            <wp:extent cx="2981325" cy="4160506"/>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991712" cy="4175001"/>
                    </a:xfrm>
                    <a:prstGeom prst="rect">
                      <a:avLst/>
                    </a:prstGeom>
                  </pic:spPr>
                </pic:pic>
              </a:graphicData>
            </a:graphic>
          </wp:inline>
        </w:drawing>
      </w:r>
    </w:p>
    <w:p w14:paraId="410FA864" w14:textId="71564880" w:rsidR="00F1106A" w:rsidRDefault="00517CE0" w:rsidP="00517CE0">
      <w:pPr>
        <w:pStyle w:val="Beschriftung"/>
      </w:pPr>
      <w:r>
        <w:t xml:space="preserve">Figure </w:t>
      </w:r>
      <w:r>
        <w:fldChar w:fldCharType="begin"/>
      </w:r>
      <w:r>
        <w:instrText xml:space="preserve"> SEQ Figure \* ARABIC </w:instrText>
      </w:r>
      <w:r>
        <w:fldChar w:fldCharType="separate"/>
      </w:r>
      <w:r w:rsidR="00CD0911">
        <w:rPr>
          <w:noProof/>
        </w:rPr>
        <w:t>4</w:t>
      </w:r>
      <w:r>
        <w:fldChar w:fldCharType="end"/>
      </w:r>
      <w:r>
        <w:t>: Transformer architecture</w:t>
      </w:r>
      <w:r w:rsidR="003B5B79">
        <w:t xml:space="preserve"> </w:t>
      </w:r>
      <w:r>
        <w:t xml:space="preserve">(Taken from </w:t>
      </w:r>
      <w:sdt>
        <w:sdtPr>
          <w:alias w:val="To edit, see citavi.com/edit"/>
          <w:tag w:val="CitaviPlaceholder#a83b7273-12be-4181-87f2-547f893a1bc1"/>
          <w:id w:val="2069453697"/>
          <w:placeholder>
            <w:docPart w:val="DefaultPlaceholder_-1854013440"/>
          </w:placeholder>
        </w:sdtPr>
        <w:sdtContent>
          <w:r w:rsidR="00586F37">
            <w:rPr>
              <w:noProof/>
            </w:rPr>
            <w:fldChar w:fldCharType="begin"/>
          </w:r>
          <w:r w:rsidR="006F3819">
            <w:rPr>
              <w:noProof/>
            </w:rPr>
            <w:instrText>ADDIN CitaviPlaceholder{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mczE4XFxsdHJjaFxcZnMxOFxcbG9jaFxcYWYzXFxkYmNoXFxhZjNcXGhpY2hcXGYzIE5vcm1hbDt9e1xcKlxcY3MxMFxcYWRkaXRpdmVcXHNzZW1paGlkZGVuXFxzcHJpb3JpdHkwIERlZmF1bHQgUGFyYWdyYXBoIEZvbnQ7fXtcXCpcXHRzMTFcXHRzcm93ZFxcc25leHQxMVxyXG5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Fx0cmZ0c1dpZHRoQjNcXHRycGFkZHQwXFx0cnBhZGRmdDNcXHRycGFkZGIwXFx0cnBhZGRmYjNcXHRycGFkZHIxMDhcclxu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RXZhbHVhdGlvblNvdXJjZVRleHRGb3JtYXQiOjAsIkdyb3VwcyI6W10sIkhhc0xhYmVsMSI6ZmFsc2UsIkhhc0xhYmVsMiI6dHJ1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1In19XSwiTm90ZXMiOiIxNSBwYWdlcywgNSBmaWd1cmVzIi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mczE4XFxsdHJjaFxcZnMxOFxcbG9jaFxcYWYzXFxkYmNoXFxhZjNcXGhpY2hcXGYzIE5vcm1hbDt9e1xcKlxcY3MxMFxcYWRkaXRpdmVcXHNzZW1paGlkZGVuXFxzcHJpb3JpdHkwIERlZmF1bHQgUGFyYWdyYXBoIEZvbnQ7fXtcXCpcXHRzMTFcXHRzcm93ZFxcc25leHQxMVxyXG5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Fx0cmZ0c1dpZHRoQjNcXHRycGFkZHQwXFx0cnBhZGRmdDNcXHRycGFkZGIwXFx0cnBhZGRmYjNcXHRycGFkZHIxMDhcclxu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NFQxNzo1NToxMS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ODNiNzI3My0xMmJlLTQxODEtODdmMi01NDdmODkzYTFiYzEiLCJUZXh0IjoiVmFzd2FuaSBldCBhbC4iLCJXQUlWZXJzaW9uIjoiNi41LjAuMCJ9}</w:instrText>
          </w:r>
          <w:r w:rsidR="00586F37">
            <w:rPr>
              <w:noProof/>
            </w:rPr>
            <w:fldChar w:fldCharType="separate"/>
          </w:r>
          <w:r w:rsidR="00832554">
            <w:rPr>
              <w:noProof/>
            </w:rPr>
            <w:t>Vaswani et al.</w:t>
          </w:r>
          <w:r w:rsidR="00586F37">
            <w:rPr>
              <w:noProof/>
            </w:rPr>
            <w:fldChar w:fldCharType="end"/>
          </w:r>
        </w:sdtContent>
      </w:sdt>
      <w:r w:rsidR="00586F37">
        <w:t xml:space="preserve"> </w:t>
      </w:r>
      <w:sdt>
        <w:sdtPr>
          <w:alias w:val="To edit, see citavi.com/edit"/>
          <w:tag w:val="CitaviPlaceholder#65974406-1a0f-410f-acc3-4475c8602ecb"/>
          <w:id w:val="-2006966791"/>
          <w:placeholder>
            <w:docPart w:val="DefaultPlaceholder_-1854013440"/>
          </w:placeholder>
        </w:sdtPr>
        <w:sdtContent>
          <w:r w:rsidR="00586F37">
            <w:rPr>
              <w:noProof/>
            </w:rPr>
            <w:fldChar w:fldCharType="begin"/>
          </w:r>
          <w:r w:rsidR="006F3819">
            <w:rPr>
              <w:noProof/>
            </w:rPr>
            <w:instrText>ADDIN CitaviPlaceholder{eyIkaWQiOiIxIiwiJHR5cGUiOiJTd2lzc0FjYWRlbWljLkNpdGF2aS5DaXRhdGlvbnMuV29yZFBsYWNlaG9sZGVyLCBTd2lzc0FjYWRlbWljLkNpdGF2aSIsIkFzc29jaWF0ZVdpdGhQbGFjZWhvbGRlclRhZyI6IkNpdGF2aVBsYWNlaG9sZGVyI2E4M2I3MjczLTEyYmUtNDE4MS04N2YyLTU0N2Y4OTNhMWJjMSIsIkVudHJpZXMiOlt7IiRpZCI6IjIiLCIkdHlwZSI6IlN3aXNzQWNhZGVtaWMuQ2l0YXZpLkNpdGF0aW9ucy5Xb3JkUGxhY2Vob2xkZXJFbnRyeSwgU3dpc3NBY2FkZW1pYy5DaXRhdmkiLCJJZCI6ImY3NDJjNGQ3LTI3YWQtNDJjOC1hYzNhLWRhMmY0MDcyNjJjOC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mczE4XFxsdHJjaFxcZnMxOFxcbG9jaFxcYWYzXFxkYmNoXFxhZjNcXGhpY2hcXGYzIE5vcm1hbDt9e1xcKlxcY3MxMFxcYWRkaXRpdmVcXHNzZW1paGlkZGVuXFxzcHJpb3JpdHkwIERlZmF1bHQgUGFyYWdyYXBoIEZvbnQ7fXtcXCpcXHRzMTFcXHRzcm93ZFxcc25leHQxMVxyXG5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Fx0cmZ0c1dpZHRoQjNcXHRycGFkZHQwXFx0cnBhZGRmdDNcXHRycGFkZGIwXFx0cnBhZGRmYjNcXHRycGFkZHIxMDhcclxu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FdmFsdWF0aW9uU291cmNlVGV4dEZvcm1hdCI6MCwiR3JvdXBzIjpbXSwiSGFzTGFiZWwxIjpmYWxzZSwiSGFzTGFiZWwyIjp0cnV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gifX1dLCJOb3RlcyI6IjE1IHBhZ2VzLCA1IGZpZ3VyZXMi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A0VDE3OjU1OjEx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zKSJ9XX0sIlRhZyI6IkNpdGF2aVBsYWNlaG9sZGVyIzY1OTc0NDA2LTFhMGYtNDEwZi1hY2MzLTQ0NzVjODYwMmVjYiIsIlRleHQiOiIoMjAxNywgcC7CoDMpIiwiV0FJVmVyc2lvbiI6IjYuNS4wLjAifQ==}</w:instrText>
          </w:r>
          <w:r w:rsidR="00586F37">
            <w:rPr>
              <w:noProof/>
            </w:rPr>
            <w:fldChar w:fldCharType="separate"/>
          </w:r>
          <w:r w:rsidR="00832554">
            <w:rPr>
              <w:noProof/>
            </w:rPr>
            <w:t>(2017, p. 3)</w:t>
          </w:r>
          <w:r w:rsidR="00586F37">
            <w:rPr>
              <w:noProof/>
            </w:rPr>
            <w:fldChar w:fldCharType="end"/>
          </w:r>
        </w:sdtContent>
      </w:sdt>
      <w:r>
        <w:t>)</w:t>
      </w:r>
    </w:p>
    <w:p w14:paraId="2012D2B4" w14:textId="28BC5AE2" w:rsidR="00041112" w:rsidRDefault="006320C7" w:rsidP="00041112">
      <w:pPr>
        <w:pStyle w:val="Folgeabsatz"/>
        <w:ind w:firstLine="0"/>
      </w:pPr>
      <w:r>
        <w:t>The Transforme</w:t>
      </w:r>
      <w:r w:rsidR="00B83C23">
        <w:t>r</w:t>
      </w:r>
      <w:r w:rsidR="00FA4352">
        <w:t xml:space="preserve"> </w:t>
      </w:r>
      <w:r w:rsidR="009173BF">
        <w:t xml:space="preserve">was proposed in the well-known “Attention is All You Need” paper </w:t>
      </w:r>
      <w:r>
        <w:t xml:space="preserve">by </w:t>
      </w:r>
      <w:sdt>
        <w:sdtPr>
          <w:alias w:val="To edit, see citavi.com/edit"/>
          <w:tag w:val="CitaviPlaceholder#6161ca62-0f6a-48eb-9270-e83b243672a0"/>
          <w:id w:val="-922716211"/>
          <w:placeholder>
            <w:docPart w:val="DefaultPlaceholder_-1854013440"/>
          </w:placeholder>
        </w:sdtPr>
        <w:sdtContent>
          <w:r w:rsidR="009173BF">
            <w:rPr>
              <w:noProof/>
            </w:rPr>
            <w:fldChar w:fldCharType="begin"/>
          </w:r>
          <w:r w:rsidR="006F3819">
            <w:rPr>
              <w:noProof/>
            </w:rPr>
            <w:instrText>ADDIN CitaviPlaceholder{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mczE4XFxsdHJjaFxcZnMxOFxcbG9jaFxcYWYzXFxkYmNoXFxhZjNcXGhpY2hcXGYzIE5vcm1hbDt9e1xcKlxcY3MxMFxcYWRkaXRpdmVcXHNzZW1paGlkZGVuXFxzcHJpb3JpdHkwIERlZmF1bHQgUGFyYWdyYXBoIEZvbnQ7fXtcXCpcXHRzMTFcXHRzcm93ZFxcc25leHQxMVxyXG5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Fx0cmZ0c1dpZHRoQjNcXHRycGFkZHQwXFx0cnBhZGRmdDNcXHRycGFkZGIwXFx0cnBhZGRmYjNcXHRycGFkZHIxMDhcclxu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RXZhbHVhdGlvblNvdXJjZVRleHRGb3JtYXQiOjAsIkdyb3VwcyI6W10sIkhhc0xhYmVsMSI6ZmFsc2UsIkhhc0xhYmVsMiI6dHJ1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1In19XSwiTm90ZXMiOiIxNSBwYWdlcywgNSBmaWd1cmVzIi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mczE4XFxsdHJjaFxcZnMxOFxcbG9jaFxcYWYzXFxkYmNoXFxhZjNcXGhpY2hcXGYzIE5vcm1hbDt9e1xcKlxcY3MxMFxcYWRkaXRpdmVcXHNzZW1paGlkZGVuXFxzcHJpb3JpdHkwIERlZmF1bHQgUGFyYWdyYXBoIEZvbnQ7fXtcXCpcXHRzMTFcXHRzcm93ZFxcc25leHQxMVxyXG5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Fx0cmZ0c1dpZHRoQjNcXHRycGFkZHQwXFx0cnBhZGRmdDNcXHRycGFkZGIwXFx0cnBhZGRmYjNcXHRycGFkZHIxMDhcclxu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NFQxNzo1NToxMS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M2MTYxY2E2Mi0wZjZhLTQ4ZWItOTI3MC1lODNiMjQzNjcyYTAiLCJUZXh0IjoiVmFzd2FuaSBldCBhbC4iLCJXQUlWZXJzaW9uIjoiNi41LjAuMCJ9}</w:instrText>
          </w:r>
          <w:r w:rsidR="009173BF">
            <w:rPr>
              <w:noProof/>
            </w:rPr>
            <w:fldChar w:fldCharType="separate"/>
          </w:r>
          <w:r w:rsidR="00832554">
            <w:rPr>
              <w:noProof/>
            </w:rPr>
            <w:t>Vaswani et al.</w:t>
          </w:r>
          <w:r w:rsidR="009173BF">
            <w:rPr>
              <w:noProof/>
            </w:rPr>
            <w:fldChar w:fldCharType="end"/>
          </w:r>
        </w:sdtContent>
      </w:sdt>
      <w:r w:rsidR="009173BF">
        <w:t xml:space="preserve"> </w:t>
      </w:r>
      <w:sdt>
        <w:sdtPr>
          <w:alias w:val="To edit, see citavi.com/edit"/>
          <w:tag w:val="CitaviPlaceholder#b2120006-6612-4610-90ea-e782054c9b72"/>
          <w:id w:val="-1675024668"/>
          <w:placeholder>
            <w:docPart w:val="DefaultPlaceholder_-1854013440"/>
          </w:placeholder>
        </w:sdtPr>
        <w:sdtContent>
          <w:r w:rsidR="009173BF">
            <w:rPr>
              <w:noProof/>
            </w:rPr>
            <w:fldChar w:fldCharType="begin"/>
          </w:r>
          <w:r w:rsidR="006F3819">
            <w:rPr>
              <w:noProof/>
            </w:rPr>
            <w:instrText>ADDIN CitaviPlaceholder{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5vdGVzIjoiMTUgcGFnZXMsIDUgZmlndXJlcyI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RUMTc6NTU6MTE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NiMjEyMDAwNi02NjEyLTQ2MTAtOTBlYS1lNzgyMDU0YzliNzIiLCJUZXh0IjoiKDIwMTcpIiwiV0FJVmVyc2lvbiI6IjYuNS4wLjAifQ==}</w:instrText>
          </w:r>
          <w:r w:rsidR="009173BF">
            <w:rPr>
              <w:noProof/>
            </w:rPr>
            <w:fldChar w:fldCharType="separate"/>
          </w:r>
          <w:r w:rsidR="00832554">
            <w:rPr>
              <w:noProof/>
            </w:rPr>
            <w:t>(2017)</w:t>
          </w:r>
          <w:r w:rsidR="009173BF">
            <w:rPr>
              <w:noProof/>
            </w:rPr>
            <w:fldChar w:fldCharType="end"/>
          </w:r>
        </w:sdtContent>
      </w:sdt>
      <w:r w:rsidR="009173BF">
        <w:t xml:space="preserve">. </w:t>
      </w:r>
      <w:r w:rsidR="00FE0487">
        <w:t xml:space="preserve">It is a </w:t>
      </w:r>
      <w:r w:rsidR="008A17DC">
        <w:t>special</w:t>
      </w:r>
      <w:r w:rsidR="00FE0487">
        <w:t xml:space="preserve"> network</w:t>
      </w:r>
      <w:r w:rsidR="008A17DC">
        <w:t xml:space="preserve"> architecture</w:t>
      </w:r>
      <w:r w:rsidR="00A75E3E">
        <w:t xml:space="preserve">, namely </w:t>
      </w:r>
      <w:r w:rsidR="008A17DC">
        <w:t>the first to be solely based</w:t>
      </w:r>
      <w:r w:rsidR="00FE0487">
        <w:t xml:space="preserve"> </w:t>
      </w:r>
      <w:r w:rsidR="008A17DC">
        <w:t xml:space="preserve">on the attention mechanism, </w:t>
      </w:r>
      <w:r w:rsidR="002461BA">
        <w:t>not</w:t>
      </w:r>
      <w:r w:rsidR="008A17DC">
        <w:t xml:space="preserve"> combining it with </w:t>
      </w:r>
      <w:r w:rsidR="002461BA">
        <w:t>recurrence nor convolution.</w:t>
      </w:r>
      <w:r w:rsidR="008A17DC">
        <w:t xml:space="preserve"> </w:t>
      </w:r>
      <w:r w:rsidR="00A75E3E">
        <w:t>Besides</w:t>
      </w:r>
      <w:r w:rsidR="000438EE">
        <w:t xml:space="preserve"> the fact that the Transfo</w:t>
      </w:r>
      <w:r w:rsidR="0061545A">
        <w:t>r</w:t>
      </w:r>
      <w:r w:rsidR="000438EE">
        <w:t>mer achieve</w:t>
      </w:r>
      <w:r w:rsidR="00691C52">
        <w:t>s</w:t>
      </w:r>
      <w:r w:rsidR="000438EE">
        <w:t xml:space="preserve"> superior performance </w:t>
      </w:r>
      <w:r w:rsidR="00A75E3E">
        <w:t>in</w:t>
      </w:r>
      <w:r w:rsidR="000438EE">
        <w:t xml:space="preserve"> machine translatio</w:t>
      </w:r>
      <w:r w:rsidR="00A75E3E">
        <w:t>n</w:t>
      </w:r>
      <w:r w:rsidR="000438EE">
        <w:t xml:space="preserve">, </w:t>
      </w:r>
      <w:r w:rsidR="00A75E3E">
        <w:t xml:space="preserve">it is above all the good parallelizability and the associated significant speed boost when training deep learning models that makes </w:t>
      </w:r>
      <w:r w:rsidR="008A17DC">
        <w:t>it</w:t>
      </w:r>
      <w:r w:rsidR="00A75E3E">
        <w:t xml:space="preserve"> stand out from</w:t>
      </w:r>
      <w:r w:rsidR="008A17DC">
        <w:t xml:space="preserve"> previous approaches</w:t>
      </w:r>
      <w:r w:rsidR="00A75E3E">
        <w:t xml:space="preserve">. </w:t>
      </w:r>
    </w:p>
    <w:p w14:paraId="31031B6E" w14:textId="6A5D25A3" w:rsidR="00041112" w:rsidRDefault="00041112" w:rsidP="00041112">
      <w:pPr>
        <w:pStyle w:val="Zwischenberschriftnichtnummeriert"/>
      </w:pPr>
      <w:r>
        <w:t>Architecture</w:t>
      </w:r>
    </w:p>
    <w:p w14:paraId="3ABD5D43" w14:textId="355CCD01" w:rsidR="00B857FD" w:rsidRPr="001A0FE0" w:rsidRDefault="00566ED4" w:rsidP="001A0FE0">
      <w:pPr>
        <w:pStyle w:val="Folgeabsatz"/>
        <w:ind w:firstLine="0"/>
      </w:pPr>
      <w:r>
        <w:t xml:space="preserve">Overall, </w:t>
      </w:r>
      <w:r w:rsidR="00CB641E">
        <w:t>the Transfo</w:t>
      </w:r>
      <w:r w:rsidR="0061545A">
        <w:t>r</w:t>
      </w:r>
      <w:r w:rsidR="00CB641E">
        <w:t>mer</w:t>
      </w:r>
      <w:r>
        <w:t xml:space="preserve"> follows the encoder-decoder architecture, as it consists of an encoding and decoding component,</w:t>
      </w:r>
      <w:r w:rsidR="0085480A">
        <w:t xml:space="preserve"> shown on the left and right side</w:t>
      </w:r>
      <w:r w:rsidRPr="00566ED4">
        <w:rPr>
          <w:highlight w:val="yellow"/>
        </w:rPr>
        <w:t xml:space="preserve"> in figure 4</w:t>
      </w:r>
      <w:r w:rsidR="0085480A">
        <w:t>, respectively.</w:t>
      </w:r>
      <w:r>
        <w:t xml:space="preserve"> </w:t>
      </w:r>
      <w:r w:rsidR="007D0BE8">
        <w:t xml:space="preserve">The encoding component is a stack of six encoders, and the decoding component a stack of six decoders. Each </w:t>
      </w:r>
      <w:r w:rsidR="00BD427C">
        <w:t>o</w:t>
      </w:r>
      <w:r w:rsidR="0057099C">
        <w:t xml:space="preserve">f the </w:t>
      </w:r>
      <w:r w:rsidR="00C32137">
        <w:t>encoder</w:t>
      </w:r>
      <w:r w:rsidR="00AB5EF3">
        <w:t>s</w:t>
      </w:r>
      <w:r w:rsidR="00C32137">
        <w:t xml:space="preserve"> </w:t>
      </w:r>
      <w:r w:rsidR="00AB5EF3">
        <w:t>can in turn be broken down into a multi-head self-attention sub-layer</w:t>
      </w:r>
      <w:r w:rsidR="00D77A77">
        <w:t xml:space="preserve"> (detailed </w:t>
      </w:r>
      <w:r w:rsidR="00D77A77" w:rsidRPr="00ED63FA">
        <w:t>explanation follows below)</w:t>
      </w:r>
      <w:r w:rsidR="00AB5EF3" w:rsidRPr="00ED63FA">
        <w:t xml:space="preserve"> and a </w:t>
      </w:r>
      <w:r w:rsidR="001A0FE0" w:rsidRPr="00ED63FA">
        <w:t xml:space="preserve">simple </w:t>
      </w:r>
      <w:r w:rsidR="00AB5EF3" w:rsidRPr="00ED63FA">
        <w:t>fully</w:t>
      </w:r>
      <w:r w:rsidR="00943421" w:rsidRPr="00ED63FA">
        <w:t xml:space="preserve"> </w:t>
      </w:r>
      <w:r w:rsidR="00AB5EF3" w:rsidRPr="00ED63FA">
        <w:t>connected feed-forward</w:t>
      </w:r>
      <w:r w:rsidR="00075AFC" w:rsidRPr="00ED63FA">
        <w:t xml:space="preserve"> (no recurrence)</w:t>
      </w:r>
      <w:r w:rsidR="00AB5EF3" w:rsidRPr="00ED63FA">
        <w:t xml:space="preserve"> sub-layer. </w:t>
      </w:r>
      <w:r w:rsidR="0057099C" w:rsidRPr="00ED63FA">
        <w:t xml:space="preserve">Apart from an extra multi-head self-attention sub-layer, the </w:t>
      </w:r>
      <w:r w:rsidR="00395124" w:rsidRPr="00ED63FA">
        <w:t xml:space="preserve">decoders are built the same. </w:t>
      </w:r>
      <w:r w:rsidR="00E33136">
        <w:t xml:space="preserve">The additional layer of every </w:t>
      </w:r>
      <w:r w:rsidR="00E33136">
        <w:lastRenderedPageBreak/>
        <w:t xml:space="preserve">decoder each accept the output of the last encoder of the encoder stack and use it to help the decoder focus on appropriate places in the input sequence. </w:t>
      </w:r>
      <w:r w:rsidR="002461BA" w:rsidRPr="00ED63FA">
        <w:t xml:space="preserve">Since </w:t>
      </w:r>
      <w:r w:rsidR="0085480A" w:rsidRPr="00ED63FA">
        <w:t>the</w:t>
      </w:r>
      <w:r w:rsidR="0085480A">
        <w:t xml:space="preserve"> architecture does not rely on </w:t>
      </w:r>
      <w:r w:rsidR="002461BA">
        <w:t>recurrence nor convolutions</w:t>
      </w:r>
      <w:r w:rsidR="0085480A">
        <w:t xml:space="preserve">, it </w:t>
      </w:r>
      <w:r w:rsidR="001A0FE0">
        <w:t>adds</w:t>
      </w:r>
      <w:r w:rsidR="0085480A">
        <w:t xml:space="preserve"> positional encodings that encode the necessary information about the position of the words </w:t>
      </w:r>
      <w:r w:rsidR="001A0FE0">
        <w:t xml:space="preserve">and distance to other words </w:t>
      </w:r>
      <w:r w:rsidR="0085480A">
        <w:t>in the input sequence</w:t>
      </w:r>
      <w:r w:rsidR="001A0FE0">
        <w:t xml:space="preserve"> to </w:t>
      </w:r>
      <w:r w:rsidR="00ED63FA">
        <w:t>the encoder and decoder inputs</w:t>
      </w:r>
      <w:r w:rsidR="0085480A">
        <w:t xml:space="preserve">. </w:t>
      </w:r>
      <w:r w:rsidR="00455009">
        <w:t xml:space="preserve">As can be seen in figure 4, there are </w:t>
      </w:r>
      <w:r w:rsidR="001A0FE0">
        <w:t xml:space="preserve">also </w:t>
      </w:r>
      <w:r w:rsidR="00455009">
        <w:t>shortcut connections, so-called skip connections, for each sublayer</w:t>
      </w:r>
      <w:r w:rsidR="001A0FE0">
        <w:t xml:space="preserve"> in the encoders and decoders</w:t>
      </w:r>
      <w:r w:rsidR="00455009">
        <w:t xml:space="preserve"> to the next normalization layer.</w:t>
      </w:r>
      <w:r w:rsidR="00455009" w:rsidRPr="00455009">
        <w:rPr>
          <w:lang w:val="en-US"/>
        </w:rPr>
        <w:t xml:space="preserve"> </w:t>
      </w:r>
      <w:r w:rsidR="00455009" w:rsidRPr="00455009">
        <w:rPr>
          <w:rFonts w:ascii="Segoe UI" w:hAnsi="Segoe UI" w:cs="Segoe UI"/>
          <w:sz w:val="18"/>
          <w:szCs w:val="18"/>
          <w:highlight w:val="yellow"/>
          <w:lang w:val="en-US" w:eastAsia="en-US"/>
        </w:rPr>
        <w:t>These skip connections serve for both forward and backward passes and are mechanisms to avoid the problem of vanishing and exploding gradients. We’ve seen similar workarounds in LSTM (section 2.2.4) by preventing the repeated flow of gradients through non-linear activation functions such as sigmoid and tanh</w:t>
      </w:r>
      <w:r w:rsidR="00455009">
        <w:rPr>
          <w:rFonts w:ascii="Segoe UI" w:hAnsi="Segoe UI" w:cs="Segoe UI"/>
          <w:sz w:val="18"/>
          <w:szCs w:val="18"/>
          <w:lang w:val="en-US" w:eastAsia="en-US"/>
        </w:rPr>
        <w:t xml:space="preserve"> – effects of inserting domain vocabulary seite 30</w:t>
      </w:r>
    </w:p>
    <w:p w14:paraId="17E7915C" w14:textId="18C2DEC4" w:rsidR="00832554" w:rsidRDefault="00B857FD" w:rsidP="00B11257">
      <w:pPr>
        <w:pStyle w:val="Folgeabsatz"/>
        <w:rPr>
          <w:lang w:val="en-US" w:eastAsia="en-US"/>
        </w:rPr>
      </w:pPr>
      <w:r w:rsidRPr="005B55EC">
        <w:rPr>
          <w:highlight w:val="yellow"/>
          <w:lang w:val="en-US" w:eastAsia="en-US"/>
        </w:rPr>
        <w:t>The normalization is applied to mitigate the problem known as covariate shift, which refers to the distributions of the training and test sets being different. This disparity is reduced by fixing the mean and the variance of the summed inputs of the layer.</w:t>
      </w:r>
      <w:r w:rsidRPr="005B55EC">
        <w:rPr>
          <w:highlight w:val="yellow"/>
          <w:lang w:val="en-US" w:eastAsia="en-US"/>
        </w:rPr>
        <w:t>- effects of inserting domain vocabular</w:t>
      </w:r>
      <w:r>
        <w:rPr>
          <w:lang w:val="en-US" w:eastAsia="en-US"/>
        </w:rPr>
        <w:t>y – seite 30</w:t>
      </w:r>
      <w:r w:rsidR="00832554">
        <w:rPr>
          <w:lang w:val="en-US" w:eastAsia="en-US"/>
        </w:rPr>
        <w:t xml:space="preserve"> </w:t>
      </w:r>
      <w:sdt>
        <w:sdtPr>
          <w:alias w:val="To edit, see citavi.com/edit"/>
          <w:tag w:val="CitaviPlaceholder#e06efa32-6c00-49d8-978c-b53741b41d9d"/>
          <w:id w:val="277156454"/>
          <w:placeholder>
            <w:docPart w:val="7DBB6D56EA814B88A34EFF20D80AC984"/>
          </w:placeholder>
        </w:sdtPr>
        <w:sdtContent>
          <w:r w:rsidR="00832554">
            <w:rPr>
              <w:noProof/>
            </w:rPr>
            <w:fldChar w:fldCharType="begin"/>
          </w:r>
          <w:r w:rsidR="0083255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V2YWx1YXRpb25Tb3VyY2VUZXh0Rm9ybWF0IjowLCJHcm91cHMiOltdLCJIYXNMYWJlbDEiOmZhbHNlLCJIYXNMYWJlbDIiOnRydWUsIktleXdvcmRzIjpbXSwiTG9jYXRpb25zIjpbeyIkaWQiOiIyOSIsIiR0eXBlIjoiU3dpc3NBY2FkZW1pYy5DaXRhdmkuTG9jYXRpb24sIFN3aXNzQWNhZGVtaWMuQ2l0YXZpIiwiQWRkcmVzcyI6eyIkaWQiOiIzM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zMiIsIiR0eXBlIjoiU3dpc3NBY2FkZW1pYy5DaXRhdmkuTG9jYXRpb24sIFN3aXNzQWNhZGVtaWMuQ2l0YXZpIiwiQWRkcmVzcyI6eyIkaWQiOiIzM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5vdGVzIjoiMTUgcGFnZXMsIDUgZmlndXJlcyI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RUMTc6NTU6MTE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2ZWZhMzItNmMwMC00OWQ4LTk3OGMtYjUzNzQxYjQxZDlkIiwiVGV4dCI6IihBbGFtbWFyLCAyMDE4YTsgUnVzaCwgMjAxODsgVmFzd2FuaSBldCBhbC4sIDIwMTcpIiwiV0FJVmVyc2lvbiI6IjYuNS4wLjAifQ==}</w:instrText>
          </w:r>
          <w:r w:rsidR="00832554">
            <w:rPr>
              <w:noProof/>
            </w:rPr>
            <w:fldChar w:fldCharType="separate"/>
          </w:r>
          <w:r w:rsidR="00832554">
            <w:rPr>
              <w:noProof/>
            </w:rPr>
            <w:t>(Alammar, 2018a; Rush, 2018; Vaswani et al., 2017)</w:t>
          </w:r>
          <w:r w:rsidR="00832554">
            <w:rPr>
              <w:noProof/>
            </w:rPr>
            <w:fldChar w:fldCharType="end"/>
          </w:r>
        </w:sdtContent>
      </w:sdt>
    </w:p>
    <w:p w14:paraId="51D73D76" w14:textId="65D0854C" w:rsidR="00355E59" w:rsidRPr="00041112" w:rsidRDefault="00355E59" w:rsidP="00041112">
      <w:pPr>
        <w:pStyle w:val="Zwischenberschriftnichtnummeriert"/>
        <w:rPr>
          <w:rStyle w:val="Fett"/>
          <w:b/>
          <w:bCs w:val="0"/>
        </w:rPr>
      </w:pPr>
      <w:r w:rsidRPr="00041112">
        <w:rPr>
          <w:rStyle w:val="Fett"/>
          <w:b/>
          <w:bCs w:val="0"/>
        </w:rPr>
        <w:t xml:space="preserve">Self-Attention </w:t>
      </w:r>
    </w:p>
    <w:p w14:paraId="096A2FCF" w14:textId="030461EA" w:rsidR="009F4B1C" w:rsidRDefault="00BD1538" w:rsidP="00BD1538">
      <w:pPr>
        <w:pStyle w:val="Folgeabsatz"/>
        <w:ind w:firstLine="0"/>
      </w:pPr>
      <w:r>
        <w:t xml:space="preserve">The self-attention mechanism </w:t>
      </w:r>
      <w:r w:rsidR="004E7947">
        <w:t>of</w:t>
      </w:r>
      <w:r>
        <w:t xml:space="preserve"> the </w:t>
      </w:r>
      <w:r w:rsidR="00C13AF8">
        <w:t>T</w:t>
      </w:r>
      <w:r>
        <w:t>ransformer architecture</w:t>
      </w:r>
      <w:r w:rsidR="00EC11AD">
        <w:t xml:space="preserve">, which is more precisely referred to as </w:t>
      </w:r>
      <w:r w:rsidR="007008D7">
        <w:rPr>
          <w:i/>
          <w:iCs/>
        </w:rPr>
        <w:t>s</w:t>
      </w:r>
      <w:r w:rsidR="00EC11AD" w:rsidRPr="00BD04F5">
        <w:rPr>
          <w:i/>
          <w:iCs/>
        </w:rPr>
        <w:t xml:space="preserve">caled </w:t>
      </w:r>
      <w:r w:rsidR="007008D7">
        <w:rPr>
          <w:i/>
          <w:iCs/>
        </w:rPr>
        <w:t>d</w:t>
      </w:r>
      <w:r w:rsidR="00EC11AD" w:rsidRPr="00BD04F5">
        <w:rPr>
          <w:i/>
          <w:iCs/>
        </w:rPr>
        <w:t>ot</w:t>
      </w:r>
      <w:r w:rsidR="007008D7">
        <w:rPr>
          <w:i/>
          <w:iCs/>
        </w:rPr>
        <w:t>-p</w:t>
      </w:r>
      <w:r w:rsidR="00EC11AD" w:rsidRPr="00BD04F5">
        <w:rPr>
          <w:i/>
          <w:iCs/>
        </w:rPr>
        <w:t xml:space="preserve">roduct </w:t>
      </w:r>
      <w:r w:rsidR="007008D7">
        <w:rPr>
          <w:i/>
          <w:iCs/>
        </w:rPr>
        <w:t>a</w:t>
      </w:r>
      <w:r w:rsidR="00EC11AD" w:rsidRPr="00BD04F5">
        <w:rPr>
          <w:i/>
          <w:iCs/>
        </w:rPr>
        <w:t>ttention</w:t>
      </w:r>
      <w:r w:rsidR="00EC11AD">
        <w:t xml:space="preserve"> by</w:t>
      </w:r>
      <w:r w:rsidR="00F54D8B">
        <w:t xml:space="preserve"> </w:t>
      </w:r>
      <w:sdt>
        <w:sdtPr>
          <w:alias w:val="To edit, see citavi.com/edit"/>
          <w:tag w:val="CitaviPlaceholder#d703fa42-cba0-499f-bd9f-53701ef288b6"/>
          <w:id w:val="1046408511"/>
          <w:placeholder>
            <w:docPart w:val="DefaultPlaceholder_-1854013440"/>
          </w:placeholder>
        </w:sdtPr>
        <w:sdtContent>
          <w:r w:rsidR="00F54D8B">
            <w:rPr>
              <w:noProof/>
            </w:rPr>
            <w:fldChar w:fldCharType="begin"/>
          </w:r>
          <w:r w:rsidR="00F54D8B">
            <w:rPr>
              <w:noProof/>
            </w:rPr>
            <w:instrText>ADDIN CitaviPlaceholder{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mczE4XFxsdHJjaFxcZnMxOFxcbG9jaFxcYWYzXFxkYmNoXFxhZjNcXGhpY2hcXGYzIE5vcm1hbDt9e1xcKlxcY3MxMFxcYWRkaXRpdmVcXHNzZW1paGlkZGVuXFxzcHJpb3JpdHkwIERlZmF1bHQgUGFyYWdyYXBoIEZvbnQ7fXtcXCpcXHRzMTFcXHRzcm93ZFxcc25leHQxMVxyXG5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Fx0cmZ0c1dpZHRoQjNcXHRycGFkZHQwXFx0cnBhZGRmdDNcXHRycGFkZGIwXFx0cnBhZGRmYjNcXHRycGFkZHIxMDhcclxu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RXZhbHVhdGlvblNvdXJjZVRleHRGb3JtYXQiOjAsIkdyb3VwcyI6W10sIkhhc0xhYmVsMSI6ZmFsc2UsIkhhc0xhYmVsMiI6dHJ1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1In19XSwiTm90ZXMiOiIxNSBwYWdlcywgNSBmaWd1cmVzIi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mczE4XFxsdHJjaFxcZnMxOFxcbG9jaFxcYWYzXFxkYmNoXFxhZjNcXGhpY2hcXGYzIE5vcm1hbDt9e1xcKlxcY3MxMFxcYWRkaXRpdmVcXHNzZW1paGlkZGVuXFxzcHJpb3JpdHkwIERlZmF1bHQgUGFyYWdyYXBoIEZvbnQ7fXtcXCpcXHRzMTFcXHRzcm93ZFxcc25leHQxMVxyXG5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Fx0cmZ0c1dpZHRoQjNcXHRycGFkZHQwXFx0cnBhZGRmdDNcXHRycGFkZGIwXFx0cnBhZGRmYjNcXHRycGFkZHIxMDhcclxu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NFQxNzo1NToxMS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NzAzZmE0Mi1jYmEwLTQ5OWYtYmQ5Zi01MzcwMWVmMjg4YjYiLCJUZXh0IjoiVmFzd2FuaSBldCBhbC4iLCJXQUlWZXJzaW9uIjoiNi41LjAuMCJ9}</w:instrText>
          </w:r>
          <w:r w:rsidR="00F54D8B">
            <w:rPr>
              <w:noProof/>
            </w:rPr>
            <w:fldChar w:fldCharType="separate"/>
          </w:r>
          <w:r w:rsidR="00832554">
            <w:rPr>
              <w:noProof/>
            </w:rPr>
            <w:t>Vaswani et al.</w:t>
          </w:r>
          <w:r w:rsidR="00F54D8B">
            <w:rPr>
              <w:noProof/>
            </w:rPr>
            <w:fldChar w:fldCharType="end"/>
          </w:r>
        </w:sdtContent>
      </w:sdt>
      <w:r w:rsidR="00F54D8B">
        <w:t xml:space="preserve"> </w:t>
      </w:r>
      <w:sdt>
        <w:sdtPr>
          <w:alias w:val="To edit, see citavi.com/edit"/>
          <w:tag w:val="CitaviPlaceholder#14da218e-faa3-4625-8e26-2c8119ba44f5"/>
          <w:id w:val="550580146"/>
          <w:placeholder>
            <w:docPart w:val="DefaultPlaceholder_-1854013440"/>
          </w:placeholder>
        </w:sdtPr>
        <w:sdtContent>
          <w:r w:rsidR="00F54D8B">
            <w:rPr>
              <w:noProof/>
            </w:rPr>
            <w:fldChar w:fldCharType="begin"/>
          </w:r>
          <w:r w:rsidR="00F54D8B">
            <w:rPr>
              <w:noProof/>
            </w:rPr>
            <w:instrText>ADDIN CitaviPlaceholder{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5vdGVzIjoiMTUgcGFnZXMsIDUgZmlndXJlcyI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RUMTc6NTU6MTE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xNGRhMjE4ZS1mYWEzLTQ2MjUtOGUyNi0yYzgxMTliYTQ0ZjUiLCJUZXh0IjoiKDIwMTcpIiwiV0FJVmVyc2lvbiI6IjYuNS4wLjAifQ==}</w:instrText>
          </w:r>
          <w:r w:rsidR="00F54D8B">
            <w:rPr>
              <w:noProof/>
            </w:rPr>
            <w:fldChar w:fldCharType="separate"/>
          </w:r>
          <w:r w:rsidR="00832554">
            <w:rPr>
              <w:noProof/>
            </w:rPr>
            <w:t>(2017)</w:t>
          </w:r>
          <w:r w:rsidR="00F54D8B">
            <w:rPr>
              <w:noProof/>
            </w:rPr>
            <w:fldChar w:fldCharType="end"/>
          </w:r>
        </w:sdtContent>
      </w:sdt>
      <w:r w:rsidR="00EC11AD">
        <w:t xml:space="preserve">, </w:t>
      </w:r>
      <w:r>
        <w:t>consists of six steps</w:t>
      </w:r>
      <w:r w:rsidR="0043793C">
        <w:t xml:space="preserve"> and </w:t>
      </w:r>
      <w:r w:rsidR="00EC11AD">
        <w:t xml:space="preserve">can be illustrated with the abstracted </w:t>
      </w:r>
      <w:r w:rsidR="004E7947">
        <w:t xml:space="preserve">concept of </w:t>
      </w:r>
      <w:r w:rsidR="00F54D8B" w:rsidRPr="00F54D8B">
        <w:rPr>
          <w:i/>
          <w:iCs/>
        </w:rPr>
        <w:t>q</w:t>
      </w:r>
      <w:r w:rsidR="00EC11AD" w:rsidRPr="00F54D8B">
        <w:rPr>
          <w:i/>
          <w:iCs/>
        </w:rPr>
        <w:t>uery</w:t>
      </w:r>
      <w:r w:rsidR="00EC11AD">
        <w:t>,</w:t>
      </w:r>
      <w:r w:rsidR="00F54D8B">
        <w:t xml:space="preserve"> </w:t>
      </w:r>
      <w:r w:rsidR="00F54D8B" w:rsidRPr="00F54D8B">
        <w:rPr>
          <w:i/>
          <w:iCs/>
        </w:rPr>
        <w:t>k</w:t>
      </w:r>
      <w:r w:rsidR="00EC11AD" w:rsidRPr="00F54D8B">
        <w:rPr>
          <w:i/>
          <w:iCs/>
        </w:rPr>
        <w:t>ey</w:t>
      </w:r>
      <w:r w:rsidR="00F54D8B">
        <w:rPr>
          <w:i/>
          <w:iCs/>
        </w:rPr>
        <w:t>,</w:t>
      </w:r>
      <w:r w:rsidR="00F54D8B">
        <w:t xml:space="preserve"> </w:t>
      </w:r>
      <w:r w:rsidR="00EC11AD">
        <w:t xml:space="preserve">and </w:t>
      </w:r>
      <w:r w:rsidR="00F54D8B" w:rsidRPr="00F54D8B">
        <w:rPr>
          <w:i/>
          <w:iCs/>
        </w:rPr>
        <w:t>v</w:t>
      </w:r>
      <w:r w:rsidR="00EC11AD" w:rsidRPr="00F54D8B">
        <w:rPr>
          <w:i/>
          <w:iCs/>
        </w:rPr>
        <w:t>alue</w:t>
      </w:r>
      <w:r w:rsidR="00EC11AD">
        <w:t xml:space="preserve"> vector</w:t>
      </w:r>
      <w:r w:rsidR="00F54D8B">
        <w:t>s.</w:t>
      </w:r>
      <w:r>
        <w:t xml:space="preserve"> </w:t>
      </w:r>
      <w:r w:rsidR="00027213">
        <w:t xml:space="preserve">In step </w:t>
      </w:r>
      <w:r w:rsidR="00951AAB">
        <w:t>one</w:t>
      </w:r>
      <w:r w:rsidR="00027213">
        <w:t xml:space="preserve">, these three vectors are </w:t>
      </w:r>
      <w:r w:rsidR="004E7947">
        <w:t xml:space="preserve">initially </w:t>
      </w:r>
      <w:r w:rsidR="00027213">
        <w:t xml:space="preserve">created by multiplying the embedding vector by three </w:t>
      </w:r>
      <w:r w:rsidR="005F3D69">
        <w:t xml:space="preserve">weight </w:t>
      </w:r>
      <w:r w:rsidR="00027213">
        <w:t xml:space="preserve">matrices that were learned </w:t>
      </w:r>
      <w:r w:rsidR="0053277E">
        <w:t>during the</w:t>
      </w:r>
      <w:r w:rsidR="00027213">
        <w:t xml:space="preserve"> training </w:t>
      </w:r>
      <w:r w:rsidR="0053277E">
        <w:t xml:space="preserve">of </w:t>
      </w:r>
      <w:r w:rsidR="00027213">
        <w:t>the network</w:t>
      </w:r>
      <w:r w:rsidR="00246CAF">
        <w:t xml:space="preserve"> (Note that only the first encoder starts with the original embeddings, all other encoders start with the output of the preceding encoder)</w:t>
      </w:r>
      <w:r w:rsidR="00027213">
        <w:t xml:space="preserve">. </w:t>
      </w:r>
      <w:r w:rsidR="009C7265">
        <w:t xml:space="preserve">In step </w:t>
      </w:r>
      <w:r w:rsidR="00951AAB">
        <w:t>two</w:t>
      </w:r>
      <w:r w:rsidR="009C7265">
        <w:t xml:space="preserve">, the </w:t>
      </w:r>
      <w:r w:rsidR="007008D7">
        <w:t>scaled dot-product attention</w:t>
      </w:r>
      <w:r w:rsidR="009C7265">
        <w:t xml:space="preserve"> score is calculated for </w:t>
      </w:r>
      <w:r w:rsidR="0096782A">
        <w:t>every</w:t>
      </w:r>
      <w:r w:rsidR="009C7265">
        <w:t xml:space="preserve"> word of the input sequence by taking the dot product between the </w:t>
      </w:r>
      <w:r w:rsidR="009C7265" w:rsidRPr="00F54D8B">
        <w:t>query vector of the currently processed word and the respective key vector</w:t>
      </w:r>
      <w:r w:rsidR="0053277E" w:rsidRPr="00F54D8B">
        <w:t>s</w:t>
      </w:r>
      <w:r w:rsidR="009C7265">
        <w:t xml:space="preserve"> of the other words. </w:t>
      </w:r>
      <w:r w:rsidR="00A664DE">
        <w:t>The next two steps include the division of the calculated score by a fixed number (typically</w:t>
      </w:r>
      <w:r w:rsidR="0053277E">
        <w:t xml:space="preserve"> the square root of the </w:t>
      </w:r>
      <w:r w:rsidR="009F4B1C">
        <w:t>k</w:t>
      </w:r>
      <w:r w:rsidR="0053277E">
        <w:t>ey vector dimensio</w:t>
      </w:r>
      <w:r w:rsidR="009F4B1C">
        <w:t>n</w:t>
      </w:r>
      <w:r w:rsidR="00A664DE">
        <w:t>)</w:t>
      </w:r>
      <w:r w:rsidR="00584E9B">
        <w:t xml:space="preserve"> and feeding it through a softmax function to get more stable gradients and normalize the score, respectively. </w:t>
      </w:r>
      <w:r w:rsidR="007B4FDE">
        <w:t xml:space="preserve">The resulting </w:t>
      </w:r>
      <w:r w:rsidR="00951AAB">
        <w:t xml:space="preserve">softmax </w:t>
      </w:r>
      <w:r w:rsidR="007B4FDE">
        <w:t xml:space="preserve">score </w:t>
      </w:r>
      <w:r w:rsidR="00951AAB">
        <w:t xml:space="preserve">that is now assigned to each word in the input can </w:t>
      </w:r>
      <w:r w:rsidR="004E7947">
        <w:t xml:space="preserve">be seen as the weight that each input word has on grasping the actual meaning of the currently processed word. </w:t>
      </w:r>
      <w:r w:rsidR="000068DF">
        <w:t xml:space="preserve">In the fifth step, </w:t>
      </w:r>
      <w:r w:rsidR="00951AAB">
        <w:t>each value vector is multiplied by</w:t>
      </w:r>
      <w:r w:rsidR="00184011">
        <w:t xml:space="preserve"> its softmax score and </w:t>
      </w:r>
      <w:r w:rsidR="008A4A5A">
        <w:t>then all val</w:t>
      </w:r>
      <w:r w:rsidR="00184011">
        <w:t>ue vectors</w:t>
      </w:r>
      <w:r w:rsidR="008A4A5A">
        <w:t xml:space="preserve"> are summed</w:t>
      </w:r>
      <w:r w:rsidR="00184011">
        <w:t xml:space="preserve"> to produce the final output of the </w:t>
      </w:r>
      <w:r w:rsidR="007008D7">
        <w:t>scaled dot-product attention</w:t>
      </w:r>
      <w:r w:rsidR="00184011">
        <w:t xml:space="preserve"> </w:t>
      </w:r>
      <w:r w:rsidR="00184011">
        <w:lastRenderedPageBreak/>
        <w:t>layer, which is the contextualized embedding for the currently processed word.</w:t>
      </w:r>
      <w:r w:rsidR="00395124">
        <w:t xml:space="preserve"> Note that in the actual implementation, matrices are used for calculation, since they enable faster processing. </w:t>
      </w:r>
      <w:r w:rsidR="007E6DD5">
        <w:t xml:space="preserve">This means that all embeddings are packed into a single input matrix, with each row corresponding to a word of the input sequence. After calculating the key, value and query matrices, the output of the </w:t>
      </w:r>
      <w:r w:rsidR="007008D7">
        <w:t>scaled dot-product attention</w:t>
      </w:r>
      <w:r w:rsidR="007E6DD5">
        <w:t xml:space="preserve"> layer can be calculated with a shortened equation</w:t>
      </w:r>
      <w:r w:rsidR="009F4B1C">
        <w:t>:</w:t>
      </w:r>
    </w:p>
    <w:p w14:paraId="073F607D" w14:textId="61A7B28A" w:rsidR="007E6DD5" w:rsidRDefault="007E6DD5" w:rsidP="00BD1538">
      <w:pPr>
        <w:pStyle w:val="Folgeabsatz"/>
        <w:ind w:firstLine="0"/>
      </w:pPr>
      <m:oMathPara>
        <m:oMath>
          <m:r>
            <w:rPr>
              <w:rFonts w:ascii="Cambria Math" w:hAnsi="Cambria Math"/>
            </w:rPr>
            <m:t>Attention</m:t>
          </m:r>
          <m:d>
            <m:dPr>
              <m:ctrlPr>
                <w:rPr>
                  <w:rFonts w:ascii="Cambria Math" w:hAnsi="Cambria Math"/>
                  <w:i/>
                </w:rPr>
              </m:ctrlPr>
            </m:dPr>
            <m:e>
              <m:r>
                <w:rPr>
                  <w:rFonts w:ascii="Cambria Math" w:hAnsi="Cambria Math"/>
                </w:rPr>
                <m:t>Q, K, V</m:t>
              </m:r>
            </m:e>
          </m:d>
          <m:r>
            <w:rPr>
              <w:rFonts w:ascii="Cambria Math" w:hAnsi="Cambria Math"/>
            </w:rPr>
            <m:t>=softmax(</m:t>
          </m:r>
          <m:f>
            <m:fPr>
              <m:ctrlPr>
                <w:rPr>
                  <w:rFonts w:ascii="Cambria Math" w:hAnsi="Cambria Math"/>
                  <w:i/>
                </w:rPr>
              </m:ctrlPr>
            </m:fPr>
            <m:num>
              <m:r>
                <w:rPr>
                  <w:rFonts w:ascii="Cambria Math" w:hAnsi="Cambria Math"/>
                </w:rPr>
                <m:t>Q</m:t>
              </m:r>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T</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m:t>
          </m:r>
          <m:r>
            <w:rPr>
              <w:rFonts w:ascii="Cambria Math" w:hAnsi="Cambria Math"/>
            </w:rPr>
            <m:t>V</m:t>
          </m:r>
        </m:oMath>
      </m:oMathPara>
    </w:p>
    <w:p w14:paraId="4E6022F1" w14:textId="5E8FBBC3" w:rsidR="000068DF" w:rsidRDefault="009F4B1C" w:rsidP="00BD1538">
      <w:pPr>
        <w:pStyle w:val="Folgeabsatz"/>
        <w:ind w:firstLine="0"/>
      </w:pPr>
      <w:r>
        <w:t>w</w:t>
      </w:r>
      <w:r w:rsidR="007E6DD5">
        <w:t xml:space="preserve">here </w:t>
      </w:r>
      <m:oMath>
        <m:r>
          <w:rPr>
            <w:rFonts w:ascii="Cambria Math" w:hAnsi="Cambria Math"/>
          </w:rPr>
          <m:t>Q</m:t>
        </m:r>
      </m:oMath>
      <w:r>
        <w:t xml:space="preserve">, </w:t>
      </w:r>
      <m:oMath>
        <m:r>
          <w:rPr>
            <w:rFonts w:ascii="Cambria Math" w:hAnsi="Cambria Math"/>
          </w:rPr>
          <m:t>K</m:t>
        </m:r>
      </m:oMath>
      <w:r>
        <w:t xml:space="preserve"> and </w:t>
      </w:r>
      <m:oMath>
        <m:r>
          <w:rPr>
            <w:rFonts w:ascii="Cambria Math" w:hAnsi="Cambria Math"/>
          </w:rPr>
          <m:t>V</m:t>
        </m:r>
      </m:oMath>
      <w:r w:rsidR="007E6DD5">
        <w:t xml:space="preserve"> denote</w:t>
      </w:r>
      <w:r>
        <w:t xml:space="preserve"> the query, key</w:t>
      </w:r>
      <w:r w:rsidR="00CD0911">
        <w:t>,</w:t>
      </w:r>
      <w:r>
        <w:t xml:space="preserve"> and value matrix, respectively, and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t xml:space="preserve"> denotes the key dimension.</w:t>
      </w:r>
      <w:r w:rsidR="000454B1">
        <w:t xml:space="preserve"> The general </w:t>
      </w:r>
      <w:r w:rsidR="00EF60DA">
        <w:t xml:space="preserve">flow of information is visualized again in </w:t>
      </w:r>
      <w:r w:rsidR="00EF60DA" w:rsidRPr="0095315D">
        <w:rPr>
          <w:highlight w:val="yellow"/>
        </w:rPr>
        <w:t>figure 5</w:t>
      </w:r>
      <w:r w:rsidR="00EF60DA">
        <w:t xml:space="preserve">. </w:t>
      </w:r>
      <w:sdt>
        <w:sdtPr>
          <w:alias w:val="To edit, see citavi.com/edit"/>
          <w:tag w:val="CitaviPlaceholder#dbfb645c-0118-463d-b39f-aaff4c706a5c"/>
          <w:id w:val="463848992"/>
          <w:placeholder>
            <w:docPart w:val="DefaultPlaceholder_-1854013440"/>
          </w:placeholder>
        </w:sdtPr>
        <w:sdtContent>
          <w:r w:rsidR="007D0BE8">
            <w:rPr>
              <w:noProof/>
            </w:rPr>
            <w:fldChar w:fldCharType="begin"/>
          </w:r>
          <w:r w:rsidR="00EF60D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V2YWx1YXRpb25Tb3VyY2VUZXh0Rm9ybWF0IjowLCJHcm91cHMiOltdLCJIYXNMYWJlbDEiOmZhbHNlLCJIYXNMYWJlbDIiOnRydWUsIktleXdvcmRzIjpbXSwiTG9jYXRpb25zIjpbeyIkaWQiOiIyOSIsIiR0eXBlIjoiU3dpc3NBY2FkZW1pYy5DaXRhdmkuTG9jYXRpb24sIFN3aXNzQWNhZGVtaWMuQ2l0YXZpIiwiQWRkcmVzcyI6eyIkaWQiOiIzM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zMiIsIiR0eXBlIjoiU3dpc3NBY2FkZW1pYy5DaXRhdmkuTG9jYXRpb24sIFN3aXNzQWNhZGVtaWMuQ2l0YXZpIiwiQWRkcmVzcyI6eyIkaWQiOiIzM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5vdGVzIjoiMTUgcGFnZXMsIDUgZmlndXJlcyI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RUMTc6NTU6MTE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GJmYjY0NWMtMDExOC00NjNkLWIzOWYtYWFmZjRjNzA2YTVjIiwiVGV4dCI6IihBbGFtbWFyLCAyMDE4YTsgUnVzaCwgMjAxODsgVmFzd2FuaSBldCBhbC4sIDIwMTcpIiwiV0FJVmVyc2lvbiI6IjYuNS4wLjAifQ==}</w:instrText>
          </w:r>
          <w:r w:rsidR="007D0BE8">
            <w:rPr>
              <w:noProof/>
            </w:rPr>
            <w:fldChar w:fldCharType="separate"/>
          </w:r>
          <w:r w:rsidR="00832554">
            <w:rPr>
              <w:noProof/>
            </w:rPr>
            <w:t>(Alammar, 2018a; Rush, 2018; Vaswani et al., 2017)</w:t>
          </w:r>
          <w:r w:rsidR="007D0BE8">
            <w:rPr>
              <w:noProof/>
            </w:rPr>
            <w:fldChar w:fldCharType="end"/>
          </w:r>
        </w:sdtContent>
      </w:sdt>
    </w:p>
    <w:p w14:paraId="08B0E5CD" w14:textId="4CDAAD15" w:rsidR="00041112" w:rsidRDefault="00041112" w:rsidP="00041112">
      <w:pPr>
        <w:pStyle w:val="Zwischenberschriftnichtnummeriert"/>
      </w:pPr>
      <w:r>
        <w:t>Multi-head self-attention</w:t>
      </w:r>
    </w:p>
    <w:p w14:paraId="72738E8F" w14:textId="77777777" w:rsidR="00CD0911" w:rsidRDefault="000454B1" w:rsidP="00CD0911">
      <w:pPr>
        <w:pStyle w:val="Abbildung"/>
        <w:keepNext/>
      </w:pPr>
      <w:r>
        <w:drawing>
          <wp:inline distT="0" distB="0" distL="0" distR="0" wp14:anchorId="1F146D55" wp14:editId="442BDF8D">
            <wp:extent cx="4933950" cy="266803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42083" cy="2672433"/>
                    </a:xfrm>
                    <a:prstGeom prst="rect">
                      <a:avLst/>
                    </a:prstGeom>
                  </pic:spPr>
                </pic:pic>
              </a:graphicData>
            </a:graphic>
          </wp:inline>
        </w:drawing>
      </w:r>
    </w:p>
    <w:p w14:paraId="7C2EEE6B" w14:textId="60A81A05" w:rsidR="000454B1" w:rsidRDefault="00CD0911" w:rsidP="00CD0911">
      <w:pPr>
        <w:pStyle w:val="Beschriftung"/>
      </w:pPr>
      <w:r>
        <w:t xml:space="preserve">Figure </w:t>
      </w:r>
      <w:r>
        <w:fldChar w:fldCharType="begin"/>
      </w:r>
      <w:r>
        <w:instrText xml:space="preserve"> SEQ Figure \* ARABIC </w:instrText>
      </w:r>
      <w:r>
        <w:fldChar w:fldCharType="separate"/>
      </w:r>
      <w:r>
        <w:rPr>
          <w:noProof/>
        </w:rPr>
        <w:t>5</w:t>
      </w:r>
      <w:r>
        <w:fldChar w:fldCharType="end"/>
      </w:r>
      <w:r>
        <w:t xml:space="preserve">: Comparison of scaled dot-product attention (left) and multi-head scaled dot-product attention (right). </w:t>
      </w:r>
      <w:r w:rsidR="003C13EE">
        <w:t xml:space="preserve">(Taken from </w:t>
      </w:r>
      <w:sdt>
        <w:sdtPr>
          <w:alias w:val="To edit, see citavi.com/edit"/>
          <w:tag w:val="CitaviPlaceholder#d21c8ca0-fc10-47ca-abe8-c714c9cb5ed6"/>
          <w:id w:val="200681178"/>
          <w:placeholder>
            <w:docPart w:val="DefaultPlaceholder_-1854013440"/>
          </w:placeholder>
        </w:sdtPr>
        <w:sdtContent>
          <w:r w:rsidR="003C13EE">
            <w:rPr>
              <w:noProof/>
            </w:rPr>
            <w:fldChar w:fldCharType="begin"/>
          </w:r>
          <w:r w:rsidR="003C13EE">
            <w:rPr>
              <w:noProof/>
            </w:rPr>
            <w:instrText>ADDIN CitaviPlaceholder{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mczE4XFxsdHJjaFxcZnMxOFxcbG9jaFxcYWYzXFxkYmNoXFxhZjNcXGhpY2hcXGYzIE5vcm1hbDt9e1xcKlxcY3MxMFxcYWRkaXRpdmVcXHNzZW1paGlkZGVuXFxzcHJpb3JpdHkwIERlZmF1bHQgUGFyYWdyYXBoIEZvbnQ7fXtcXCpcXHRzMTFcXHRzcm93ZFxcc25leHQxMVxyXG5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Fx0cmZ0c1dpZHRoQjNcXHRycGFkZHQwXFx0cnBhZGRmdDNcXHRycGFkZGIwXFx0cnBhZGRmYjNcXHRycGFkZHIxMDhcclxu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RXZhbHVhdGlvblNvdXJjZVRleHRGb3JtYXQiOjAsIkdyb3VwcyI6W10sIkhhc0xhYmVsMSI6ZmFsc2UsIkhhc0xhYmVsMiI6dHJ1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1In19XSwiTm90ZXMiOiIxNSBwYWdlcywgNSBmaWd1cmVzIi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mczE4XFxsdHJjaFxcZnMxOFxcbG9jaFxcYWYzXFxkYmNoXFxhZjNcXGhpY2hcXGYzIE5vcm1hbDt9e1xcKlxcY3MxMFxcYWRkaXRpdmVcXHNzZW1paGlkZGVuXFxzcHJpb3JpdHkwIERlZmF1bHQgUGFyYWdyYXBoIEZvbnQ7fXtcXCpcXHRzMTFcXHRzcm93ZFxcc25leHQxMVxyXG5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Fx0cmZ0c1dpZHRoQjNcXHRycGFkZHQwXFx0cnBhZGRmdDNcXHRycGFkZGIwXFx0cnBhZGRmYjNcXHRycGFkZHIxMDhcclxu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NFQxNzo1NToxMS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MjFjOGNhMC1mYzEwLTQ3Y2EtYWJlOC1jNzE0YzljYjVlZDYiLCJUZXh0IjoiVmFzd2FuaSBldCBhbC4iLCJXQUlWZXJzaW9uIjoiNi41LjAuMCJ9}</w:instrText>
          </w:r>
          <w:r w:rsidR="003C13EE">
            <w:rPr>
              <w:noProof/>
            </w:rPr>
            <w:fldChar w:fldCharType="separate"/>
          </w:r>
          <w:r w:rsidR="00832554">
            <w:rPr>
              <w:noProof/>
            </w:rPr>
            <w:t>Vaswani et al.</w:t>
          </w:r>
          <w:r w:rsidR="003C13EE">
            <w:rPr>
              <w:noProof/>
            </w:rPr>
            <w:fldChar w:fldCharType="end"/>
          </w:r>
        </w:sdtContent>
      </w:sdt>
      <w:r w:rsidR="003C13EE">
        <w:t xml:space="preserve"> </w:t>
      </w:r>
      <w:sdt>
        <w:sdtPr>
          <w:alias w:val="To edit, see citavi.com/edit"/>
          <w:tag w:val="CitaviPlaceholder#a2bfc0b8-de52-4d8b-9608-a273649b7ab9"/>
          <w:id w:val="-86542097"/>
          <w:placeholder>
            <w:docPart w:val="DefaultPlaceholder_-1854013440"/>
          </w:placeholder>
        </w:sdtPr>
        <w:sdtContent>
          <w:r w:rsidR="003C13EE">
            <w:rPr>
              <w:noProof/>
            </w:rPr>
            <w:fldChar w:fldCharType="begin"/>
          </w:r>
          <w:r w:rsidR="003C13EE">
            <w:rPr>
              <w:noProof/>
            </w:rPr>
            <w:instrText>ADDIN CitaviPlaceholder{eyIkaWQiOiIxIiwiJHR5cGUiOiJTd2lzc0FjYWRlbWljLkNpdGF2aS5DaXRhdGlvbnMuV29yZFBsYWNlaG9sZGVyLCBTd2lzc0FjYWRlbWljLkNpdGF2aSIsIkFzc29jaWF0ZVdpdGhQbGFjZWhvbGRlclRhZyI6IkNpdGF2aVBsYWNlaG9sZGVyI2QyMWM4Y2EwLWZjMTAtNDdjYS1hYmU4LWM3MTRjOWNiNWVkNiIsIkVudHJpZXMiOlt7IiRpZCI6IjIiLCIkdHlwZSI6IlN3aXNzQWNhZGVtaWMuQ2l0YXZpLkNpdGF0aW9ucy5Xb3JkUGxhY2Vob2xkZXJFbnRyeSwgU3dpc3NBY2FkZW1pYy5DaXRhdmkiLCJJZCI6ImQ1MWFhYjQ1LTkzMjgtNGQzZS1iODIyLWE3M2EyYjkzNzg5OS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mczE4XFxsdHJjaFxcZnMxOFxcbG9jaFxcYWYzXFxkYmNoXFxhZjNcXGhpY2hcXGYzIE5vcm1hbDt9e1xcKlxcY3MxMFxcYWRkaXRpdmVcXHNzZW1paGlkZGVuXFxzcHJpb3JpdHkwIERlZmF1bHQgUGFyYWdyYXBoIEZvbnQ7fXtcXCpcXHRzMTFcXHRzcm93ZFxcc25leHQxMVxyXG5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Fx0cmZ0c1dpZHRoQjNcXHRycGFkZHQwXFx0cnBhZGRmdDNcXHRycGFkZGIwXFx0cnBhZGRmYjNcXHRycGFkZHIxMDhcclxu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FdmFsdWF0aW9uU291cmNlVGV4dEZvcm1hdCI6MCwiR3JvdXBzIjpbXSwiSGFzTGFiZWwxIjpmYWxzZSwiSGFzTGFiZWwyIjp0cnV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gifX1dLCJOb3RlcyI6IjE1IHBhZ2VzLCA1IGZpZ3VyZXMi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A0VDE3OjU1OjEx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0KSJ9XX0sIlRhZyI6IkNpdGF2aVBsYWNlaG9sZGVyI2EyYmZjMGI4LWRlNTItNGQ4Yi05NjA4LWEyNzM2NDliN2FiOSIsIlRleHQiOiIoMjAxNywgcC7CoDQpIiwiV0FJVmVyc2lvbiI6IjYuNS4wLjAifQ==}</w:instrText>
          </w:r>
          <w:r w:rsidR="003C13EE">
            <w:rPr>
              <w:noProof/>
            </w:rPr>
            <w:fldChar w:fldCharType="separate"/>
          </w:r>
          <w:r w:rsidR="00832554">
            <w:rPr>
              <w:noProof/>
            </w:rPr>
            <w:t>(2017, p. 4)</w:t>
          </w:r>
          <w:r w:rsidR="003C13EE">
            <w:rPr>
              <w:noProof/>
            </w:rPr>
            <w:fldChar w:fldCharType="end"/>
          </w:r>
        </w:sdtContent>
      </w:sdt>
      <w:r w:rsidR="003C13EE">
        <w:t>)</w:t>
      </w:r>
    </w:p>
    <w:p w14:paraId="31546690" w14:textId="75F1F7B8" w:rsidR="00246CAF" w:rsidRPr="00BD1538" w:rsidRDefault="00246CAF" w:rsidP="00246CAF">
      <w:r>
        <w:t xml:space="preserve">Multi-head self-attention improves the </w:t>
      </w:r>
      <w:r w:rsidR="007008D7">
        <w:t>scaled dot-product attention</w:t>
      </w:r>
      <w:r>
        <w:t xml:space="preserve"> mechanism</w:t>
      </w:r>
      <w:r w:rsidR="007008D7">
        <w:t>, as i</w:t>
      </w:r>
      <w:r w:rsidR="005F3D69">
        <w:t xml:space="preserve">t runs </w:t>
      </w:r>
      <w:r w:rsidR="007008D7">
        <w:t xml:space="preserve">the mechanism </w:t>
      </w:r>
      <w:r w:rsidR="005F3D69">
        <w:t>multiple times in parallel</w:t>
      </w:r>
      <w:r w:rsidR="007008D7">
        <w:t xml:space="preserve">, each </w:t>
      </w:r>
      <w:r w:rsidR="005F3D69">
        <w:t xml:space="preserve">with </w:t>
      </w:r>
      <w:r w:rsidR="007008D7">
        <w:t xml:space="preserve">different query/key/value weight matrices that were learned during training the network. </w:t>
      </w:r>
      <w:r w:rsidR="005F3CD4">
        <w:t>In case of t</w:t>
      </w:r>
      <w:r w:rsidR="007008D7">
        <w:t xml:space="preserve">he Transformer </w:t>
      </w:r>
      <w:r w:rsidR="005F3CD4">
        <w:t xml:space="preserve">which </w:t>
      </w:r>
      <w:r w:rsidR="007008D7">
        <w:t xml:space="preserve">uses eight attention heads, </w:t>
      </w:r>
      <w:r w:rsidR="005F3CD4">
        <w:t xml:space="preserve">this results in eight output matrices. </w:t>
      </w:r>
      <w:r w:rsidR="00B15E55">
        <w:t xml:space="preserve">To ensure that the upcoming feed-forward layer receives its desired input, </w:t>
      </w:r>
      <w:r w:rsidR="006C6DE4">
        <w:t>namely a single matrix</w:t>
      </w:r>
      <w:r w:rsidR="00B15E55">
        <w:t xml:space="preserve">, the eight scaled dot-product attentions are concatenated and linearly transformed. </w:t>
      </w:r>
      <w:sdt>
        <w:sdtPr>
          <w:alias w:val="To edit, see citavi.com/edit"/>
          <w:tag w:val="CitaviPlaceholder#a6bb139d-7a7d-4a62-b609-5fc4eed73261"/>
          <w:id w:val="1768656686"/>
          <w:placeholder>
            <w:docPart w:val="DefaultPlaceholder_-1854013440"/>
          </w:placeholder>
        </w:sdtPr>
        <w:sdtContent>
          <w:r w:rsidR="003D252D">
            <w:rPr>
              <w:noProof/>
            </w:rPr>
            <w:fldChar w:fldCharType="begin"/>
          </w:r>
          <w:r w:rsidR="003D252D">
            <w:rPr>
              <w:noProof/>
            </w:rPr>
            <w:instrText>ADDIN CitaviPlaceholder{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mczE4XFxsdHJjaFxcZnMxOFxcbG9jaFxcYWYzXFxkYmNoXFxhZjNcXGhpY2hcXGYzIE5vcm1hbDt9e1xcKlxcY3MxMFxcYWRkaXRpdmVcXHNzZW1paGlkZGVuXFxzcHJpb3JpdHkwIERlZmF1bHQgUGFyYWdyYXBoIEZvbnQ7fXtcXCpcXHRzMTFcXHRzcm93ZFxcc25leHQxMVxyXG5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Fx0cmZ0c1dpZHRoQjNcXHRycGFkZHQwXFx0cnBhZGRmdDNcXHRycGFkZGIwXFx0cnBhZGRmYjNcXHRycGFkZHIxMDhcclxu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RXZhbHVhdGlvblNvdXJjZVRleHRGb3JtYXQiOjAsIkdyb3VwcyI6W10sIkhhc0xhYmVsMSI6ZmFsc2UsIkhhc0xhYmVsMiI6dHJ1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1In19XSwiTm90ZXMiOiIxNSBwYWdlcywgNSBmaWd1cmVzIi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mczE4XFxsdHJjaFxcZnMxOFxcbG9jaFxcYWYzXFxkYmNoXFxhZjNcXGhpY2hcXGYzIE5vcm1hbDt9e1xcKlxcY3MxMFxcYWRkaXRpdmVcXHNzZW1paGlkZGVuXFxzcHJpb3JpdHkwIERlZmF1bHQgUGFyYWdyYXBoIEZvbnQ7fXtcXCpcXHRzMTFcXHRzcm93ZFxcc25leHQxMVxyXG5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Fx0cmZ0c1dpZHRoQjNcXHRycGFkZHQwXFx0cnBhZGRmdDNcXHRycGFkZGIwXFx0cnBhZGRmYjNcXHRycGFkZHIxMDhcclxu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NFQxNzo1NToxMS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NmJiMTM5ZC03YTdkLTRhNjItYjYwOS01ZmM0ZWVkNzMyNjEiLCJUZXh0IjoiVmFzd2FuaSBldCBhbC4iLCJXQUlWZXJzaW9uIjoiNi41LjAuMCJ9}</w:instrText>
          </w:r>
          <w:r w:rsidR="003D252D">
            <w:rPr>
              <w:noProof/>
            </w:rPr>
            <w:fldChar w:fldCharType="separate"/>
          </w:r>
          <w:r w:rsidR="00832554">
            <w:rPr>
              <w:noProof/>
            </w:rPr>
            <w:t>Vaswani et al.</w:t>
          </w:r>
          <w:r w:rsidR="003D252D">
            <w:rPr>
              <w:noProof/>
            </w:rPr>
            <w:fldChar w:fldCharType="end"/>
          </w:r>
        </w:sdtContent>
      </w:sdt>
      <w:r w:rsidR="003D252D">
        <w:t xml:space="preserve"> </w:t>
      </w:r>
      <w:sdt>
        <w:sdtPr>
          <w:alias w:val="To edit, see citavi.com/edit"/>
          <w:tag w:val="CitaviPlaceholder#0c487394-ddbf-4b4f-92a4-a718171259d7"/>
          <w:id w:val="58680131"/>
          <w:placeholder>
            <w:docPart w:val="DefaultPlaceholder_-1854013440"/>
          </w:placeholder>
        </w:sdtPr>
        <w:sdtContent>
          <w:r w:rsidR="003D252D">
            <w:rPr>
              <w:noProof/>
            </w:rPr>
            <w:fldChar w:fldCharType="begin"/>
          </w:r>
          <w:r w:rsidR="003D252D">
            <w:rPr>
              <w:noProof/>
            </w:rPr>
            <w:instrText>ADDIN CitaviPlaceholder{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5vdGVzIjoiMTUgcGFnZXMsIDUgZmlndXJlcyI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RUMTc6NTU6MTE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wYzQ4NzM5NC1kZGJmLTRiNGYtOTJhNC1hNzE4MTcxMjU5ZDciLCJUZXh0IjoiKDIwMTcpIiwiV0FJVmVyc2lvbiI6IjYuNS4wLjAifQ==}</w:instrText>
          </w:r>
          <w:r w:rsidR="003D252D">
            <w:rPr>
              <w:noProof/>
            </w:rPr>
            <w:fldChar w:fldCharType="separate"/>
          </w:r>
          <w:r w:rsidR="00832554">
            <w:rPr>
              <w:noProof/>
            </w:rPr>
            <w:t>(2017)</w:t>
          </w:r>
          <w:r w:rsidR="003D252D">
            <w:rPr>
              <w:noProof/>
            </w:rPr>
            <w:fldChar w:fldCharType="end"/>
          </w:r>
        </w:sdtContent>
      </w:sdt>
      <w:r w:rsidR="006C6DE4">
        <w:t xml:space="preserve"> claim that this multi-head approach </w:t>
      </w:r>
      <w:r w:rsidR="003D252D">
        <w:t xml:space="preserve">allows </w:t>
      </w:r>
      <w:r w:rsidR="00E905D9">
        <w:t xml:space="preserve">to “jointly attend to information from different representation subspaces at different positions” (p. 4) </w:t>
      </w:r>
      <w:r w:rsidR="003D252D">
        <w:t xml:space="preserve">and </w:t>
      </w:r>
      <w:r w:rsidR="003D252D">
        <w:lastRenderedPageBreak/>
        <w:t xml:space="preserve">thus exceeds the performance of single-head attention. </w:t>
      </w:r>
      <w:r w:rsidR="00CD0911">
        <w:t xml:space="preserve">The general information flow of the multi-head approach compared to a single-head scaled dot-product attention layer is visualized again in </w:t>
      </w:r>
      <w:r w:rsidR="00CD0911" w:rsidRPr="0095315D">
        <w:rPr>
          <w:highlight w:val="yellow"/>
        </w:rPr>
        <w:t>figure 5.</w:t>
      </w:r>
      <w:r w:rsidR="00CD0911">
        <w:t xml:space="preserve"> </w:t>
      </w:r>
      <w:sdt>
        <w:sdtPr>
          <w:alias w:val="To edit, see citavi.com/edit"/>
          <w:tag w:val="CitaviPlaceholder#e01e988a-c81e-48d7-a553-b243476d861b"/>
          <w:id w:val="983584433"/>
          <w:placeholder>
            <w:docPart w:val="FE2CFCBB86744EFDB16CF2CA088BB320"/>
          </w:placeholder>
        </w:sdtPr>
        <w:sdtContent>
          <w:r w:rsidR="006F3819">
            <w:rPr>
              <w:noProof/>
            </w:rPr>
            <w:fldChar w:fldCharType="begin"/>
          </w:r>
          <w:r w:rsidR="00B1125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V2YWx1YXRpb25Tb3VyY2VUZXh0Rm9ybWF0IjowLCJHcm91cHMiOltdLCJIYXNMYWJlbDEiOmZhbHNlLCJIYXNMYWJlbDIiOnRydWUsIktleXdvcmRzIjpbXSwiTG9jYXRpb25zIjpbeyIkaWQiOiIyOSIsIiR0eXBlIjoiU3dpc3NBY2FkZW1pYy5DaXRhdmkuTG9jYXRpb24sIFN3aXNzQWNhZGVtaWMuQ2l0YXZpIiwiQWRkcmVzcyI6eyIkaWQiOiIzM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zMiIsIiR0eXBlIjoiU3dpc3NBY2FkZW1pYy5DaXRhdmkuTG9jYXRpb24sIFN3aXNzQWNhZGVtaWMuQ2l0YXZpIiwiQWRkcmVzcyI6eyIkaWQiOiIzM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5vdGVzIjoiMTUgcGFnZXMsIDUgZmlndXJlcyI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RUMTc6NTU6MTE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xZTk4OGEtYzgxZS00OGQ3LWE1NTMtYjI0MzQ3NmQ4NjFiIiwiVGV4dCI6IihBbGFtbWFyLCAyMDE4YTsgUnVzaCwgMjAxODsgVmFzd2FuaSBldCBhbC4sIDIwMTcpIiwiV0FJVmVyc2lvbiI6IjYuNS4wLjAifQ==}</w:instrText>
          </w:r>
          <w:r w:rsidR="006F3819">
            <w:rPr>
              <w:noProof/>
            </w:rPr>
            <w:fldChar w:fldCharType="separate"/>
          </w:r>
          <w:r w:rsidR="00832554">
            <w:rPr>
              <w:noProof/>
            </w:rPr>
            <w:t>(Alammar, 2018a; Rush, 2018; Vaswani et al., 2017)</w:t>
          </w:r>
          <w:r w:rsidR="006F3819">
            <w:rPr>
              <w:noProof/>
            </w:rPr>
            <w:fldChar w:fldCharType="end"/>
          </w:r>
        </w:sdtContent>
      </w:sdt>
    </w:p>
    <w:p w14:paraId="752AF35B" w14:textId="4FFC59E1" w:rsidR="00871954" w:rsidRDefault="006028AD" w:rsidP="00871954">
      <w:pPr>
        <w:pStyle w:val="berschrift2"/>
      </w:pPr>
      <w:r>
        <w:t>BERT</w:t>
      </w:r>
    </w:p>
    <w:p w14:paraId="1F10E322" w14:textId="1C025F1D" w:rsidR="005D2BF7" w:rsidRDefault="00C51129" w:rsidP="005D2BF7">
      <w:r>
        <w:t>Blabla bla</w:t>
      </w:r>
    </w:p>
    <w:p w14:paraId="220792E9" w14:textId="77777777" w:rsidR="00C51129" w:rsidRPr="00C51129" w:rsidRDefault="00C51129" w:rsidP="00C51129">
      <w:pPr>
        <w:pStyle w:val="Folgeabsatz"/>
        <w:ind w:firstLine="0"/>
      </w:pPr>
    </w:p>
    <w:p w14:paraId="4AB7C626" w14:textId="0BD007F0" w:rsidR="005D2BF7" w:rsidRPr="005D2BF7" w:rsidRDefault="005D2BF7" w:rsidP="005D2BF7">
      <w:pPr>
        <w:pStyle w:val="Folgeabsatz"/>
        <w:numPr>
          <w:ilvl w:val="0"/>
          <w:numId w:val="25"/>
        </w:numPr>
      </w:pPr>
    </w:p>
    <w:p w14:paraId="53B58BAB" w14:textId="07396B1D" w:rsidR="005D2BF7" w:rsidRDefault="005D2BF7" w:rsidP="005D2BF7">
      <w:r>
        <w:t>Transformer</w:t>
      </w:r>
    </w:p>
    <w:p w14:paraId="4ED71389" w14:textId="4A7C7C72" w:rsidR="00B31989" w:rsidRDefault="00B31989" w:rsidP="00B31989">
      <w:pPr>
        <w:pStyle w:val="Folgeabsatz"/>
        <w:numPr>
          <w:ilvl w:val="0"/>
          <w:numId w:val="25"/>
        </w:numPr>
      </w:pPr>
    </w:p>
    <w:p w14:paraId="46D482C0" w14:textId="61A8D877" w:rsidR="00B31989" w:rsidRDefault="00B31989" w:rsidP="00B31989">
      <w:pPr>
        <w:pStyle w:val="Folgeabsatz"/>
        <w:ind w:firstLine="0"/>
      </w:pPr>
    </w:p>
    <w:p w14:paraId="25852978" w14:textId="0094AB14" w:rsidR="00B31989" w:rsidRDefault="00B31989" w:rsidP="00B31989">
      <w:pPr>
        <w:pStyle w:val="Folgeabsatz"/>
        <w:ind w:firstLine="0"/>
      </w:pPr>
    </w:p>
    <w:p w14:paraId="6273C082" w14:textId="0DAD1572" w:rsidR="00B31989" w:rsidRDefault="00B31989" w:rsidP="00B31989">
      <w:pPr>
        <w:pStyle w:val="Folgeabsatz"/>
        <w:ind w:firstLine="0"/>
      </w:pPr>
    </w:p>
    <w:p w14:paraId="441C69AA" w14:textId="77777777" w:rsidR="00B31989" w:rsidRPr="005D2BF7" w:rsidRDefault="00B31989" w:rsidP="00B31989">
      <w:pPr>
        <w:pStyle w:val="Folgeabsatz"/>
        <w:ind w:firstLine="0"/>
      </w:pPr>
    </w:p>
    <w:p w14:paraId="3015A02D" w14:textId="095CA97A" w:rsidR="00F80B09" w:rsidRPr="00F80B09" w:rsidRDefault="00F80B09" w:rsidP="00F80B09">
      <w:r>
        <w:t xml:space="preserve">BERT ist insofern kein traditional Language Model, da es nicht basierend auf den Vorherigen Kontext/ Wörtern die Wahrscheinlichkeit für das nächste Wort in der Sequenz bestimmen kann. </w:t>
      </w:r>
    </w:p>
    <w:p w14:paraId="3900BCF1" w14:textId="4F496FD7" w:rsidR="00933F6C" w:rsidRDefault="00BF79EA" w:rsidP="00880CA2">
      <w:pPr>
        <w:pStyle w:val="berschrift2"/>
      </w:pPr>
      <w:r>
        <w:t>Cooking datasets</w:t>
      </w:r>
    </w:p>
    <w:p w14:paraId="10B1C00C" w14:textId="57B5FAC3" w:rsidR="00304BA4" w:rsidRDefault="009E60A8" w:rsidP="0025601D">
      <w:r>
        <w:t xml:space="preserve">Despite the fact that cooking has recently </w:t>
      </w:r>
      <w:r w:rsidR="00BA29FE">
        <w:t>received</w:t>
      </w:r>
      <w:r>
        <w:t xml:space="preserve"> some attention for NLP research, the number of sophisticated datasets in this domain is rather </w:t>
      </w:r>
      <w:r w:rsidR="00093190">
        <w:t>small</w:t>
      </w:r>
      <w:r>
        <w:t>.</w:t>
      </w:r>
      <w:r w:rsidR="006240EB">
        <w:t xml:space="preserve"> This shrinks even more when only considering datasets that are somehow relevant for conversational </w:t>
      </w:r>
      <w:r w:rsidR="006D37BB" w:rsidRPr="006D37BB">
        <w:rPr>
          <w:highlight w:val="yellow"/>
        </w:rPr>
        <w:t>AI/agents</w:t>
      </w:r>
      <w:r w:rsidR="006240EB">
        <w:t xml:space="preserve"> and thus </w:t>
      </w:r>
      <w:r w:rsidR="00100F2E">
        <w:t>could</w:t>
      </w:r>
      <w:r w:rsidR="006240EB">
        <w:t xml:space="preserve"> be used to train and test CookBERT. </w:t>
      </w:r>
      <w:r w:rsidR="00BA29FE">
        <w:t>Available datasets that meet this criterion and</w:t>
      </w:r>
      <w:r w:rsidR="009E4F5F">
        <w:t xml:space="preserve"> are therefore </w:t>
      </w:r>
      <w:r w:rsidR="002753AC">
        <w:t>utilized</w:t>
      </w:r>
      <w:r w:rsidR="009E4F5F">
        <w:t xml:space="preserve"> in this thesis</w:t>
      </w:r>
      <w:r w:rsidR="00BA29FE">
        <w:t xml:space="preserve"> </w:t>
      </w:r>
      <w:r w:rsidR="009E4F5F">
        <w:t xml:space="preserve">are </w:t>
      </w:r>
      <w:r w:rsidR="00BA29FE">
        <w:t xml:space="preserve">presented </w:t>
      </w:r>
      <w:r w:rsidR="00D809D4">
        <w:t>in the next sections</w:t>
      </w:r>
      <w:r w:rsidR="00BA29FE">
        <w:t xml:space="preserve">. </w:t>
      </w:r>
    </w:p>
    <w:p w14:paraId="40E6401F" w14:textId="1CEC7081" w:rsidR="00704F10" w:rsidRDefault="00704F10" w:rsidP="00704F10">
      <w:pPr>
        <w:pStyle w:val="berschrift3"/>
      </w:pPr>
      <w:r>
        <w:t>RecipeNLG</w:t>
      </w:r>
    </w:p>
    <w:p w14:paraId="71BCB780" w14:textId="60C8CCE9" w:rsidR="000E0BD8" w:rsidRDefault="000E0BD8" w:rsidP="004D0529">
      <w:r>
        <w:t>RecipeNLG</w:t>
      </w:r>
      <w:r w:rsidR="003E7276">
        <w:t xml:space="preserve"> </w:t>
      </w:r>
      <w:sdt>
        <w:sdtPr>
          <w:alias w:val="To edit, see citavi.com/edit"/>
          <w:tag w:val="CitaviPlaceholder#f5183af6-237b-490d-a846-03eed3d15180"/>
          <w:id w:val="1212462450"/>
          <w:placeholder>
            <w:docPart w:val="DefaultPlaceholder_-1854013440"/>
          </w:placeholder>
        </w:sdtPr>
        <w:sdtEndPr/>
        <w:sdtContent>
          <w:r w:rsidR="003E7276">
            <w:rPr>
              <w:noProof/>
            </w:rPr>
            <w:fldChar w:fldCharType="begin"/>
          </w:r>
          <w:r w:rsidR="003E727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WVlNjQ5LWVkYzktNDdhNS1iOWM2LWFkYWQyYjEwNGRhZi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2Y1MTgzYWY2LTIzN2ItNDkwZC1hODQ2LTAzZWVkM2QxNTE4MCIsIlRleHQiOiIoQmllxYQgZXQgYWwuLCAyMDIwKSIsIldBSVZlcnNpb24iOiI2LjUuMC4wIn0=}</w:instrText>
          </w:r>
          <w:r w:rsidR="003E7276">
            <w:rPr>
              <w:noProof/>
            </w:rPr>
            <w:fldChar w:fldCharType="separate"/>
          </w:r>
          <w:r w:rsidR="00832554">
            <w:rPr>
              <w:noProof/>
            </w:rPr>
            <w:t>(Bień et al., 2020)</w:t>
          </w:r>
          <w:r w:rsidR="003E7276">
            <w:rPr>
              <w:noProof/>
            </w:rPr>
            <w:fldChar w:fldCharType="end"/>
          </w:r>
        </w:sdtContent>
      </w:sdt>
      <w:r>
        <w:t xml:space="preserve"> is a cooking recipe dataset for semi-structured text generation. </w:t>
      </w:r>
      <w:r w:rsidR="003E7276">
        <w:t>It contains over 2.2 million distinct recipes and is assumed to be the largest publicly available dataset for the cooking domain. RecipeNLG builds upon the preceding Recipe1M+</w:t>
      </w:r>
      <w:r w:rsidR="003D2922">
        <w:t xml:space="preserve"> dataset</w:t>
      </w:r>
      <w:r w:rsidR="003E7276">
        <w:t xml:space="preserve"> </w:t>
      </w:r>
      <w:sdt>
        <w:sdtPr>
          <w:alias w:val="To edit, see citavi.com/edit"/>
          <w:tag w:val="CitaviPlaceholder#0c126893-b46e-4fc3-9d93-da343b55519c"/>
          <w:id w:val="-2127000177"/>
          <w:placeholder>
            <w:docPart w:val="DefaultPlaceholder_-1854013440"/>
          </w:placeholder>
        </w:sdtPr>
        <w:sdtEndPr/>
        <w:sdtContent>
          <w:r w:rsidR="003E7276">
            <w:rPr>
              <w:noProof/>
            </w:rPr>
            <w:fldChar w:fldCharType="begin"/>
          </w:r>
          <w:r w:rsidR="006F381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}</w:instrText>
          </w:r>
          <w:r w:rsidR="003E7276">
            <w:rPr>
              <w:noProof/>
            </w:rPr>
            <w:fldChar w:fldCharType="separate"/>
          </w:r>
          <w:r w:rsidR="00832554">
            <w:rPr>
              <w:noProof/>
            </w:rPr>
            <w:t>(Marin et al., 2019)</w:t>
          </w:r>
          <w:r w:rsidR="003E7276">
            <w:rPr>
              <w:noProof/>
            </w:rPr>
            <w:fldChar w:fldCharType="end"/>
          </w:r>
        </w:sdtContent>
      </w:sdt>
      <w:r w:rsidR="003E7276">
        <w:t xml:space="preserve"> and extends it with over one million cleaned, deduplicated recipes scraped from multiple cooking websites. Each entry of the dataset contains the following information: the title of the recipe, a list of ingredients and quantities, </w:t>
      </w:r>
      <w:r w:rsidR="004D0529">
        <w:t xml:space="preserve">a list of instructions, the link to the recipe, information about its source (gathered </w:t>
      </w:r>
      <w:r w:rsidR="004D0529">
        <w:lastRenderedPageBreak/>
        <w:t>or originating from Recipe1M+ dataset) and a list of</w:t>
      </w:r>
      <w:r w:rsidR="003D2922">
        <w:t xml:space="preserve"> automatically</w:t>
      </w:r>
      <w:r w:rsidR="004D0529">
        <w:t xml:space="preserve"> extracted food entities. </w:t>
      </w:r>
      <w:sdt>
        <w:sdtPr>
          <w:alias w:val="To edit, see citavi.com/edit"/>
          <w:tag w:val="CitaviPlaceholder#0add9e6d-1944-456b-b22e-2436f736b326"/>
          <w:id w:val="-724365300"/>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2M4ZTMxOGJjLTAyZGItNGJjNS05MzQ2LTVjODI0ZWMzNDA5YiIsIkVudHJpZXMiOlt7IiRpZCI6IjIiLCIkdHlwZSI6IlN3aXNzQWNhZGVtaWMuQ2l0YXZpLkNpdGF0aW9ucy5Xb3JkUGxhY2Vob2xkZXJFbnRyeSwgU3dpc3NBY2FkZW1pYy5DaXRhdmkiLCJJZCI6IjJmMjU2NjdmLTQ5YmMtNDM3Mi1hM2M5LTA2ODAyZTE1ODE5ZCIsIlJhbmdlTGVuZ3RoIjoxMSwiUmVmZXJlbmNlSWQiOiJhZTkxNmUyMS0yNDQ2LTRiZDgtYWU4ZC04YzU2MDExMjQ0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jbGFudGhvbG9neS5vcmcvMjAyMC5pbmxnLTEuNCIsIlVyaVN0cmluZyI6Imh0dHBzOi8vYWNsYW50aG9sb2d5Lm9yZy8yMDIwLmlubGctMS4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}</w:instrText>
          </w:r>
          <w:r w:rsidR="003D2922">
            <w:rPr>
              <w:noProof/>
            </w:rPr>
            <w:fldChar w:fldCharType="separate"/>
          </w:r>
          <w:r w:rsidR="00832554">
            <w:rPr>
              <w:noProof/>
            </w:rPr>
            <w:t>Bień et al.</w:t>
          </w:r>
          <w:r w:rsidR="003D2922">
            <w:rPr>
              <w:noProof/>
            </w:rPr>
            <w:fldChar w:fldCharType="end"/>
          </w:r>
        </w:sdtContent>
      </w:sdt>
      <w:r w:rsidR="003D2922">
        <w:t xml:space="preserve"> </w:t>
      </w:r>
      <w:sdt>
        <w:sdtPr>
          <w:alias w:val="To edit, see citavi.com/edit"/>
          <w:tag w:val="CitaviPlaceholder#c8e318bc-02db-4bc5-9346-5c824ec3409b"/>
          <w:id w:val="1856371264"/>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zBhZGQ5ZTZkLTE5NDQtNDU2Yi1iMjJlLTI0MzZmNzM2YjMyNiIsIkVudHJpZXMiOlt7IiRpZCI6IjIiLCIkdHlwZSI6IlN3aXNzQWNhZGVtaWMuQ2l0YXZpLkNpdGF0aW9ucy5Xb3JkUGxhY2Vob2xkZXJFbnRyeSwgU3dpc3NBY2FkZW1pYy5DaXRhdmkiLCJJZCI6IjBhYTk0Y2ExLTMwNDItNDA5ZC04OWM5LWEzZmZkOGM3M2I3YiIsIlJhbmdlTGVuZ3RoIjo2LCJSZWZlcmVuY2VJZCI6ImFlOTE2ZTIxLTI0NDYtNGJkOC1hZThkLThjNTYwMTEyNDQ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Y2xhbnRob2xvZ3kub3JnLzIwMjAuaW5sZy0xLjQiLCJVcmlTdHJpbmciOiJodHRwczovL2FjbGFudGhvbG9neS5vcmcvMjAyMC5pbmxnLTEu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CkifV19LCJUYWciOiJDaXRhdmlQbGFjZWhvbGRlciNjOGUzMThiYy0wMmRiLTRiYzUtOTM0Ni01YzgyNGVjMzQwOWIiLCJUZXh0IjoiKDIwMjApIiwiV0FJVmVyc2lvbiI6IjYuNS4wLjAifQ==}</w:instrText>
          </w:r>
          <w:r w:rsidR="003D2922">
            <w:rPr>
              <w:noProof/>
            </w:rPr>
            <w:fldChar w:fldCharType="separate"/>
          </w:r>
          <w:r w:rsidR="00832554">
            <w:rPr>
              <w:noProof/>
            </w:rPr>
            <w:t>(2020)</w:t>
          </w:r>
          <w:r w:rsidR="003D2922">
            <w:rPr>
              <w:noProof/>
            </w:rPr>
            <w:fldChar w:fldCharType="end"/>
          </w:r>
        </w:sdtContent>
      </w:sdt>
      <w:r w:rsidR="003D2922">
        <w:t xml:space="preserve"> </w:t>
      </w:r>
      <w:r w:rsidR="005F796D">
        <w:t xml:space="preserve">also trained two GPT-2 language models on their and the Recipe1M+ dataset, respectively, in order to compare their ability to generate recipes only based on food entities. They found that the </w:t>
      </w:r>
      <w:r w:rsidR="00191449">
        <w:t xml:space="preserve">model trained on RecipeNLG both made fewer linguistic errors and performed better for all translation metrics than the model trained on Recipe1M+. </w:t>
      </w:r>
    </w:p>
    <w:p w14:paraId="5BC3E43F" w14:textId="11D8266F" w:rsidR="00704F10" w:rsidRDefault="00704F10" w:rsidP="00704F10">
      <w:pPr>
        <w:pStyle w:val="berschrift3"/>
      </w:pPr>
      <w:r>
        <w:t>Cookversational search</w:t>
      </w:r>
    </w:p>
    <w:p w14:paraId="1D7AE0FF" w14:textId="77777777" w:rsidR="00F46933" w:rsidRDefault="00F46933" w:rsidP="00F46933">
      <w:pPr>
        <w:pStyle w:val="Abbildung"/>
        <w:keepNext/>
      </w:pPr>
      <w:r>
        <w:drawing>
          <wp:inline distT="0" distB="0" distL="0" distR="0" wp14:anchorId="181FE869" wp14:editId="14301FF9">
            <wp:extent cx="5399405" cy="1808480"/>
            <wp:effectExtent l="0" t="0" r="0" b="127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99405" cy="1808480"/>
                    </a:xfrm>
                    <a:prstGeom prst="rect">
                      <a:avLst/>
                    </a:prstGeom>
                  </pic:spPr>
                </pic:pic>
              </a:graphicData>
            </a:graphic>
          </wp:inline>
        </w:drawing>
      </w:r>
    </w:p>
    <w:p w14:paraId="2C472526" w14:textId="5888330B" w:rsidR="00F46933" w:rsidRPr="00F46933" w:rsidRDefault="00F46933" w:rsidP="00F46933">
      <w:pPr>
        <w:pStyle w:val="Beschriftung"/>
      </w:pPr>
      <w:r>
        <w:t xml:space="preserve">Figure </w:t>
      </w:r>
      <w:r>
        <w:fldChar w:fldCharType="begin"/>
      </w:r>
      <w:r>
        <w:instrText xml:space="preserve"> SEQ Figure \* ARABIC </w:instrText>
      </w:r>
      <w:r>
        <w:fldChar w:fldCharType="separate"/>
      </w:r>
      <w:r w:rsidR="00CD0911">
        <w:rPr>
          <w:noProof/>
        </w:rPr>
        <w:t>6</w:t>
      </w:r>
      <w:r>
        <w:fldChar w:fldCharType="end"/>
      </w:r>
      <w:r>
        <w:t xml:space="preserve">: Frequencies of level 1 information needs (Taken from </w:t>
      </w:r>
      <w:sdt>
        <w:sdtPr>
          <w:alias w:val="To edit, see citavi.com/edit"/>
          <w:tag w:val="CitaviPlaceholder#cb34e91c-33f0-448a-ad60-d419193efe1b"/>
          <w:id w:val="403574236"/>
          <w:placeholder>
            <w:docPart w:val="DefaultPlaceholder_-1854013440"/>
          </w:placeholder>
        </w:sdtPr>
        <w:sdtEndPr/>
        <w:sdtContent>
          <w:r>
            <w:rPr>
              <w:noProof/>
            </w:rPr>
            <w:fldChar w:fldCharType="begin"/>
          </w:r>
          <w:r w:rsidR="006F3819">
            <w:rPr>
              <w:noProof/>
            </w:rPr>
            <w:instrText>ADDIN CitaviPlaceholder{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Ob3RlcyI6ImFjY2VwdGVkIGZvciBBQ00gVHJhbnNhY3Rpb25zIG9uIEluZm9ybWF0aW9uIFN5c3RlbXMi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A0VDE3OjU1OjEx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NiMzRlOTFjLTMzZjAtNDQ4YS1hZDYwLWQ0MTkxOTNlZmUxYiIsIlRleHQiOiJGcnVtbWV0IGV0IGFsLiIsIldBSVZlcnNpb24iOiI2LjUuMC4wIn0=}</w:instrText>
          </w:r>
          <w:r>
            <w:rPr>
              <w:noProof/>
            </w:rPr>
            <w:fldChar w:fldCharType="separate"/>
          </w:r>
          <w:r w:rsidR="00832554">
            <w:rPr>
              <w:noProof/>
            </w:rPr>
            <w:t>Frummet et al.</w:t>
          </w:r>
          <w:r>
            <w:rPr>
              <w:noProof/>
            </w:rPr>
            <w:fldChar w:fldCharType="end"/>
          </w:r>
        </w:sdtContent>
      </w:sdt>
      <w:r>
        <w:t xml:space="preserve"> </w:t>
      </w:r>
      <w:sdt>
        <w:sdtPr>
          <w:alias w:val="To edit, see citavi.com/edit"/>
          <w:tag w:val="CitaviPlaceholder#dffff45a-b8c6-4c62-b2ca-d0a897a6905a"/>
          <w:id w:val="-1519846561"/>
          <w:placeholder>
            <w:docPart w:val="DefaultPlaceholder_-1854013440"/>
          </w:placeholder>
        </w:sdtPr>
        <w:sdtEndPr/>
        <w:sdtContent>
          <w:r>
            <w:rPr>
              <w:noProof/>
            </w:rPr>
            <w:fldChar w:fldCharType="begin"/>
          </w:r>
          <w:r w:rsidR="006F3819">
            <w:rPr>
              <w:noProof/>
            </w:rPr>
            <w:instrText>ADDIN CitaviPlaceholder{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m90ZXMiOiJhY2NlcHRlZCBmb3IgQUNNIFRyYW5zYWN0aW9ucyBvbiBJbmZvcm1hdGlvbiBTeXN0ZW1zIi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wNFQxNzo1NToxMS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RmZmZmNDVhLWI4YzYtNGM2Mi1iMmNhLWQwYTg5N2E2OTA1YSIsIlRleHQiOiIoMjAyMSkiLCJXQUlWZXJzaW9uIjoiNi41LjAuMCJ9}</w:instrText>
          </w:r>
          <w:r>
            <w:rPr>
              <w:noProof/>
            </w:rPr>
            <w:fldChar w:fldCharType="separate"/>
          </w:r>
          <w:r w:rsidR="00832554">
            <w:rPr>
              <w:noProof/>
            </w:rPr>
            <w:t>(2021)</w:t>
          </w:r>
          <w:r>
            <w:rPr>
              <w:noProof/>
            </w:rPr>
            <w:fldChar w:fldCharType="end"/>
          </w:r>
        </w:sdtContent>
      </w:sdt>
      <w:r>
        <w:t>)</w:t>
      </w:r>
    </w:p>
    <w:p w14:paraId="5967C2E2" w14:textId="13F83805" w:rsidR="00B00A9F" w:rsidRDefault="00B00A9F" w:rsidP="00B00A9F">
      <w:r>
        <w:t xml:space="preserve">Cookversational search is the resulting dataset of the work </w:t>
      </w:r>
      <w:sdt>
        <w:sdtPr>
          <w:alias w:val="To edit, see citavi.com/edit"/>
          <w:tag w:val="CitaviPlaceholder#ab0a60ab-3a96-4135-88db-320c1b51c206"/>
          <w:id w:val="324098370"/>
          <w:placeholder>
            <w:docPart w:val="DefaultPlaceholder_-1854013440"/>
          </w:placeholder>
        </w:sdtPr>
        <w:sdtEndPr/>
        <w:sdtContent>
          <w:r>
            <w:rPr>
              <w:noProof/>
            </w:rPr>
            <w:fldChar w:fldCharType="begin"/>
          </w:r>
          <w:r w:rsidR="006F3819">
            <w:rPr>
              <w:noProof/>
            </w:rPr>
            <w:instrText>ADDIN CitaviPlaceholder{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Ob3RlcyI6ImFjY2VwdGVkIGZvciBBQ00gVHJhbnNhY3Rpb25zIG9uIEluZm9ybWF0aW9uIFN5c3RlbXMi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A0VDE3OjU1OjEx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FiMGE2MGFiLTNhOTYtNDEzNS04OGRiLTMyMGMxYjUxYzIwNiIsIlRleHQiOiJGcnVtbWV0IGV0IGFsLiIsIldBSVZlcnNpb24iOiI2LjUuMC4wIn0=}</w:instrText>
          </w:r>
          <w:r>
            <w:rPr>
              <w:noProof/>
            </w:rPr>
            <w:fldChar w:fldCharType="separate"/>
          </w:r>
          <w:r w:rsidR="00832554">
            <w:rPr>
              <w:noProof/>
            </w:rPr>
            <w:t>Frummet et al.</w:t>
          </w:r>
          <w:r>
            <w:rPr>
              <w:noProof/>
            </w:rPr>
            <w:fldChar w:fldCharType="end"/>
          </w:r>
        </w:sdtContent>
      </w:sdt>
      <w:r>
        <w:t xml:space="preserve"> </w:t>
      </w:r>
      <w:sdt>
        <w:sdtPr>
          <w:alias w:val="To edit, see citavi.com/edit"/>
          <w:tag w:val="CitaviPlaceholder#cdab6723-c7d7-482e-9bdb-fdad4a721a0f"/>
          <w:id w:val="380217826"/>
          <w:placeholder>
            <w:docPart w:val="DefaultPlaceholder_-1854013440"/>
          </w:placeholder>
        </w:sdtPr>
        <w:sdtEndPr/>
        <w:sdtContent>
          <w:r>
            <w:rPr>
              <w:noProof/>
            </w:rPr>
            <w:fldChar w:fldCharType="begin"/>
          </w:r>
          <w:r w:rsidR="006F3819">
            <w:rPr>
              <w:noProof/>
            </w:rPr>
            <w:instrText>ADDIN CitaviPlaceholder{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m90ZXMiOiJhY2NlcHRlZCBmb3IgQUNNIFRyYW5zYWN0aW9ucyBvbiBJbmZvcm1hdGlvbiBTeXN0ZW1zIi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wNFQxNzo1NToxMS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NkYWI2NzIzLWM3ZDctNDgyZS05YmRiLWZkYWQ0YTcyMWEwZiIsIlRleHQiOiIoMjAyMSkiLCJXQUlWZXJzaW9uIjoiNi41LjAuMCJ9}</w:instrText>
          </w:r>
          <w:r>
            <w:rPr>
              <w:noProof/>
            </w:rPr>
            <w:fldChar w:fldCharType="separate"/>
          </w:r>
          <w:r w:rsidR="00832554">
            <w:rPr>
              <w:noProof/>
            </w:rPr>
            <w:t>(2021)</w:t>
          </w:r>
          <w:r>
            <w:rPr>
              <w:noProof/>
            </w:rPr>
            <w:fldChar w:fldCharType="end"/>
          </w:r>
        </w:sdtContent>
      </w:sdt>
      <w:r>
        <w:t>, in which the information needs that arise during cooking were examined</w:t>
      </w:r>
      <w:r w:rsidR="000D545D">
        <w:t xml:space="preserve"> (</w:t>
      </w:r>
      <w:r w:rsidR="000D545D" w:rsidRPr="000D545D">
        <w:rPr>
          <w:highlight w:val="yellow"/>
        </w:rPr>
        <w:t>see section …)</w:t>
      </w:r>
      <w:r w:rsidRPr="000D545D">
        <w:rPr>
          <w:highlight w:val="yellow"/>
        </w:rPr>
        <w:t>.</w:t>
      </w:r>
      <w:r>
        <w:t xml:space="preserve"> </w:t>
      </w:r>
    </w:p>
    <w:p w14:paraId="6860AA80" w14:textId="52000329" w:rsidR="000D545D" w:rsidRDefault="000D545D" w:rsidP="000D545D">
      <w:pPr>
        <w:pStyle w:val="Folgeabsatz"/>
        <w:numPr>
          <w:ilvl w:val="0"/>
          <w:numId w:val="25"/>
        </w:numPr>
      </w:pPr>
      <w:r>
        <w:t xml:space="preserve">Der Datensatz ist für die Aufgabe der </w:t>
      </w:r>
      <w:r w:rsidR="00581079">
        <w:t>Text-</w:t>
      </w:r>
      <w:r>
        <w:t>classification gedacht</w:t>
      </w:r>
    </w:p>
    <w:p w14:paraId="7FAF79C4" w14:textId="4CF82C2E" w:rsidR="005C3D50" w:rsidRDefault="000D545D" w:rsidP="005C3D50">
      <w:pPr>
        <w:pStyle w:val="Folgeabsatz"/>
        <w:numPr>
          <w:ilvl w:val="0"/>
          <w:numId w:val="25"/>
        </w:numPr>
      </w:pPr>
      <w:r>
        <w:t xml:space="preserve">Er enthält </w:t>
      </w:r>
      <w:r w:rsidR="00581079">
        <w:t xml:space="preserve">insgesamt </w:t>
      </w:r>
      <w:r w:rsidR="00666D46">
        <w:t>2675 user utterances, für die das zugrundeliegende Informationsbedürfnis</w:t>
      </w:r>
      <w:r w:rsidR="00DE3735">
        <w:t xml:space="preserve"> klassifiziert werden soll. </w:t>
      </w:r>
      <w:r w:rsidR="00A97600">
        <w:sym w:font="Wingdings" w:char="F0E0"/>
      </w:r>
      <w:r w:rsidR="00A97600">
        <w:t xml:space="preserve"> kuratierter datensatz</w:t>
      </w:r>
    </w:p>
    <w:p w14:paraId="5C11C9CC" w14:textId="5E9F5960" w:rsidR="00581079" w:rsidRDefault="005C3D50" w:rsidP="005C3D50">
      <w:pPr>
        <w:pStyle w:val="Folgeabsatz"/>
        <w:numPr>
          <w:ilvl w:val="0"/>
          <w:numId w:val="25"/>
        </w:numPr>
      </w:pPr>
      <w:r>
        <w:t>Die utterances gibt es in Deutsch (Originalsprache) und auf englisch (automatically translated with DeepL)</w:t>
      </w:r>
    </w:p>
    <w:p w14:paraId="4E9792EA" w14:textId="5A8805F9" w:rsidR="000D545D" w:rsidRDefault="005C3D50" w:rsidP="000D545D">
      <w:pPr>
        <w:pStyle w:val="Folgeabsatz"/>
        <w:numPr>
          <w:ilvl w:val="0"/>
          <w:numId w:val="25"/>
        </w:numPr>
      </w:pPr>
      <w:r>
        <w:t>Für jede utterance the</w:t>
      </w:r>
      <w:r w:rsidR="00DE3735">
        <w:t xml:space="preserve"> dataset contains a </w:t>
      </w:r>
      <w:r w:rsidR="00581079">
        <w:t>lot</w:t>
      </w:r>
      <w:r w:rsidR="00DE3735">
        <w:t xml:space="preserve"> of information, </w:t>
      </w:r>
      <w:r w:rsidR="00581079">
        <w:t>including</w:t>
      </w:r>
      <w:r w:rsidR="00DE3735">
        <w:t xml:space="preserve"> 5 different information need levels </w:t>
      </w:r>
      <w:r w:rsidR="00581079">
        <w:t xml:space="preserve">of information need </w:t>
      </w:r>
      <w:r w:rsidR="00DE3735">
        <w:t>for each utterance</w:t>
      </w:r>
      <w:r w:rsidR="00F31A6D">
        <w:t xml:space="preserve"> </w:t>
      </w:r>
    </w:p>
    <w:p w14:paraId="18A0A62B" w14:textId="1845EC8B" w:rsidR="00DE3735" w:rsidRDefault="00462620" w:rsidP="000D545D">
      <w:pPr>
        <w:pStyle w:val="Folgeabsatz"/>
        <w:numPr>
          <w:ilvl w:val="0"/>
          <w:numId w:val="25"/>
        </w:numPr>
      </w:pPr>
      <w:r>
        <w:t>Im Paper wurde</w:t>
      </w:r>
      <w:r w:rsidR="00C85C28">
        <w:t xml:space="preserve">n zudem noch unterschiedliche Machine Learning Ansätze und deren Performance bei der Klassifikation der Informationsbedürfnisse auf level 1 Ebene (enthält 11 Klassen) und für unterschiedliche Conditionen (utterance without context, utterance with 1 prev turn, utterance with all prev turns) verglichen. </w:t>
      </w:r>
    </w:p>
    <w:p w14:paraId="2EE33F1C" w14:textId="77FC8966" w:rsidR="00C85C28" w:rsidRDefault="00C85C28" w:rsidP="000D545D">
      <w:pPr>
        <w:pStyle w:val="Folgeabsatz"/>
        <w:numPr>
          <w:ilvl w:val="0"/>
          <w:numId w:val="25"/>
        </w:numPr>
      </w:pPr>
      <w:r>
        <w:lastRenderedPageBreak/>
        <w:t xml:space="preserve">They found that </w:t>
      </w:r>
      <w:r w:rsidR="00294F60">
        <w:t>the GermanBERT model (</w:t>
      </w:r>
      <w:r w:rsidR="00294F60" w:rsidRPr="00294F60">
        <w:rPr>
          <w:highlight w:val="yellow"/>
        </w:rPr>
        <w:t>cite</w:t>
      </w:r>
      <w:r w:rsidR="00294F60">
        <w:t xml:space="preserve">) performed best among the other approaches </w:t>
      </w:r>
    </w:p>
    <w:p w14:paraId="2E300591" w14:textId="2EAA5B48" w:rsidR="0092635B" w:rsidRDefault="00EA6E0A" w:rsidP="000D545D">
      <w:pPr>
        <w:pStyle w:val="Folgeabsatz"/>
        <w:numPr>
          <w:ilvl w:val="0"/>
          <w:numId w:val="25"/>
        </w:numPr>
      </w:pPr>
      <w:r>
        <w:t xml:space="preserve">When looking at the conditions, where the utterance was prepended with 1 or all previous utterances, no significant differences between the models performance was found. </w:t>
      </w:r>
    </w:p>
    <w:p w14:paraId="587C9F5D" w14:textId="4B84CBA7" w:rsidR="00157E90" w:rsidRDefault="00157E90" w:rsidP="000D545D">
      <w:pPr>
        <w:pStyle w:val="Folgeabsatz"/>
        <w:numPr>
          <w:ilvl w:val="0"/>
          <w:numId w:val="25"/>
        </w:numPr>
      </w:pPr>
      <w:r>
        <w:t>During the coding process, they found context to be an important factor for identifying information needs</w:t>
      </w:r>
      <w:r w:rsidR="00FD6851">
        <w:t xml:space="preserve"> and thus tested for the three conditions</w:t>
      </w:r>
    </w:p>
    <w:p w14:paraId="4085B40A" w14:textId="7397F8D4" w:rsidR="00FD6851" w:rsidRDefault="00631A9D" w:rsidP="000D545D">
      <w:pPr>
        <w:pStyle w:val="Folgeabsatz"/>
        <w:numPr>
          <w:ilvl w:val="0"/>
          <w:numId w:val="25"/>
        </w:numPr>
      </w:pPr>
      <w:r>
        <w:t>They applied multiple baseline () and BERT-based models (GermanBERT and two multilingual BERT models)</w:t>
      </w:r>
    </w:p>
    <w:p w14:paraId="2831E1B7" w14:textId="111D8D84" w:rsidR="00631A9D" w:rsidRPr="00631A9D" w:rsidRDefault="00631A9D" w:rsidP="00631A9D">
      <w:pPr>
        <w:pStyle w:val="Listenabsatz"/>
        <w:numPr>
          <w:ilvl w:val="0"/>
          <w:numId w:val="25"/>
        </w:numPr>
        <w:spacing w:after="120" w:line="240" w:lineRule="auto"/>
        <w:jc w:val="left"/>
        <w:rPr>
          <w:rFonts w:ascii="Segoe UI" w:hAnsi="Segoe UI" w:cs="Segoe UI"/>
          <w:sz w:val="18"/>
          <w:szCs w:val="18"/>
          <w:lang w:val="de-DE" w:eastAsia="en-US"/>
        </w:rPr>
      </w:pPr>
      <w:r w:rsidRPr="00631A9D">
        <w:rPr>
          <w:rFonts w:ascii="Segoe UI" w:hAnsi="Segoe UI" w:cs="Segoe UI"/>
          <w:sz w:val="18"/>
          <w:szCs w:val="18"/>
          <w:lang w:val="en-US" w:eastAsia="en-US"/>
        </w:rPr>
        <w:t>Similar to our results, Ren et al. [68] and Aliannejadi et al. [5] showed that including more context, i.e. conversational history, improves the classification performance of the current turn.</w:t>
      </w:r>
    </w:p>
    <w:p w14:paraId="5BAE2B48" w14:textId="77777777" w:rsidR="00631A9D" w:rsidRPr="00631A9D" w:rsidRDefault="00631A9D" w:rsidP="00631A9D">
      <w:pPr>
        <w:pStyle w:val="Listenabsatz"/>
        <w:numPr>
          <w:ilvl w:val="0"/>
          <w:numId w:val="25"/>
        </w:numPr>
        <w:spacing w:after="120" w:line="240" w:lineRule="auto"/>
        <w:jc w:val="left"/>
        <w:rPr>
          <w:rFonts w:ascii="Segoe UI" w:hAnsi="Segoe UI" w:cs="Segoe UI"/>
          <w:sz w:val="18"/>
          <w:szCs w:val="18"/>
          <w:lang w:val="de-DE" w:eastAsia="en-US"/>
        </w:rPr>
      </w:pPr>
      <w:r w:rsidRPr="00631A9D">
        <w:rPr>
          <w:rFonts w:ascii="Segoe UI" w:hAnsi="Segoe UI" w:cs="Segoe UI"/>
          <w:sz w:val="18"/>
          <w:szCs w:val="18"/>
          <w:lang w:val="en-US" w:eastAsia="en-US"/>
        </w:rPr>
        <w:t>Including the context in the form of previous turns, however, significantly improved results in competence-oriented needs Cooking technique and Preparation.</w:t>
      </w:r>
    </w:p>
    <w:p w14:paraId="35CAAC43" w14:textId="754C20A8" w:rsidR="00631A9D" w:rsidRDefault="00631A9D" w:rsidP="00631A9D">
      <w:pPr>
        <w:pStyle w:val="Listenabsatz"/>
        <w:numPr>
          <w:ilvl w:val="0"/>
          <w:numId w:val="28"/>
        </w:numPr>
        <w:spacing w:after="120" w:line="240" w:lineRule="auto"/>
        <w:jc w:val="left"/>
        <w:rPr>
          <w:rFonts w:ascii="Segoe UI" w:hAnsi="Segoe UI" w:cs="Segoe UI"/>
          <w:sz w:val="18"/>
          <w:szCs w:val="18"/>
          <w:lang w:val="de-DE" w:eastAsia="en-US"/>
        </w:rPr>
      </w:pPr>
      <w:r>
        <w:rPr>
          <w:rFonts w:ascii="Segoe UI" w:hAnsi="Segoe UI" w:cs="Segoe UI"/>
          <w:sz w:val="18"/>
          <w:szCs w:val="18"/>
          <w:lang w:val="de-DE" w:eastAsia="en-US"/>
        </w:rPr>
        <w:t>Beides Seite 21</w:t>
      </w:r>
    </w:p>
    <w:p w14:paraId="048DC170" w14:textId="527BFD56" w:rsidR="0081142B" w:rsidRDefault="0081142B" w:rsidP="0081142B">
      <w:pPr>
        <w:pStyle w:val="Listenabsatz"/>
        <w:numPr>
          <w:ilvl w:val="0"/>
          <w:numId w:val="25"/>
        </w:numPr>
        <w:spacing w:after="120" w:line="240" w:lineRule="auto"/>
        <w:jc w:val="left"/>
        <w:rPr>
          <w:rFonts w:ascii="Segoe UI" w:hAnsi="Segoe UI" w:cs="Segoe UI"/>
          <w:sz w:val="18"/>
          <w:szCs w:val="18"/>
          <w:lang w:val="de-DE" w:eastAsia="en-US"/>
        </w:rPr>
      </w:pPr>
      <w:r>
        <w:rPr>
          <w:rFonts w:ascii="Segoe UI" w:hAnsi="Segoe UI" w:cs="Segoe UI"/>
          <w:sz w:val="18"/>
          <w:szCs w:val="18"/>
          <w:lang w:val="de-DE" w:eastAsia="en-US"/>
        </w:rPr>
        <w:t xml:space="preserve">Auch wenn es beim best-performendsten Model (GermanBERT, welches dann für die 3 conditions applied wurde) overall keine signifikanten unterschiede bei der Performance für die 3 conditions gibt, </w:t>
      </w:r>
      <w:r w:rsidR="00447B96">
        <w:rPr>
          <w:rFonts w:ascii="Segoe UI" w:hAnsi="Segoe UI" w:cs="Segoe UI"/>
          <w:sz w:val="18"/>
          <w:szCs w:val="18"/>
          <w:lang w:val="de-DE" w:eastAsia="en-US"/>
        </w:rPr>
        <w:t xml:space="preserve">kann das hinzufügen von kontext in form von previous turns trotzdem für bestimmte information needs signifikant die Performance verbessern. </w:t>
      </w:r>
      <w:r w:rsidR="00C86265">
        <w:rPr>
          <w:rFonts w:ascii="Segoe UI" w:hAnsi="Segoe UI" w:cs="Segoe UI"/>
          <w:sz w:val="18"/>
          <w:szCs w:val="18"/>
          <w:lang w:val="de-DE" w:eastAsia="en-US"/>
        </w:rPr>
        <w:t>Und wird deshalb als sinnvoll erachtet</w:t>
      </w:r>
    </w:p>
    <w:p w14:paraId="79B29B70" w14:textId="09669460" w:rsidR="00DA5637" w:rsidRPr="00631A9D" w:rsidRDefault="00DA5637" w:rsidP="00DA5637">
      <w:pPr>
        <w:pStyle w:val="Listenabsatz"/>
        <w:numPr>
          <w:ilvl w:val="0"/>
          <w:numId w:val="28"/>
        </w:numPr>
        <w:spacing w:after="120" w:line="240" w:lineRule="auto"/>
        <w:jc w:val="left"/>
        <w:rPr>
          <w:rFonts w:ascii="Segoe UI" w:hAnsi="Segoe UI" w:cs="Segoe UI"/>
          <w:sz w:val="18"/>
          <w:szCs w:val="18"/>
          <w:lang w:val="de-DE" w:eastAsia="en-US"/>
        </w:rPr>
      </w:pPr>
      <w:r>
        <w:rPr>
          <w:rFonts w:ascii="Segoe UI" w:hAnsi="Segoe UI" w:cs="Segoe UI"/>
          <w:sz w:val="18"/>
          <w:szCs w:val="18"/>
          <w:lang w:val="de-DE" w:eastAsia="en-US"/>
        </w:rPr>
        <w:t>Das aber alles eher schon vorher in related work packen und nicht hier beim datensatz</w:t>
      </w:r>
    </w:p>
    <w:p w14:paraId="1CD7D843" w14:textId="44EF1CF7" w:rsidR="00704F10" w:rsidRDefault="00704F10" w:rsidP="00704F10">
      <w:pPr>
        <w:pStyle w:val="berschrift3"/>
      </w:pPr>
      <w:r>
        <w:t>DoQA</w:t>
      </w:r>
    </w:p>
    <w:p w14:paraId="24370081" w14:textId="718712F5" w:rsidR="00F122A5" w:rsidRDefault="003D6C86" w:rsidP="003D6C86">
      <w:pPr>
        <w:pStyle w:val="Listenabsatz"/>
        <w:numPr>
          <w:ilvl w:val="0"/>
          <w:numId w:val="25"/>
        </w:numPr>
      </w:pPr>
      <w:r>
        <w:t>Dataset mit 2437 dialogen und 10.917 QA pairs zu den drei domänen Cooking, Travelling, Movies, wobei Cooking mit insgesamt 7320 samples den größen Anteil hat.</w:t>
      </w:r>
    </w:p>
    <w:p w14:paraId="65EF30DF" w14:textId="489A38C4" w:rsidR="00317586" w:rsidRDefault="00317586" w:rsidP="003D6C86">
      <w:pPr>
        <w:pStyle w:val="Listenabsatz"/>
        <w:numPr>
          <w:ilvl w:val="0"/>
          <w:numId w:val="25"/>
        </w:numPr>
      </w:pPr>
      <w:r>
        <w:t xml:space="preserve">The dialogues were collected from three Stack Exchange sites using the wizard of oz method with crowdsourcing. </w:t>
      </w:r>
    </w:p>
    <w:p w14:paraId="5F80849A" w14:textId="17928BD4" w:rsidR="00317586" w:rsidRDefault="00317586" w:rsidP="003D6C86">
      <w:pPr>
        <w:pStyle w:val="Listenabsatz"/>
        <w:numPr>
          <w:ilvl w:val="0"/>
          <w:numId w:val="25"/>
        </w:numPr>
      </w:pPr>
      <w:r>
        <w:t>“Compared to previous work, DoQA comprises well-defined information needs, leading to more coherent and natural conversations with less factoid questions.”</w:t>
      </w:r>
    </w:p>
    <w:p w14:paraId="2C588781" w14:textId="420BA900" w:rsidR="00AC7D81" w:rsidRPr="0084322B" w:rsidRDefault="00AC7D81" w:rsidP="00AC7D81">
      <w:pPr>
        <w:pStyle w:val="Listenabsatz"/>
        <w:numPr>
          <w:ilvl w:val="0"/>
          <w:numId w:val="25"/>
        </w:numPr>
        <w:rPr>
          <w:rFonts w:ascii="Segoe UI" w:hAnsi="Segoe UI" w:cs="Segoe UI"/>
          <w:sz w:val="18"/>
          <w:szCs w:val="18"/>
          <w:lang w:val="de-DE" w:eastAsia="en-US"/>
        </w:rPr>
      </w:pPr>
      <w:r>
        <w:t>“</w:t>
      </w:r>
      <w:r w:rsidRPr="00AC7D81">
        <w:rPr>
          <w:rFonts w:ascii="Segoe UI" w:hAnsi="Segoe UI" w:cs="Segoe UI"/>
          <w:sz w:val="18"/>
          <w:szCs w:val="18"/>
          <w:lang w:val="en-US" w:eastAsia="en-US"/>
        </w:rPr>
        <w:t>DoQA makes the following contributions. Firstly, contrary to made-up reading comprehension tasks, DoQA reflects real user needs, as defined by a topic in an existing FAQ. Good results on DoQA are of practical interest, as they would show that effective conversational QA interfaces to FAQs can be built. Secondly, for the same reason, the conversations in DoQA are more coherent, natural and contain less factoids than other datasets, as shown by our analysis. Thirdly, the IR scenario and the multiple domains make DoQA more challenging and realistic. Table 1 summarizes the characteristics of DoQA.</w:t>
      </w:r>
      <w:r>
        <w:rPr>
          <w:rFonts w:ascii="Segoe UI" w:hAnsi="Segoe UI" w:cs="Segoe UI"/>
          <w:sz w:val="18"/>
          <w:szCs w:val="18"/>
          <w:lang w:val="en-US" w:eastAsia="en-US"/>
        </w:rPr>
        <w:t>”</w:t>
      </w:r>
    </w:p>
    <w:p w14:paraId="545F3F23" w14:textId="0662BE13" w:rsidR="0084322B" w:rsidRPr="0084322B" w:rsidRDefault="0084322B" w:rsidP="00AC7D81">
      <w:pPr>
        <w:pStyle w:val="Listenabsatz"/>
        <w:numPr>
          <w:ilvl w:val="0"/>
          <w:numId w:val="25"/>
        </w:numPr>
        <w:rPr>
          <w:rFonts w:ascii="Segoe UI" w:hAnsi="Segoe UI" w:cs="Segoe UI"/>
          <w:sz w:val="18"/>
          <w:szCs w:val="18"/>
          <w:lang w:val="de-DE" w:eastAsia="en-US"/>
        </w:rPr>
      </w:pPr>
      <w:r>
        <w:rPr>
          <w:rFonts w:ascii="Segoe UI" w:hAnsi="Segoe UI" w:cs="Segoe UI"/>
          <w:sz w:val="18"/>
          <w:szCs w:val="18"/>
          <w:lang w:val="en-US" w:eastAsia="en-US"/>
        </w:rPr>
        <w:t>Experiment:</w:t>
      </w:r>
    </w:p>
    <w:p w14:paraId="152298E6" w14:textId="293AD7F4" w:rsidR="0084322B" w:rsidRPr="0084322B" w:rsidRDefault="0084322B" w:rsidP="0084322B">
      <w:pPr>
        <w:pStyle w:val="Listenabsatz"/>
        <w:numPr>
          <w:ilvl w:val="1"/>
          <w:numId w:val="25"/>
        </w:numPr>
        <w:rPr>
          <w:rFonts w:ascii="Segoe UI" w:hAnsi="Segoe UI" w:cs="Segoe UI"/>
          <w:sz w:val="18"/>
          <w:szCs w:val="18"/>
          <w:lang w:val="de-DE" w:eastAsia="en-US"/>
        </w:rPr>
      </w:pPr>
      <w:r>
        <w:rPr>
          <w:rFonts w:ascii="Segoe UI" w:hAnsi="Segoe UI" w:cs="Segoe UI"/>
          <w:sz w:val="18"/>
          <w:szCs w:val="18"/>
          <w:lang w:val="en-US" w:eastAsia="en-US"/>
        </w:rPr>
        <w:t>Haben nur die extractive information genutzt (abstractive nicht)</w:t>
      </w:r>
    </w:p>
    <w:p w14:paraId="55DB39F6" w14:textId="5FC9A9B2" w:rsidR="0084322B" w:rsidRDefault="0084322B" w:rsidP="0084322B">
      <w:pPr>
        <w:pStyle w:val="Listenabsatz"/>
        <w:numPr>
          <w:ilvl w:val="1"/>
          <w:numId w:val="25"/>
        </w:numPr>
        <w:rPr>
          <w:rFonts w:ascii="Segoe UI" w:hAnsi="Segoe UI" w:cs="Segoe UI"/>
          <w:sz w:val="18"/>
          <w:szCs w:val="18"/>
          <w:lang w:val="de-DE" w:eastAsia="en-US"/>
        </w:rPr>
      </w:pPr>
      <w:r>
        <w:rPr>
          <w:rFonts w:ascii="Segoe UI" w:hAnsi="Segoe UI" w:cs="Segoe UI"/>
          <w:sz w:val="18"/>
          <w:szCs w:val="18"/>
          <w:lang w:val="de-DE" w:eastAsia="en-US"/>
        </w:rPr>
        <w:t>Haben zwei Models getestet : BERT normal und BERT + HAE</w:t>
      </w:r>
    </w:p>
    <w:p w14:paraId="567FEBF4" w14:textId="6631EE16" w:rsidR="0084322B" w:rsidRDefault="0084322B" w:rsidP="0084322B">
      <w:pPr>
        <w:pStyle w:val="Listenabsatz"/>
        <w:numPr>
          <w:ilvl w:val="1"/>
          <w:numId w:val="25"/>
        </w:numPr>
        <w:rPr>
          <w:rFonts w:ascii="Segoe UI" w:hAnsi="Segoe UI" w:cs="Segoe UI"/>
          <w:sz w:val="18"/>
          <w:szCs w:val="18"/>
          <w:lang w:val="de-DE" w:eastAsia="en-US"/>
        </w:rPr>
      </w:pPr>
      <w:r>
        <w:rPr>
          <w:rFonts w:ascii="Segoe UI" w:hAnsi="Segoe UI" w:cs="Segoe UI"/>
          <w:sz w:val="18"/>
          <w:szCs w:val="18"/>
          <w:lang w:val="de-DE" w:eastAsia="en-US"/>
        </w:rPr>
        <w:t>Haben beide models für 4 settings getestet</w:t>
      </w:r>
      <w:r w:rsidR="00A120B5">
        <w:rPr>
          <w:rFonts w:ascii="Segoe UI" w:hAnsi="Segoe UI" w:cs="Segoe UI"/>
          <w:sz w:val="18"/>
          <w:szCs w:val="18"/>
          <w:lang w:val="de-DE" w:eastAsia="en-US"/>
        </w:rPr>
        <w:t xml:space="preserve"> (native, zero-shot, transfer, transfer-all)</w:t>
      </w:r>
    </w:p>
    <w:p w14:paraId="2487B682" w14:textId="2A0CD5D8" w:rsidR="00F30484" w:rsidRPr="00AC7D81" w:rsidRDefault="00F30484" w:rsidP="0084322B">
      <w:pPr>
        <w:pStyle w:val="Listenabsatz"/>
        <w:numPr>
          <w:ilvl w:val="1"/>
          <w:numId w:val="25"/>
        </w:numPr>
        <w:rPr>
          <w:rFonts w:ascii="Segoe UI" w:hAnsi="Segoe UI" w:cs="Segoe UI"/>
          <w:sz w:val="18"/>
          <w:szCs w:val="18"/>
          <w:lang w:val="de-DE" w:eastAsia="en-US"/>
        </w:rPr>
      </w:pPr>
      <w:r>
        <w:rPr>
          <w:rFonts w:ascii="Segoe UI" w:hAnsi="Segoe UI" w:cs="Segoe UI"/>
          <w:sz w:val="18"/>
          <w:szCs w:val="18"/>
          <w:lang w:val="de-DE" w:eastAsia="en-US"/>
        </w:rPr>
        <w:lastRenderedPageBreak/>
        <w:t>BERT+HAE outperformed BERT normal in allen settings deutlich, showing that doqa is indeed a conversational dataset, where questions and asnwer history needs to be modelled</w:t>
      </w:r>
    </w:p>
    <w:p w14:paraId="5DEC4288" w14:textId="56B195EC" w:rsidR="00704F10" w:rsidRDefault="00704F10" w:rsidP="00704F10">
      <w:pPr>
        <w:pStyle w:val="berschrift3"/>
      </w:pPr>
      <w:r>
        <w:t>FoodBase</w:t>
      </w:r>
    </w:p>
    <w:p w14:paraId="427905D2" w14:textId="0832614A" w:rsidR="008777C0" w:rsidRPr="008777C0" w:rsidRDefault="008777C0" w:rsidP="008777C0">
      <w:pPr>
        <w:pStyle w:val="berschrift2"/>
      </w:pPr>
      <w:r>
        <w:t>Summary and Key Differentiators</w:t>
      </w:r>
    </w:p>
    <w:p w14:paraId="5A3CA551" w14:textId="77777777" w:rsidR="00856278" w:rsidRDefault="00856278">
      <w:pPr>
        <w:spacing w:after="200" w:line="276" w:lineRule="auto"/>
        <w:jc w:val="left"/>
        <w:rPr>
          <w:rFonts w:eastAsiaTheme="majorEastAsia" w:cstheme="majorBidi"/>
          <w:b/>
          <w:bCs/>
          <w:sz w:val="26"/>
          <w:szCs w:val="26"/>
        </w:rPr>
      </w:pPr>
      <w:bookmarkStart w:id="8" w:name="_Toc96413061"/>
      <w:r>
        <w:br w:type="page"/>
      </w:r>
    </w:p>
    <w:p w14:paraId="2B422F80" w14:textId="31ED463D" w:rsidR="007F44C6" w:rsidRPr="007F44C6" w:rsidRDefault="00B12379" w:rsidP="007F44C6">
      <w:pPr>
        <w:pStyle w:val="berschrift1"/>
      </w:pPr>
      <w:bookmarkStart w:id="9" w:name="_Toc96413069"/>
      <w:bookmarkEnd w:id="8"/>
      <w:r>
        <w:lastRenderedPageBreak/>
        <w:t>Methodology</w:t>
      </w:r>
      <w:bookmarkEnd w:id="9"/>
    </w:p>
    <w:p w14:paraId="57FAE598" w14:textId="4E411A7D" w:rsidR="00872A15" w:rsidRDefault="009A6740" w:rsidP="00872A15">
      <w:pPr>
        <w:pStyle w:val="berschrift2"/>
      </w:pPr>
      <w:bookmarkStart w:id="10" w:name="_Toc96413070"/>
      <w:r>
        <w:t xml:space="preserve">Preparing the </w:t>
      </w:r>
      <w:r w:rsidR="00B12379">
        <w:t>Data</w:t>
      </w:r>
      <w:r w:rsidR="00FC16D1">
        <w:t xml:space="preserve"> for DAPT</w:t>
      </w:r>
      <w:bookmarkEnd w:id="10"/>
    </w:p>
    <w:p w14:paraId="32A1FF62" w14:textId="5C596042" w:rsidR="00355E59" w:rsidRPr="00355E59" w:rsidRDefault="00355E59" w:rsidP="00355E59">
      <w:pPr>
        <w:pStyle w:val="Listenabsatz"/>
        <w:numPr>
          <w:ilvl w:val="0"/>
          <w:numId w:val="28"/>
        </w:numPr>
      </w:pPr>
      <w:r>
        <w:t>Das und nächste Sektion unter einem Punkt “Prerequisites for DAPT” zusammenfassen</w:t>
      </w:r>
    </w:p>
    <w:p w14:paraId="671FF05D" w14:textId="1D328734" w:rsidR="00390C18" w:rsidRDefault="00390C18" w:rsidP="00390C18">
      <w:pPr>
        <w:pStyle w:val="Listenabsatz"/>
        <w:numPr>
          <w:ilvl w:val="0"/>
          <w:numId w:val="18"/>
        </w:numPr>
      </w:pPr>
      <w:r>
        <w:t>Für das DAPT wird der RecipeNLG Datensatz (siehe Section in related work verwendet)</w:t>
      </w:r>
    </w:p>
    <w:p w14:paraId="36798AB7" w14:textId="27071308" w:rsidR="00CF7095" w:rsidRDefault="00CF7095" w:rsidP="00390C18">
      <w:pPr>
        <w:pStyle w:val="Listenabsatz"/>
        <w:numPr>
          <w:ilvl w:val="0"/>
          <w:numId w:val="18"/>
        </w:numPr>
      </w:pPr>
      <w:r>
        <w:t xml:space="preserve">Da für das Pretraining natürliche Sprachdaten/ Textdaten und nicht nur einzelne kontextfreie Wörter benötigt werden, </w:t>
      </w:r>
      <w:r w:rsidR="007F2524">
        <w:t xml:space="preserve">werden vor allem die Rezeptinstruktionen verwendet. </w:t>
      </w:r>
    </w:p>
    <w:p w14:paraId="5571F2C5" w14:textId="068F74C9" w:rsidR="00D650A2" w:rsidRDefault="00D650A2" w:rsidP="00390C18">
      <w:pPr>
        <w:pStyle w:val="Listenabsatz"/>
        <w:numPr>
          <w:ilvl w:val="0"/>
          <w:numId w:val="18"/>
        </w:numPr>
      </w:pPr>
      <w:r>
        <w:t xml:space="preserve">Um DAPT zu ermöglichen wurden die Daten, die </w:t>
      </w:r>
      <w:r w:rsidR="00856B13">
        <w:t xml:space="preserve">aktuell noch in einzelne Instruktionen aufgeteilt waren zusammengefügt. </w:t>
      </w:r>
    </w:p>
    <w:p w14:paraId="487FE603" w14:textId="232D5D52" w:rsidR="00856B13" w:rsidRPr="00390C18" w:rsidRDefault="00856B13" w:rsidP="00390C18">
      <w:pPr>
        <w:pStyle w:val="Listenabsatz"/>
        <w:numPr>
          <w:ilvl w:val="0"/>
          <w:numId w:val="18"/>
        </w:numPr>
      </w:pPr>
      <w:r>
        <w:t>jedes Rezept wird als eigenes, unabhängiges Dokument betrachtet und daher alle Rezeptinstruktionen zusammengefügt und jeweils in eine Zeile einer Textdatei geschrieben (was später furs Pretraining sinnvoll ist, da Zeile für Zeile angeguckt wird)</w:t>
      </w:r>
    </w:p>
    <w:p w14:paraId="08CE5E95" w14:textId="2CA15440" w:rsidR="004B215F" w:rsidRDefault="00A83023" w:rsidP="00A83023">
      <w:r>
        <w:t>In order to adapt BERT for the cooking domain</w:t>
      </w:r>
      <w:r w:rsidR="009F3B77">
        <w:t xml:space="preserve">, the RecipeNLG dataset </w:t>
      </w:r>
      <w:sdt>
        <w:sdtPr>
          <w:alias w:val="To edit, see citavi.com/edit"/>
          <w:tag w:val="CitaviPlaceholder#431b026c-f7da-4087-9463-de9cb51f339e"/>
          <w:id w:val="209771654"/>
          <w:placeholder>
            <w:docPart w:val="DefaultPlaceholder_-1854013440"/>
          </w:placeholder>
        </w:sdtPr>
        <w:sdtEndPr/>
        <w:sdtContent>
          <w:r w:rsidR="009F3B77">
            <w:rPr>
              <w:noProof/>
            </w:rPr>
            <w:fldChar w:fldCharType="begin"/>
          </w:r>
          <w:r w:rsidR="000E0BD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ZWRmY2FjLWIxY2ItNGZiNi04ZDYzLTVmYWJjNzQ1YWNkNy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zQzMWIwMjZjLWY3ZGEtNDA4Ny05NDYzLWRlOWNiNTFmMzM5ZSIsIlRleHQiOiIoQmllxYQgZXQgYWwuLCAyMDIwKSIsIldBSVZlcnNpb24iOiI2LjUuMC4wIn0=}</w:instrText>
          </w:r>
          <w:r w:rsidR="009F3B77">
            <w:rPr>
              <w:noProof/>
            </w:rPr>
            <w:fldChar w:fldCharType="separate"/>
          </w:r>
          <w:r w:rsidR="00832554">
            <w:rPr>
              <w:noProof/>
            </w:rPr>
            <w:t>(Bień et al., 2020)</w:t>
          </w:r>
          <w:r w:rsidR="009F3B77">
            <w:rPr>
              <w:noProof/>
            </w:rPr>
            <w:fldChar w:fldCharType="end"/>
          </w:r>
        </w:sdtContent>
      </w:sdt>
      <w:r w:rsidR="009F3B77">
        <w:t xml:space="preserve"> was </w:t>
      </w:r>
      <w:r w:rsidR="004B215F">
        <w:t>utilized</w:t>
      </w:r>
      <w:r w:rsidR="009F3B77">
        <w:t xml:space="preserve">. </w:t>
      </w:r>
    </w:p>
    <w:p w14:paraId="6DE824E7" w14:textId="77777777" w:rsidR="004B215F" w:rsidRDefault="004B215F" w:rsidP="0071080B">
      <w:pPr>
        <w:pStyle w:val="Listenabsatz"/>
        <w:numPr>
          <w:ilvl w:val="0"/>
          <w:numId w:val="18"/>
        </w:numPr>
      </w:pPr>
      <w:r>
        <w:t>Mit über 2.2 Millionen unqie recipes is it assumed to be the largest publicly available dataset in the domain, und damit knapp 2* so groß wie der vorgänger, Recipe1M+</w:t>
      </w:r>
    </w:p>
    <w:p w14:paraId="1664319F" w14:textId="150B2B37" w:rsidR="004B215F" w:rsidRDefault="004B215F" w:rsidP="0071080B">
      <w:pPr>
        <w:pStyle w:val="Listenabsatz"/>
        <w:numPr>
          <w:ilvl w:val="0"/>
          <w:numId w:val="18"/>
        </w:numPr>
      </w:pPr>
      <w:r>
        <w:t xml:space="preserve">RecipeNLG is an expension of Recipe1M+, which </w:t>
      </w:r>
      <w:sdt>
        <w:sdtPr>
          <w:alias w:val="To edit, see citavi.com/edit"/>
          <w:tag w:val="CitaviPlaceholder#413d43e1-f88c-4cb6-af57-bdaedb987a2a"/>
          <w:id w:val="-1616981264"/>
          <w:placeholder>
            <w:docPart w:val="41D4E7F5BC6E4249984FA8772E8166DD"/>
          </w:placeholder>
        </w:sdtPr>
        <w:sdtEndPr/>
        <w:sdtContent>
          <w:r>
            <w:rPr>
              <w:noProof/>
            </w:rPr>
            <w:fldChar w:fldCharType="begin"/>
          </w:r>
          <w:r w:rsidR="006F3819">
            <w:rPr>
              <w:noProof/>
            </w:rPr>
            <w:instrText>ADDIN CitaviPlaceholder{eyIkaWQiOiIxIiwiJHR5cGUiOiJTd2lzc0FjYWRlbWljLkNpdGF2aS5DaXRhdGlvbnMuV29yZFBsYWNlaG9sZGVyLCBTd2lzc0FjYWRlbWljLkNpdGF2aSIsIkFzc29jaWF0ZVdpdGhQbGFjZWhvbGRlclRhZyI6IkNpdGF2aVBsYWNlaG9sZGVyIzgxYTA3MDhhLTdjOTUtNDJhNy1iNWVjLTg1MGU0ZjdkNmUxOCIsIkVudHJpZXMiOlt7IiRpZCI6IjIiLCIkdHlwZSI6IlN3aXNzQWNhZGVtaWMuQ2l0YXZpLkNpdGF0aW9ucy5Xb3JkUGxhY2Vob2xkZXJFbnRyeSwgU3dpc3NBY2FkZW1pYy5DaXRhdmkiLCJJZCI6IjkyNmU0NTQ1LWFkNTItNDZiNS1iMmZiLTExOTUwYWYzYzIxZ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WZmaWxpYXRpb24iOiJEZXBhcnRtZW50IG9mIEluZm9ybWF0aWNzLCBUZWNobmljYWwgVW5pdmVyc2l0eSBvZiBNdW5pY2gsIEJvbHR6bWFubnN0ci4gMywgODU3NDggR2FyY2hpbmcsIEdlcm1hbnksIC0tLSBTZWxlY3QgYSBDb3VudHJ5IC0tLSI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wNFQxNzo1NToxMSIsIlByb2plY3QiOnsiJHJlZiI6IjUifX0sIlVzZU51bWJlcmluZ1R5cGVPZlBhcmVudERvY3VtZW50IjpmYWxzZX1dLCJGb3JtYXR0ZWRUZXh0Ijp7IiRpZCI6IjE3IiwiQ291bnQiOjEsIlRleHRVbml0cyI6W3siJGlkIjoiMTgiLCJGb250U3R5bGUiOnsiJGlkIjoiMTkiLCJOZXV0cmFsIjp0cnVlfSwiUmVhZGluZ09yZGVyIjoxLCJUZXh0IjoiUGVsbGVncmluaSBldCBhbC4ifV19LCJUYWciOiJDaXRhdmlQbGFjZWhvbGRlciM0MTNkNDNlMS1mODhjLTRjYjYtYWY1Ny1iZGFlZGI5ODdhMmEiLCJUZXh0IjoiUGVsbGVncmluaSBldCBhbC4iLCJXQUlWZXJzaW9uIjoiNi41LjAuMCJ9}</w:instrText>
          </w:r>
          <w:r>
            <w:rPr>
              <w:noProof/>
            </w:rPr>
            <w:fldChar w:fldCharType="separate"/>
          </w:r>
          <w:r w:rsidR="00832554">
            <w:rPr>
              <w:noProof/>
            </w:rPr>
            <w:t>Pellegrini et al.</w:t>
          </w:r>
          <w:r>
            <w:rPr>
              <w:noProof/>
            </w:rPr>
            <w:fldChar w:fldCharType="end"/>
          </w:r>
        </w:sdtContent>
      </w:sdt>
      <w:r>
        <w:t xml:space="preserve"> </w:t>
      </w:r>
      <w:sdt>
        <w:sdtPr>
          <w:alias w:val="To edit, see citavi.com/edit"/>
          <w:tag w:val="CitaviPlaceholder#e91b43f8-4d41-4971-9fa2-5686011fbde8"/>
          <w:id w:val="-350106790"/>
          <w:placeholder>
            <w:docPart w:val="41D4E7F5BC6E4249984FA8772E8166DD"/>
          </w:placeholder>
        </w:sdtPr>
        <w:sdtEndPr/>
        <w:sdtContent>
          <w:r>
            <w:rPr>
              <w:noProof/>
            </w:rPr>
            <w:fldChar w:fldCharType="begin"/>
          </w:r>
          <w:r w:rsidR="006F3819">
            <w:rPr>
              <w:noProof/>
            </w:rPr>
            <w:instrText>ADDIN CitaviPlaceholder{eyIkaWQiOiIxIiwiJHR5cGUiOiJTd2lzc0FjYWRlbWljLkNpdGF2aS5DaXRhdGlvbnMuV29yZFBsYWNlaG9sZGVyLCBTd2lzc0FjYWRlbWljLkNpdGF2aSIsIkFzc29jaWF0ZVdpdGhQbGFjZWhvbGRlclRhZyI6IkNpdGF2aVBsYWNlaG9sZGVyIzU2OGZlM2UyLTdkZDctNDkyNS05M2QyLTMyNzM0Njk2MGFjYiIsIkVudHJpZXMiOlt7IiRpZCI6IjIiLCIkdHlwZSI6IlN3aXNzQWNhZGVtaWMuQ2l0YXZpLkNpdGF0aW9ucy5Xb3JkUGxhY2Vob2xkZXJFbnRyeSwgU3dpc3NBY2FkZW1pYy5DaXRhdmkiLCJJZCI6IjhkOWM1ZGIyLWFhMWMtNGQ2Ni1iOTQ2LTY5YWFhYmQ1YTkxOS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E2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ItMDMtMDRUMTc6NTU6MTE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yMSkifV19LCJUYWciOiJDaXRhdmlQbGFjZWhvbGRlciNlOTFiNDNmOC00ZDQxLTQ5NzEtOWZhMi01Njg2MDExZmJkZTgiLCJUZXh0IjoiKDIwMjEpIiwiV0FJVmVyc2lvbiI6IjYuNS4wLjAifQ==}</w:instrText>
          </w:r>
          <w:r>
            <w:rPr>
              <w:noProof/>
            </w:rPr>
            <w:fldChar w:fldCharType="separate"/>
          </w:r>
          <w:r w:rsidR="00832554">
            <w:rPr>
              <w:noProof/>
            </w:rPr>
            <w:t>(2021)</w:t>
          </w:r>
          <w:r>
            <w:rPr>
              <w:noProof/>
            </w:rPr>
            <w:fldChar w:fldCharType="end"/>
          </w:r>
        </w:sdtContent>
      </w:sdt>
      <w:r>
        <w:t xml:space="preserve"> utilized to create their FoodBERT.</w:t>
      </w:r>
    </w:p>
    <w:p w14:paraId="17119C5B" w14:textId="0E728D49" w:rsidR="004B215F" w:rsidRDefault="004B215F" w:rsidP="0071080B">
      <w:pPr>
        <w:pStyle w:val="Listenabsatz"/>
        <w:numPr>
          <w:ilvl w:val="0"/>
          <w:numId w:val="18"/>
        </w:numPr>
      </w:pPr>
      <w:r>
        <w:t xml:space="preserve">RecipeNLG enthält gesäuberte, deduplizierte </w:t>
      </w:r>
      <w:r w:rsidR="00872A15">
        <w:t>Rezepte</w:t>
      </w:r>
    </w:p>
    <w:p w14:paraId="5BA2E7B5" w14:textId="6063BBF4" w:rsidR="00872A15" w:rsidRDefault="00872A15" w:rsidP="0071080B">
      <w:pPr>
        <w:pStyle w:val="Listenabsatz"/>
        <w:numPr>
          <w:ilvl w:val="0"/>
          <w:numId w:val="18"/>
        </w:numPr>
      </w:pPr>
      <w:r>
        <w:t>The dataset contains</w:t>
      </w:r>
    </w:p>
    <w:p w14:paraId="241BEC06" w14:textId="7272BB1D" w:rsidR="00872A15" w:rsidRDefault="00872A15" w:rsidP="0071080B">
      <w:pPr>
        <w:pStyle w:val="Folgeabsatz"/>
        <w:numPr>
          <w:ilvl w:val="0"/>
          <w:numId w:val="19"/>
        </w:numPr>
      </w:pPr>
      <w:r>
        <w:t>Title: Rezepttitel</w:t>
      </w:r>
    </w:p>
    <w:p w14:paraId="5E3A56C7" w14:textId="3F9444B2" w:rsidR="00872A15" w:rsidRDefault="00872A15" w:rsidP="0071080B">
      <w:pPr>
        <w:pStyle w:val="Folgeabsatz"/>
        <w:numPr>
          <w:ilvl w:val="0"/>
          <w:numId w:val="19"/>
        </w:numPr>
      </w:pPr>
      <w:r>
        <w:t>Ingredients: Zutaten mit mengenangaben</w:t>
      </w:r>
    </w:p>
    <w:p w14:paraId="7F1FFDC2" w14:textId="0FB609E2" w:rsidR="00872A15" w:rsidRDefault="00872A15" w:rsidP="0071080B">
      <w:pPr>
        <w:pStyle w:val="Folgeabsatz"/>
        <w:numPr>
          <w:ilvl w:val="0"/>
          <w:numId w:val="19"/>
        </w:numPr>
      </w:pPr>
      <w:r>
        <w:t xml:space="preserve">Directions: List of Instruktionen </w:t>
      </w:r>
      <w:r>
        <w:sym w:font="Wingdings" w:char="F0E0"/>
      </w:r>
      <w:r>
        <w:t xml:space="preserve"> das habe ich verwendet</w:t>
      </w:r>
    </w:p>
    <w:p w14:paraId="09570A25" w14:textId="2DC1EF6C" w:rsidR="00872A15" w:rsidRDefault="00872A15" w:rsidP="0071080B">
      <w:pPr>
        <w:pStyle w:val="Folgeabsatz"/>
        <w:numPr>
          <w:ilvl w:val="0"/>
          <w:numId w:val="19"/>
        </w:numPr>
      </w:pPr>
      <w:r>
        <w:t>Link: link zum Rezept</w:t>
      </w:r>
    </w:p>
    <w:p w14:paraId="6B2CDAEC" w14:textId="64D184D6" w:rsidR="00872A15" w:rsidRDefault="00872A15" w:rsidP="0071080B">
      <w:pPr>
        <w:pStyle w:val="Folgeabsatz"/>
        <w:numPr>
          <w:ilvl w:val="0"/>
          <w:numId w:val="19"/>
        </w:numPr>
      </w:pPr>
      <w:r>
        <w:t>Source: Gathered (74%) oder von Recipes1M (26%)</w:t>
      </w:r>
    </w:p>
    <w:p w14:paraId="32D77364" w14:textId="4E3EC3DF" w:rsidR="00872A15" w:rsidRDefault="00872A15" w:rsidP="0071080B">
      <w:pPr>
        <w:pStyle w:val="Folgeabsatz"/>
        <w:numPr>
          <w:ilvl w:val="0"/>
          <w:numId w:val="19"/>
        </w:numPr>
      </w:pPr>
      <w:r>
        <w:t>NER: named food entities; extracted mit einem NER</w:t>
      </w:r>
    </w:p>
    <w:p w14:paraId="3346484E" w14:textId="26476BBF" w:rsidR="00BA26A0" w:rsidRDefault="00872A15" w:rsidP="0071080B">
      <w:pPr>
        <w:pStyle w:val="Listenabsatz"/>
        <w:numPr>
          <w:ilvl w:val="0"/>
          <w:numId w:val="18"/>
        </w:numPr>
      </w:pPr>
      <w:r>
        <w:t xml:space="preserve">However, only the instructions were of interest for the unsupervised pretraining. </w:t>
      </w:r>
    </w:p>
    <w:p w14:paraId="1CFD536F" w14:textId="590F7A5B" w:rsidR="00CA7249" w:rsidRDefault="00CA7249" w:rsidP="0071080B">
      <w:pPr>
        <w:pStyle w:val="Listenabsatz"/>
        <w:numPr>
          <w:ilvl w:val="0"/>
          <w:numId w:val="18"/>
        </w:numPr>
      </w:pPr>
      <w:r>
        <w:lastRenderedPageBreak/>
        <w:t>The</w:t>
      </w:r>
      <w:r w:rsidR="007054EA">
        <w:t xml:space="preserve"> im imperative formulierten</w:t>
      </w:r>
      <w:r>
        <w:t xml:space="preserve"> instructions </w:t>
      </w:r>
      <w:r w:rsidR="007054EA">
        <w:t>liegen</w:t>
      </w:r>
      <w:r>
        <w:t xml:space="preserve"> als liste von einzelnen Anweisungen</w:t>
      </w:r>
      <w:r w:rsidR="007054EA">
        <w:t xml:space="preserve"> vor, ein Beispiel ist in Abb. Gegeben. </w:t>
      </w:r>
    </w:p>
    <w:p w14:paraId="41D5EAD9" w14:textId="70ACF261" w:rsidR="007054EA" w:rsidRDefault="00C762F4" w:rsidP="0071080B">
      <w:pPr>
        <w:pStyle w:val="Listenabsatz"/>
        <w:numPr>
          <w:ilvl w:val="0"/>
          <w:numId w:val="18"/>
        </w:numPr>
      </w:pPr>
      <w:r>
        <w:t>The quality and influence of the instruction characteristics are discussed in section 4.4 (limitation section)</w:t>
      </w:r>
    </w:p>
    <w:p w14:paraId="35DB7996" w14:textId="4E2E2972" w:rsidR="00C762F4" w:rsidRDefault="00C762F4" w:rsidP="0071080B">
      <w:pPr>
        <w:pStyle w:val="Listenabsatz"/>
        <w:numPr>
          <w:ilvl w:val="0"/>
          <w:numId w:val="18"/>
        </w:numPr>
      </w:pPr>
      <w:r>
        <w:t>Overall statistics of the instruction data can be found in table … (Anzahl Rezepte, durchschnittliche Instructions, Anzahl Wörter gesamt, Durchschnittliche Anzahl pro Rezept)</w:t>
      </w:r>
    </w:p>
    <w:p w14:paraId="760C6BCA" w14:textId="77777777" w:rsidR="00BA26A0" w:rsidRDefault="00BA26A0" w:rsidP="00A83023"/>
    <w:p w14:paraId="038B196A" w14:textId="2A50BA6B" w:rsidR="00A83023" w:rsidRPr="00A83023" w:rsidRDefault="00BA26A0" w:rsidP="00A83023">
      <w:r>
        <w:t xml:space="preserve">Mit 2.2 mio unique recipes ist es mehr als doppelt so groß wie recipe1M+ </w:t>
      </w:r>
    </w:p>
    <w:p w14:paraId="1664CCE1" w14:textId="6C479582" w:rsidR="00DA75B4" w:rsidRDefault="00DA75B4" w:rsidP="0071080B">
      <w:pPr>
        <w:pStyle w:val="Folgeabsatz"/>
        <w:numPr>
          <w:ilvl w:val="0"/>
          <w:numId w:val="18"/>
        </w:numPr>
      </w:pPr>
      <w:r>
        <w:t xml:space="preserve">Wie in section … </w:t>
      </w:r>
      <w:r w:rsidR="00D30EA4">
        <w:t xml:space="preserve">schon erklärt, sind führen generell mehr Daten bei DAPT auch zu besserer Performance (wie eigentlich immer in machine learning). </w:t>
      </w:r>
      <w:r w:rsidR="00E36487">
        <w:t xml:space="preserve">Deshalb wird ein möglichst großer Korpus für DAPT ausgewählt. </w:t>
      </w:r>
    </w:p>
    <w:p w14:paraId="113F8295" w14:textId="6E797A90" w:rsidR="00E36487" w:rsidRDefault="00E36487" w:rsidP="0071080B">
      <w:pPr>
        <w:pStyle w:val="Folgeabsatz"/>
        <w:numPr>
          <w:ilvl w:val="0"/>
          <w:numId w:val="18"/>
        </w:numPr>
      </w:pPr>
      <w:r>
        <w:t>FoodBERT verwendet den Recipe1M Datensatz bzw. Die Instruktionen davon</w:t>
      </w:r>
    </w:p>
    <w:p w14:paraId="455FD475" w14:textId="5D5C40DA" w:rsidR="00F11BEE" w:rsidRPr="00DA75B4" w:rsidRDefault="00F11BEE" w:rsidP="0071080B">
      <w:pPr>
        <w:pStyle w:val="Folgeabsatz"/>
        <w:numPr>
          <w:ilvl w:val="0"/>
          <w:numId w:val="18"/>
        </w:numPr>
      </w:pPr>
      <w:r>
        <w:t>In meinem Ansatz wird ein noch größerer Korpus verwendet</w:t>
      </w:r>
    </w:p>
    <w:p w14:paraId="38ECF2BF" w14:textId="00F22DBD" w:rsidR="007227CC" w:rsidRDefault="00265FED" w:rsidP="0071080B">
      <w:pPr>
        <w:pStyle w:val="Folgeabsatz"/>
        <w:numPr>
          <w:ilvl w:val="0"/>
          <w:numId w:val="18"/>
        </w:numPr>
      </w:pPr>
      <w:r>
        <w:t>Datenmengen bei DAPT in der Literatur</w:t>
      </w:r>
    </w:p>
    <w:p w14:paraId="50EF9B84" w14:textId="7D70857A" w:rsidR="007227CC" w:rsidRDefault="007227CC" w:rsidP="0071080B">
      <w:pPr>
        <w:pStyle w:val="Folgeabsatz"/>
        <w:numPr>
          <w:ilvl w:val="0"/>
          <w:numId w:val="19"/>
        </w:numPr>
      </w:pPr>
      <w:r>
        <w:t>FinBERT</w:t>
      </w:r>
      <w:r w:rsidR="008A462C">
        <w:t>: TRC2-financial, 46.143 documents, 29 million words, 400k sentences</w:t>
      </w:r>
    </w:p>
    <w:p w14:paraId="60BDA68F" w14:textId="32745E9F" w:rsidR="008A462C" w:rsidRDefault="000A5FB6" w:rsidP="0071080B">
      <w:pPr>
        <w:pStyle w:val="Folgeabsatz"/>
        <w:numPr>
          <w:ilvl w:val="0"/>
          <w:numId w:val="19"/>
        </w:numPr>
      </w:pPr>
      <w:r>
        <w:t xml:space="preserve">HateBERT: RAL-E, 1.478.348 messages, 43.379.350 million tokens, </w:t>
      </w:r>
    </w:p>
    <w:p w14:paraId="41F395FD" w14:textId="77777777" w:rsidR="006A31AD" w:rsidRDefault="000A5FB6" w:rsidP="0071080B">
      <w:pPr>
        <w:pStyle w:val="Folgeabsatz"/>
        <w:numPr>
          <w:ilvl w:val="0"/>
          <w:numId w:val="19"/>
        </w:numPr>
      </w:pPr>
      <w:r>
        <w:t>BioBERT</w:t>
      </w:r>
      <w:r w:rsidR="001946D9">
        <w:t>: PubMed Abstracts = 4.5B words + PMC Full-text articles 13.5B words</w:t>
      </w:r>
    </w:p>
    <w:p w14:paraId="355ED301" w14:textId="1D9AC084" w:rsidR="000A5FB6" w:rsidRDefault="006A31AD" w:rsidP="0071080B">
      <w:pPr>
        <w:pStyle w:val="Folgeabsatz"/>
        <w:numPr>
          <w:ilvl w:val="0"/>
          <w:numId w:val="19"/>
        </w:numPr>
      </w:pPr>
      <w:r>
        <w:t>CSBERT: 40.505.050 dialogues and 317.093.459 turns</w:t>
      </w:r>
      <w:r w:rsidR="001946D9">
        <w:t xml:space="preserve"> </w:t>
      </w:r>
      <w:r>
        <w:t>coming from all available customer service intents</w:t>
      </w:r>
    </w:p>
    <w:p w14:paraId="54D843F8" w14:textId="0DC618B3" w:rsidR="006A31AD" w:rsidRDefault="006A31AD" w:rsidP="0071080B">
      <w:pPr>
        <w:pStyle w:val="Folgeabsatz"/>
        <w:numPr>
          <w:ilvl w:val="0"/>
          <w:numId w:val="19"/>
        </w:numPr>
      </w:pPr>
      <w:r>
        <w:t>TOD BERT: 100.707 Dialoge, 1.388.152 Utterances von verschiedenen task-oriented dialogue Datensätzen</w:t>
      </w:r>
    </w:p>
    <w:p w14:paraId="03AE451A" w14:textId="24DAB459" w:rsidR="006A31AD" w:rsidRDefault="00662EC6" w:rsidP="0071080B">
      <w:pPr>
        <w:pStyle w:val="Folgeabsatz"/>
        <w:numPr>
          <w:ilvl w:val="0"/>
          <w:numId w:val="19"/>
        </w:numPr>
      </w:pPr>
      <w:r>
        <w:t>MenuNER: YELP Dataset (only reviews from the restaurant category), 15.000.000 sentences</w:t>
      </w:r>
    </w:p>
    <w:p w14:paraId="75458854" w14:textId="3D9F094A" w:rsidR="00717EB5" w:rsidRDefault="00717EB5" w:rsidP="0071080B">
      <w:pPr>
        <w:pStyle w:val="Folgeabsatz"/>
        <w:numPr>
          <w:ilvl w:val="0"/>
          <w:numId w:val="19"/>
        </w:numPr>
      </w:pPr>
      <w:r>
        <w:t>Pretraining BERT on domain resources for short answer grading: Textbooks und QAs mit 1.1m, 0.6m und 1.3m Wörtern</w:t>
      </w:r>
    </w:p>
    <w:p w14:paraId="57F5DDEC" w14:textId="07CF7B2C" w:rsidR="007227CC" w:rsidRDefault="007227CC" w:rsidP="0071080B">
      <w:pPr>
        <w:pStyle w:val="Folgeabsatz"/>
        <w:numPr>
          <w:ilvl w:val="0"/>
          <w:numId w:val="18"/>
        </w:numPr>
      </w:pPr>
      <w:r>
        <w:t>Außerdem gibt es Paper, die sagen, dass mehr pretraining Data (When do you need billions of words of pretraining data) bzw. Mehr DAPT data (sinnvoll ist)</w:t>
      </w:r>
    </w:p>
    <w:p w14:paraId="5042F63F" w14:textId="582AF0A0" w:rsidR="00121436" w:rsidRDefault="00121436" w:rsidP="00121436">
      <w:pPr>
        <w:pStyle w:val="berschrift2"/>
      </w:pPr>
      <w:bookmarkStart w:id="11" w:name="_Toc96413071"/>
      <w:r>
        <w:lastRenderedPageBreak/>
        <w:t>Analyzing Domain Similarity</w:t>
      </w:r>
      <w:bookmarkEnd w:id="11"/>
    </w:p>
    <w:p w14:paraId="025E1008" w14:textId="37ACB83D" w:rsidR="005826B7" w:rsidRPr="005826B7" w:rsidRDefault="005826B7" w:rsidP="005826B7">
      <w:pPr>
        <w:pStyle w:val="Abbildung"/>
      </w:pPr>
      <w:r>
        <w:drawing>
          <wp:inline distT="0" distB="0" distL="0" distR="0" wp14:anchorId="37387EEF" wp14:editId="208B8E88">
            <wp:extent cx="3497629" cy="2456598"/>
            <wp:effectExtent l="0" t="0" r="7620" b="127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08358" cy="2464133"/>
                    </a:xfrm>
                    <a:prstGeom prst="rect">
                      <a:avLst/>
                    </a:prstGeom>
                    <a:noFill/>
                    <a:ln>
                      <a:noFill/>
                    </a:ln>
                  </pic:spPr>
                </pic:pic>
              </a:graphicData>
            </a:graphic>
          </wp:inline>
        </w:drawing>
      </w:r>
    </w:p>
    <w:p w14:paraId="51A171B9" w14:textId="2BAAFFBE" w:rsidR="00A57A94" w:rsidRDefault="00DA64F5" w:rsidP="00A57A94">
      <w:r>
        <w:t xml:space="preserve">Before the actual DAPT, the similarity of the </w:t>
      </w:r>
      <w:r w:rsidR="002F27E4">
        <w:t xml:space="preserve">target domain </w:t>
      </w:r>
      <w:r w:rsidR="0095012C">
        <w:t xml:space="preserve">(cooking) </w:t>
      </w:r>
      <w:r w:rsidR="002F27E4">
        <w:t>and BERT’s pretraining domain was analyzed.</w:t>
      </w:r>
      <w:r w:rsidR="000D1E45">
        <w:t xml:space="preserve"> </w:t>
      </w:r>
      <w:r w:rsidR="00C86161">
        <w:t xml:space="preserve">The approach for the analysis is adopted from </w:t>
      </w:r>
      <w:sdt>
        <w:sdtPr>
          <w:alias w:val="To edit, see citavi.com/edit"/>
          <w:tag w:val="CitaviPlaceholder#63621e79-ddcf-4764-912b-a7238c5d5dae"/>
          <w:id w:val="-1718654582"/>
          <w:placeholder>
            <w:docPart w:val="DefaultPlaceholder_-1854013440"/>
          </w:placeholder>
        </w:sdtPr>
        <w:sdtEndPr/>
        <w:sdtContent>
          <w:r w:rsidR="00C86161">
            <w:rPr>
              <w:noProof/>
            </w:rPr>
            <w:fldChar w:fldCharType="begin"/>
          </w:r>
          <w:r w:rsidR="006F3819">
            <w:rPr>
              <w:noProof/>
            </w:rPr>
            <w:instrText>ADDIN CitaviPlaceholder{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mczE4XFxsdHJjaFxcZnMxOFxcbG9jaFxcYWYzXFxkYmNoXFxhZjNcXGhpY2hcXGYzIE5vcm1hbDt9e1xcKlxcY3MxMFxcYWRkaXRpdmVcXHNzZW1paGlkZGVuXFxzcHJpb3JpdHkwIERlZmF1bHQgUGFyYWdyYXBoIEZvbnQ7fXtcXCpcXHRzMTFcXHRzcm93ZFxcc25leHQxMVxyXG5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Fx0cmZ0c1dpZHRoQjNcXHRycGFkZHQwXFx0cnBhZGRmdDNcXHRycGFkZGIwXFx0cnBhZGRmYjNcXHRycGFkZHIxMDhcclxu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5vdGVzIjoiQUNMIDIwMjAi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DRUMTc6NTU6MTEiLCJQcm9qZWN0Ijp7IiRyZWYiOiI1In19LCJVc2VOdW1iZXJpbmdUeXBlT2ZQYXJlbnREb2N1bWVudCI6ZmFsc2V9XSwiRm9ybWF0dGVkVGV4dCI6eyIkaWQiOiIyMSIsIkNvdW50IjoxLCJUZXh0VW5pdHMiOlt7IiRpZCI6IjIyIiwiRm9udFN0eWxlIjp7IiRpZCI6IjIzIiwiTmV1dHJhbCI6dHJ1ZX0sIlJlYWRpbmdPcmRlciI6MSwiVGV4dCI6Ikd1cnVyYW5nYW4gZXQgYWwuIn1dfSwiVGFnIjoiQ2l0YXZpUGxhY2Vob2xkZXIjNjM2MjFlNzktZGRjZi00NzY0LTkxMmItYTcyMzhjNWQ1ZGFlIiwiVGV4dCI6Ikd1cnVyYW5nYW4gZXQgYWwuIiwiV0FJVmVyc2lvbiI6IjYuNS4wLjAifQ==}</w:instrText>
          </w:r>
          <w:r w:rsidR="00C86161">
            <w:rPr>
              <w:noProof/>
            </w:rPr>
            <w:fldChar w:fldCharType="separate"/>
          </w:r>
          <w:r w:rsidR="00832554">
            <w:rPr>
              <w:noProof/>
            </w:rPr>
            <w:t>Gururangan et al.</w:t>
          </w:r>
          <w:r w:rsidR="00C86161">
            <w:rPr>
              <w:noProof/>
            </w:rPr>
            <w:fldChar w:fldCharType="end"/>
          </w:r>
        </w:sdtContent>
      </w:sdt>
      <w:r w:rsidR="00C86161">
        <w:t xml:space="preserve"> </w:t>
      </w:r>
      <w:sdt>
        <w:sdtPr>
          <w:alias w:val="To edit, see citavi.com/edit"/>
          <w:tag w:val="CitaviPlaceholder#e3aca7ac-5479-47e3-941a-670258b241f5"/>
          <w:id w:val="-1893643920"/>
          <w:placeholder>
            <w:docPart w:val="DefaultPlaceholder_-1854013440"/>
          </w:placeholder>
        </w:sdtPr>
        <w:sdtEndPr/>
        <w:sdtContent>
          <w:r w:rsidR="00C86161">
            <w:rPr>
              <w:noProof/>
            </w:rPr>
            <w:fldChar w:fldCharType="begin"/>
          </w:r>
          <w:r w:rsidR="006F3819">
            <w:rPr>
              <w:noProof/>
            </w:rPr>
            <w:instrText>ADDIN CitaviPlaceholder{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Ob3RlcyI6IkFDTCAyMDIwIi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A0VDE3OjU1OjExIiwiUHJvamVjdCI6eyIkcmVmIjoiNSJ9fSwiVXNlTnVtYmVyaW5nVHlwZU9mUGFyZW50RG9jdW1lbnQiOmZhbHNlLCJZZWFyT25seSI6dHJ1ZX1dLCJGb3JtYXR0ZWRUZXh0Ijp7IiRpZCI6IjIxIiwiQ291bnQiOjEsIlRleHRVbml0cyI6W3siJGlkIjoiMjIiLCJGb250U3R5bGUiOnsiJGlkIjoiMjMiLCJOZXV0cmFsIjp0cnVlfSwiUmVhZGluZ09yZGVyIjoxLCJUZXh0IjoiKDIwMjApIn1dfSwiVGFnIjoiQ2l0YXZpUGxhY2Vob2xkZXIjZTNhY2E3YWMtNTQ3OS00N2UzLTk0MWEtNjcwMjU4YjI0MWY1IiwiVGV4dCI6IigyMDIwKSIsIldBSVZlcnNpb24iOiI2LjUuMC4wIn0=}</w:instrText>
          </w:r>
          <w:r w:rsidR="00C86161">
            <w:rPr>
              <w:noProof/>
            </w:rPr>
            <w:fldChar w:fldCharType="separate"/>
          </w:r>
          <w:r w:rsidR="00832554">
            <w:rPr>
              <w:noProof/>
            </w:rPr>
            <w:t>(2020)</w:t>
          </w:r>
          <w:r w:rsidR="00C86161">
            <w:rPr>
              <w:noProof/>
            </w:rPr>
            <w:fldChar w:fldCharType="end"/>
          </w:r>
        </w:sdtContent>
      </w:sdt>
      <w:r w:rsidR="00C86161">
        <w:t xml:space="preserve"> and quantifies the domain similarity based on the vocabulary overlap</w:t>
      </w:r>
      <w:r w:rsidR="008013CC">
        <w:t xml:space="preserve"> of the pretraining corpora</w:t>
      </w:r>
      <w:r w:rsidR="00C86161">
        <w:t xml:space="preserve">. </w:t>
      </w:r>
      <w:r w:rsidR="00697698">
        <w:t xml:space="preserve">Therefore, </w:t>
      </w:r>
      <w:r w:rsidR="00C86161">
        <w:t>RecipeNLG, Recipe1M+ and the WikiBook</w:t>
      </w:r>
      <w:r w:rsidR="007F439A">
        <w:t xml:space="preserve"> </w:t>
      </w:r>
      <w:r w:rsidR="00697698">
        <w:t xml:space="preserve">from CookBERT, FoodBERT and the standard BERT respectively were used for </w:t>
      </w:r>
      <w:r w:rsidR="00C86161">
        <w:t xml:space="preserve">corpus from BERT pretraining were used for the analysis. </w:t>
      </w:r>
      <w:r w:rsidR="00A57A94">
        <w:t xml:space="preserve">As BERT’s original pretraining data is not </w:t>
      </w:r>
      <w:r w:rsidR="003A2144">
        <w:t xml:space="preserve">publicly </w:t>
      </w:r>
      <w:r w:rsidR="00A57A94">
        <w:t xml:space="preserve">distributed, a Wikipedia dump </w:t>
      </w:r>
      <w:sdt>
        <w:sdtPr>
          <w:alias w:val="To edit, see citavi.com/edit"/>
          <w:tag w:val="CitaviPlaceholder#f542f9bf-8fcd-4db1-b4e3-c71aacdfe84a"/>
          <w:id w:val="-313253770"/>
          <w:placeholder>
            <w:docPart w:val="DefaultPlaceholder_-1854013440"/>
          </w:placeholder>
        </w:sdtPr>
        <w:sdtEndPr/>
        <w:sdtContent>
          <w:r w:rsidR="00A57A94">
            <w:rPr>
              <w:noProof/>
            </w:rPr>
            <w:fldChar w:fldCharType="begin"/>
          </w:r>
          <w:r w:rsidR="006F381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OS4wNzg0M3YxIiwiVXJpU3RyaW5nIjoiaHR0cDovL2FyeGl2Lm9yZy9wZGYvMTYwOS4wNzg0M3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hUMDg6MDk6MzQiLCJNb2RpZmllZEJ5IjoiX1Bhc2NoIiwiSWQiOiI2N2I5NzhkNy04MGU2LTQ2YmEtYWYyNC1iN2Q1Y2NhMDA1OWEiLCJNb2RpZmllZE9uIjoiMjAyMi0wMi0xOFQwODowOToz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2MDkuMDc4NDN2MSIsIlVyaVN0cmluZyI6Imh0dHA6Ly9hcnhpdi5vcmcvYWJzLzE2MDkuMDc4ND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yLTE4VDA4OjA5OjM0IiwiTW9kaWZpZWRCeSI6Il9QYXNjaCIsIklkIjoiOTI1NTgxOWQtYzIyZC00NGZmLTg5ZWQtY2JjN2M5OGU2YWQ4IiwiTW9kaWZpZWRPbiI6IjIwMjItMDItMThUMDg6MDk6MzQ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NjA5LjA3ODQzdjEiLCJVcmlTdHJpbmciOiJodHRwczovL2FyeGl2Lm9yZy9wZGYvMTYwOS4wNzg0M3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}</w:instrText>
          </w:r>
          <w:r w:rsidR="00A57A94">
            <w:rPr>
              <w:noProof/>
            </w:rPr>
            <w:fldChar w:fldCharType="separate"/>
          </w:r>
          <w:r w:rsidR="00832554">
            <w:rPr>
              <w:noProof/>
            </w:rPr>
            <w:t>(Merity et al., 2016)</w:t>
          </w:r>
          <w:r w:rsidR="00A57A94">
            <w:rPr>
              <w:noProof/>
            </w:rPr>
            <w:fldChar w:fldCharType="end"/>
          </w:r>
        </w:sdtContent>
      </w:sdt>
      <w:r w:rsidR="00A57A94">
        <w:t xml:space="preserve">(515MB) and randomly sampled books from the “Homemade BookCorpus” </w:t>
      </w:r>
      <w:sdt>
        <w:sdtPr>
          <w:alias w:val="To edit, see citavi.com/edit"/>
          <w:tag w:val="CitaviPlaceholder#1333d5fd-17c8-4b9e-a41a-7844021a3ec0"/>
          <w:id w:val="-2127684059"/>
          <w:placeholder>
            <w:docPart w:val="DefaultPlaceholder_-1854013440"/>
          </w:placeholder>
        </w:sdtPr>
        <w:sdtEndPr/>
        <w:sdtContent>
          <w:r w:rsidR="00A57A94">
            <w:rPr>
              <w:noProof/>
            </w:rPr>
            <w:fldChar w:fldCharType="begin"/>
          </w:r>
          <w:r w:rsidR="006F381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zgxYmMwLTUzNDEtNDRkYi05Nzk3LTAyMDU3NTcxMWNhNSIsIlJhbmdlTGVuZ3RoIjoxNywiUmVmZXJlbmNlSWQiOiI4YWNiODg1Ni03N2EyLTRjOWUtOGFhZC1lOTRjZmNiZjA3M2EiLCJSZWZlcmVuY2UiOnsiJGlkIjoiMy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0IiwiJHR5cGUiOiJTd2lzc0FjYWRlbWljLkNpdGF2aS5QZXJzb24sIFN3aXNzQWNhZGVtaWMuQ2l0YXZpIiwiRmlyc3ROYW1lIjoiU29zdWtlIiwiTGFzdE5hbWUiOiJLb2JheWFzaGkiLCJQcm90ZWN0ZWQiOmZhbHNlLCJTZXgiOjAsIkNyZWF0ZWRCeSI6Il9QYXNjaCIsIkNyZWF0ZWRPbiI6IjIwMjItMDItMThUMDc6NTI6MDQiLCJNb2RpZmllZEJ5IjoiX1Bhc2NoIiwiSWQiOiJmN2RmNzZhNC0yNTE0LTRhNzYtODk0ZS01ZDIzMDA5NzAzODIiLCJNb2RpZmllZE9uIjoiMjAyMi0wMi0xOFQwNzo1Mjow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0JJR0JBTExPTi9jaWZhci0xMC1jbm4iLCJVcmlTdHJpbmciOiJodHRwczovL2dpdGh1Yi5jb20vQklHQkFMTE9OL2NpZmFyLTEwLWNu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}</w:instrText>
          </w:r>
          <w:r w:rsidR="00A57A94">
            <w:rPr>
              <w:noProof/>
            </w:rPr>
            <w:fldChar w:fldCharType="separate"/>
          </w:r>
          <w:r w:rsidR="00832554">
            <w:rPr>
              <w:noProof/>
            </w:rPr>
            <w:t>(Kobayashi, 2018)</w:t>
          </w:r>
          <w:r w:rsidR="00A57A94">
            <w:rPr>
              <w:noProof/>
            </w:rPr>
            <w:fldChar w:fldCharType="end"/>
          </w:r>
        </w:sdtContent>
      </w:sdt>
      <w:r w:rsidR="00A57A94">
        <w:t xml:space="preserve">(444MB) were used to reconstruct a similar </w:t>
      </w:r>
      <w:r w:rsidR="006204D1">
        <w:t>corpus</w:t>
      </w:r>
      <w:r w:rsidR="00A57A94">
        <w:t xml:space="preserve">. </w:t>
      </w:r>
      <w:r w:rsidR="009F0BC0">
        <w:t xml:space="preserve">From RecipeNLG and Recipe1M+, the </w:t>
      </w:r>
      <w:r w:rsidR="00456B85">
        <w:t xml:space="preserve">recipe </w:t>
      </w:r>
      <w:r w:rsidR="009F0BC0">
        <w:t>instructions were used</w:t>
      </w:r>
      <w:r w:rsidR="00B24032">
        <w:t xml:space="preserve"> as corpus data</w:t>
      </w:r>
      <w:r w:rsidR="00E518A7">
        <w:t xml:space="preserve"> (1GB and 619MB respectively)</w:t>
      </w:r>
      <w:r w:rsidR="009F0BC0">
        <w:t xml:space="preserve">. </w:t>
      </w:r>
      <w:r w:rsidR="006432B9">
        <w:t>For each corpus, the vocabulary,</w:t>
      </w:r>
      <w:r w:rsidR="005B1216">
        <w:t xml:space="preserve"> consisting of unigrams (after lowercasing and removal of stopwords and punctuation) was then created for each of the three corpora. </w:t>
      </w:r>
    </w:p>
    <w:p w14:paraId="687DC528" w14:textId="415863E2" w:rsidR="005E2585" w:rsidRDefault="00225414" w:rsidP="00B76FF4">
      <w:pPr>
        <w:pStyle w:val="Folgeabsatz"/>
        <w:rPr>
          <w:rFonts w:cstheme="minorHAnsi"/>
          <w:szCs w:val="22"/>
          <w:lang w:val="de-DE" w:eastAsia="en-US"/>
        </w:rPr>
      </w:pPr>
      <w:r>
        <w:t>The vocabulary overlap between the corpora</w:t>
      </w:r>
      <w:r w:rsidR="006432B9">
        <w:t xml:space="preserve"> was then determined based on the 10000 most frequent unigrams of each domain and</w:t>
      </w:r>
      <w:r>
        <w:t xml:space="preserve"> is illustrated in Fig 4. It shows </w:t>
      </w:r>
      <w:r w:rsidR="00416997">
        <w:t>a</w:t>
      </w:r>
      <w:r>
        <w:t xml:space="preserve"> strong overlap between Recipe1M+ and RecipeNLG, </w:t>
      </w:r>
      <w:r w:rsidR="002B436E">
        <w:t>which is not surprising given the fact that</w:t>
      </w:r>
      <w:r w:rsidR="009D3311">
        <w:t xml:space="preserve"> both corpora are from the cooking domain and</w:t>
      </w:r>
      <w:r w:rsidR="00697698">
        <w:t xml:space="preserve"> </w:t>
      </w:r>
      <w:r w:rsidR="002B436E">
        <w:t>Recipe1M</w:t>
      </w:r>
      <w:r w:rsidR="00697698">
        <w:t>+</w:t>
      </w:r>
      <w:r w:rsidR="002B436E">
        <w:t xml:space="preserve"> is a subset of RecipeNLG. </w:t>
      </w:r>
      <w:r w:rsidR="00697698">
        <w:t>In contrast</w:t>
      </w:r>
      <w:r w:rsidR="009D3311">
        <w:t>, the overlap between the WikiBooks corpus and the two cooking corpora is quite small</w:t>
      </w:r>
      <w:r w:rsidR="007405DB">
        <w:t>,</w:t>
      </w:r>
      <w:r w:rsidR="00B76FF4">
        <w:t xml:space="preserve"> emphasiz</w:t>
      </w:r>
      <w:r w:rsidR="007405DB">
        <w:t xml:space="preserve">ing </w:t>
      </w:r>
      <w:r w:rsidR="00B76FF4">
        <w:t xml:space="preserve">the data shift between the cooking domain and the general text domain. </w:t>
      </w:r>
      <w:r w:rsidR="0095012C">
        <w:t xml:space="preserve">Furthermore, this simple analysis </w:t>
      </w:r>
      <w:r w:rsidR="00B76FF4">
        <w:t xml:space="preserve">indicates the degree of benefit to be expected by adapting BERT for the cooking domain, as the potential for DAPT is higher, the more dissimilar the domains </w:t>
      </w:r>
      <w:sdt>
        <w:sdtPr>
          <w:alias w:val="To edit, see citavi.com/edit"/>
          <w:tag w:val="CitaviPlaceholder#9a374c2a-954c-4319-99da-72ec3c1ddacb"/>
          <w:id w:val="-202097479"/>
          <w:placeholder>
            <w:docPart w:val="DefaultPlaceholder_-1854013440"/>
          </w:placeholder>
        </w:sdtPr>
        <w:sdtEndPr/>
        <w:sdtContent>
          <w:r w:rsidR="001A53A1">
            <w:rPr>
              <w:noProof/>
            </w:rPr>
            <w:fldChar w:fldCharType="begin"/>
          </w:r>
          <w:r w:rsidR="006F381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DJjZWE3LTc4ODEtNGQwMi1hODEzLWM5MWI5ZWE4MWU2YiIsIlJhbmdlTGVuZ3RoIjozMSwiUmVmZXJlbmNlSWQiOiI4NWYzODU1NC1kYWQ4LTRkZGYtYWU1Zi1lMTZkMDIxZWNm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cnhpdklkIjoiMjAwNC4xMDk2NHYzIiwiQXV0aG9ycyI6W3siJGlkIjoiNy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4IiwiJHR5cGUiOiJTd2lzc0FjYWRlbWljLkNpdGF2aS5Qcm9qZWN0LCBTd2lzc0FjYWRlbWljLkNpdGF2aSJ9fSx7IiRpZCI6Ijk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gifX0seyIkaWQiOiIxMC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gifX0seyIkaWQiOiIxMS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OCJ9fSx7IiRpZCI6IjEy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gifX0seyIkaWQiOiIxMy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OCJ9fSx7IiRpZCI6IjE0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g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4In19XSwiTm90ZXMiOiJBQ0wgMjAyMCI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wNFQxNzo1NToxMSIsIlByb2plY3QiOnsiJHJlZiI6IjgifX0sIlVzZU51bWJlcmluZ1R5cGVPZlBhcmVudERvY3VtZW50IjpmYWxzZX1dLCJGb3JtYXR0ZWRUZXh0Ijp7IiRpZCI6IjI0IiwiQ291bnQiOjEsIlRleHRVbml0cyI6W3siJGlkIjoiMjUiLCJGb250U3R5bGUiOnsiJGlkIjoiMjYiLCJOZXV0cmFsIjp0cnVlfSwiUmVhZGluZ09yZGVyIjoxLCJUZXh0IjoiKEd1cnVyYW5nYW4gZXQgYWwuLCAyMDIwLCBwLsKgMykifV19LCJUYWciOiJDaXRhdmlQbGFjZWhvbGRlciM5YTM3NGMyYS05NTRjLTQzMTktOTlkYS03MmVjM2MxZGRhY2IiLCJUZXh0IjoiKEd1cnVyYW5nYW4gZXQgYWwuLCAyMDIwLCBwLsKgMykiLCJXQUlWZXJzaW9uIjoiNi41LjAuMCJ9}</w:instrText>
          </w:r>
          <w:r w:rsidR="001A53A1">
            <w:rPr>
              <w:noProof/>
            </w:rPr>
            <w:fldChar w:fldCharType="separate"/>
          </w:r>
          <w:r w:rsidR="00832554">
            <w:rPr>
              <w:noProof/>
            </w:rPr>
            <w:t>(Gururangan et al., 2020, p. 3)</w:t>
          </w:r>
          <w:r w:rsidR="001A53A1">
            <w:rPr>
              <w:noProof/>
            </w:rPr>
            <w:fldChar w:fldCharType="end"/>
          </w:r>
        </w:sdtContent>
      </w:sdt>
      <w:r w:rsidR="00B76FF4">
        <w:t xml:space="preserve">. </w:t>
      </w:r>
      <w:r w:rsidR="000F0E90" w:rsidRPr="00B76FF4">
        <w:rPr>
          <w:rFonts w:cstheme="minorHAnsi"/>
          <w:szCs w:val="22"/>
          <w:lang w:val="de-DE" w:eastAsia="en-US"/>
        </w:rPr>
        <w:t xml:space="preserve"> </w:t>
      </w:r>
    </w:p>
    <w:p w14:paraId="0E133208" w14:textId="632DA0AE" w:rsidR="0029128C" w:rsidRDefault="00F56F7D" w:rsidP="0071080B">
      <w:pPr>
        <w:pStyle w:val="Folgeabsatz"/>
        <w:numPr>
          <w:ilvl w:val="0"/>
          <w:numId w:val="19"/>
        </w:numPr>
        <w:rPr>
          <w:rFonts w:cstheme="minorHAnsi"/>
          <w:szCs w:val="22"/>
          <w:lang w:val="de-DE" w:eastAsia="en-US"/>
        </w:rPr>
      </w:pPr>
      <w:r>
        <w:lastRenderedPageBreak/>
        <w:t>Unbedingt noch</w:t>
      </w:r>
      <w:r w:rsidR="0029128C">
        <w:rPr>
          <w:rFonts w:cstheme="minorHAnsi"/>
          <w:szCs w:val="22"/>
          <w:lang w:val="de-DE" w:eastAsia="en-US"/>
        </w:rPr>
        <w:t xml:space="preserve"> </w:t>
      </w:r>
      <w:r>
        <w:rPr>
          <w:rFonts w:cstheme="minorHAnsi"/>
          <w:szCs w:val="22"/>
          <w:lang w:val="de-DE" w:eastAsia="en-US"/>
        </w:rPr>
        <w:t>„</w:t>
      </w:r>
      <w:r w:rsidR="0029128C" w:rsidRPr="0029128C">
        <w:rPr>
          <w:rFonts w:cstheme="minorHAnsi"/>
          <w:color w:val="FF0000"/>
          <w:szCs w:val="22"/>
          <w:lang w:val="de-DE" w:eastAsia="en-US"/>
        </w:rPr>
        <w:t>A survey on Transfer Learning</w:t>
      </w:r>
      <w:r>
        <w:rPr>
          <w:rFonts w:cstheme="minorHAnsi"/>
          <w:color w:val="FF0000"/>
          <w:szCs w:val="22"/>
          <w:lang w:val="de-DE" w:eastAsia="en-US"/>
        </w:rPr>
        <w:t>“</w:t>
      </w:r>
      <w:r w:rsidR="0029128C" w:rsidRPr="0029128C">
        <w:rPr>
          <w:rFonts w:cstheme="minorHAnsi"/>
          <w:color w:val="FF0000"/>
          <w:szCs w:val="22"/>
          <w:lang w:val="de-DE" w:eastAsia="en-US"/>
        </w:rPr>
        <w:t xml:space="preserve"> angucken!!</w:t>
      </w:r>
    </w:p>
    <w:p w14:paraId="25B34484" w14:textId="1D9C2467" w:rsidR="00AF79D3" w:rsidRDefault="007743A0" w:rsidP="002A3CE6">
      <w:pPr>
        <w:pStyle w:val="berschrift2"/>
        <w:rPr>
          <w:lang w:val="de-DE" w:eastAsia="en-US"/>
        </w:rPr>
      </w:pPr>
      <w:bookmarkStart w:id="12" w:name="_Toc96413072"/>
      <w:r>
        <w:rPr>
          <w:lang w:val="de-DE" w:eastAsia="en-US"/>
        </w:rPr>
        <w:t xml:space="preserve">Domain </w:t>
      </w:r>
      <w:r w:rsidR="00F00C6C">
        <w:rPr>
          <w:lang w:val="de-DE" w:eastAsia="en-US"/>
        </w:rPr>
        <w:t>Vocabulary Insertion</w:t>
      </w:r>
      <w:bookmarkEnd w:id="12"/>
    </w:p>
    <w:tbl>
      <w:tblPr>
        <w:tblStyle w:val="Tabellenraster"/>
        <w:tblW w:w="0" w:type="auto"/>
        <w:tblLook w:val="04A0" w:firstRow="1" w:lastRow="0" w:firstColumn="1" w:lastColumn="0" w:noHBand="0" w:noVBand="1"/>
      </w:tblPr>
      <w:tblGrid>
        <w:gridCol w:w="4246"/>
        <w:gridCol w:w="4247"/>
      </w:tblGrid>
      <w:tr w:rsidR="00712D7F" w14:paraId="1EA3CFC0" w14:textId="77777777" w:rsidTr="00712D7F">
        <w:tc>
          <w:tcPr>
            <w:tcW w:w="4246" w:type="dxa"/>
          </w:tcPr>
          <w:p w14:paraId="5233256A" w14:textId="56EC3114" w:rsidR="00712D7F" w:rsidRPr="00654E31" w:rsidRDefault="00712D7F" w:rsidP="00580064">
            <w:pPr>
              <w:jc w:val="center"/>
              <w:rPr>
                <w:b/>
                <w:bCs/>
                <w:lang w:val="de-DE" w:eastAsia="en-US"/>
              </w:rPr>
            </w:pPr>
            <w:r w:rsidRPr="00654E31">
              <w:rPr>
                <w:b/>
                <w:bCs/>
                <w:lang w:val="de-DE" w:eastAsia="en-US"/>
              </w:rPr>
              <w:t>Word</w:t>
            </w:r>
          </w:p>
        </w:tc>
        <w:tc>
          <w:tcPr>
            <w:tcW w:w="4247" w:type="dxa"/>
          </w:tcPr>
          <w:p w14:paraId="0F2F24CF" w14:textId="397A867B" w:rsidR="00712D7F" w:rsidRPr="00654E31" w:rsidRDefault="00580064" w:rsidP="00580064">
            <w:pPr>
              <w:jc w:val="center"/>
              <w:rPr>
                <w:b/>
                <w:bCs/>
                <w:lang w:val="de-DE" w:eastAsia="en-US"/>
              </w:rPr>
            </w:pPr>
            <w:r w:rsidRPr="00654E31">
              <w:rPr>
                <w:b/>
                <w:bCs/>
                <w:lang w:val="de-DE" w:eastAsia="en-US"/>
              </w:rPr>
              <w:t>Tokenized representation</w:t>
            </w:r>
          </w:p>
        </w:tc>
      </w:tr>
      <w:tr w:rsidR="00712D7F" w14:paraId="3D173B4B" w14:textId="77777777" w:rsidTr="00712D7F">
        <w:tc>
          <w:tcPr>
            <w:tcW w:w="4246" w:type="dxa"/>
          </w:tcPr>
          <w:p w14:paraId="0D65B538" w14:textId="61AF923C" w:rsidR="00712D7F" w:rsidRDefault="00580064" w:rsidP="00580064">
            <w:pPr>
              <w:jc w:val="center"/>
              <w:rPr>
                <w:lang w:val="de-DE" w:eastAsia="en-US"/>
              </w:rPr>
            </w:pPr>
            <w:r>
              <w:rPr>
                <w:lang w:val="de-DE" w:eastAsia="en-US"/>
              </w:rPr>
              <w:t>baguette</w:t>
            </w:r>
          </w:p>
        </w:tc>
        <w:tc>
          <w:tcPr>
            <w:tcW w:w="4247" w:type="dxa"/>
          </w:tcPr>
          <w:p w14:paraId="11E5EF3A" w14:textId="2863400C" w:rsidR="00712D7F" w:rsidRDefault="00580064" w:rsidP="00580064">
            <w:pPr>
              <w:jc w:val="center"/>
              <w:rPr>
                <w:lang w:val="de-DE" w:eastAsia="en-US"/>
              </w:rPr>
            </w:pPr>
            <w:r>
              <w:rPr>
                <w:lang w:val="de-DE" w:eastAsia="en-US"/>
              </w:rPr>
              <w:t>bag ##uet ##te</w:t>
            </w:r>
          </w:p>
        </w:tc>
      </w:tr>
      <w:tr w:rsidR="00712D7F" w14:paraId="28525B79" w14:textId="77777777" w:rsidTr="00712D7F">
        <w:tc>
          <w:tcPr>
            <w:tcW w:w="4246" w:type="dxa"/>
          </w:tcPr>
          <w:p w14:paraId="3F4A8111" w14:textId="0A0D9CA0" w:rsidR="00712D7F" w:rsidRDefault="00654E31" w:rsidP="00580064">
            <w:pPr>
              <w:jc w:val="center"/>
              <w:rPr>
                <w:lang w:val="de-DE" w:eastAsia="en-US"/>
              </w:rPr>
            </w:pPr>
            <w:r>
              <w:rPr>
                <w:lang w:val="de-DE" w:eastAsia="en-US"/>
              </w:rPr>
              <w:t>cranberry</w:t>
            </w:r>
          </w:p>
        </w:tc>
        <w:tc>
          <w:tcPr>
            <w:tcW w:w="4247" w:type="dxa"/>
          </w:tcPr>
          <w:p w14:paraId="28463455" w14:textId="35999979" w:rsidR="00712D7F" w:rsidRDefault="00654E31" w:rsidP="00580064">
            <w:pPr>
              <w:jc w:val="center"/>
              <w:rPr>
                <w:lang w:val="de-DE" w:eastAsia="en-US"/>
              </w:rPr>
            </w:pPr>
            <w:r>
              <w:rPr>
                <w:lang w:val="de-DE" w:eastAsia="en-US"/>
              </w:rPr>
              <w:t>cr ##an ##berry</w:t>
            </w:r>
          </w:p>
        </w:tc>
      </w:tr>
      <w:tr w:rsidR="00654E31" w14:paraId="7602BCA3" w14:textId="77777777" w:rsidTr="00712D7F">
        <w:tc>
          <w:tcPr>
            <w:tcW w:w="4246" w:type="dxa"/>
          </w:tcPr>
          <w:p w14:paraId="7A8C0C71" w14:textId="59DC7434" w:rsidR="00654E31" w:rsidRDefault="00654E31" w:rsidP="00654E31">
            <w:pPr>
              <w:jc w:val="center"/>
              <w:rPr>
                <w:lang w:val="de-DE" w:eastAsia="en-US"/>
              </w:rPr>
            </w:pPr>
            <w:r>
              <w:rPr>
                <w:lang w:val="de-DE" w:eastAsia="en-US"/>
              </w:rPr>
              <w:t>caramelized</w:t>
            </w:r>
          </w:p>
        </w:tc>
        <w:tc>
          <w:tcPr>
            <w:tcW w:w="4247" w:type="dxa"/>
          </w:tcPr>
          <w:p w14:paraId="69C642EF" w14:textId="7EAEA4CA" w:rsidR="00654E31" w:rsidRDefault="00654E31" w:rsidP="00654E31">
            <w:pPr>
              <w:jc w:val="center"/>
              <w:rPr>
                <w:lang w:val="de-DE" w:eastAsia="en-US"/>
              </w:rPr>
            </w:pPr>
            <w:r>
              <w:rPr>
                <w:lang w:val="de-DE" w:eastAsia="en-US"/>
              </w:rPr>
              <w:t>cara ##mel ##ized</w:t>
            </w:r>
          </w:p>
        </w:tc>
      </w:tr>
      <w:tr w:rsidR="00654E31" w14:paraId="0467438D" w14:textId="77777777" w:rsidTr="00712D7F">
        <w:tc>
          <w:tcPr>
            <w:tcW w:w="4246" w:type="dxa"/>
          </w:tcPr>
          <w:p w14:paraId="620BB60B" w14:textId="59BDAAB6" w:rsidR="00654E31" w:rsidRDefault="00654E31" w:rsidP="00654E31">
            <w:pPr>
              <w:jc w:val="center"/>
              <w:rPr>
                <w:lang w:val="de-DE" w:eastAsia="en-US"/>
              </w:rPr>
            </w:pPr>
            <w:r>
              <w:rPr>
                <w:lang w:val="de-DE" w:eastAsia="en-US"/>
              </w:rPr>
              <w:t>zucchini</w:t>
            </w:r>
          </w:p>
        </w:tc>
        <w:tc>
          <w:tcPr>
            <w:tcW w:w="4247" w:type="dxa"/>
          </w:tcPr>
          <w:p w14:paraId="7653B582" w14:textId="442F331C" w:rsidR="00654E31" w:rsidRDefault="00654E31" w:rsidP="00654E31">
            <w:pPr>
              <w:jc w:val="center"/>
              <w:rPr>
                <w:lang w:val="de-DE" w:eastAsia="en-US"/>
              </w:rPr>
            </w:pPr>
            <w:r>
              <w:rPr>
                <w:lang w:val="de-DE" w:eastAsia="en-US"/>
              </w:rPr>
              <w:t>zu ##cchi ##ni</w:t>
            </w:r>
          </w:p>
        </w:tc>
      </w:tr>
      <w:tr w:rsidR="00654E31" w14:paraId="23B4A5A4" w14:textId="77777777" w:rsidTr="00712D7F">
        <w:tc>
          <w:tcPr>
            <w:tcW w:w="4246" w:type="dxa"/>
          </w:tcPr>
          <w:p w14:paraId="6B294BFE" w14:textId="44F034AE" w:rsidR="00654E31" w:rsidRDefault="00654E31" w:rsidP="00654E31">
            <w:pPr>
              <w:jc w:val="center"/>
              <w:rPr>
                <w:lang w:val="de-DE" w:eastAsia="en-US"/>
              </w:rPr>
            </w:pPr>
            <w:r>
              <w:rPr>
                <w:lang w:val="de-DE" w:eastAsia="en-US"/>
              </w:rPr>
              <w:t>preheat</w:t>
            </w:r>
          </w:p>
        </w:tc>
        <w:tc>
          <w:tcPr>
            <w:tcW w:w="4247" w:type="dxa"/>
          </w:tcPr>
          <w:p w14:paraId="2A55413E" w14:textId="46FCE55F" w:rsidR="00654E31" w:rsidRDefault="00654E31" w:rsidP="00654E31">
            <w:pPr>
              <w:jc w:val="center"/>
              <w:rPr>
                <w:lang w:val="de-DE" w:eastAsia="en-US"/>
              </w:rPr>
            </w:pPr>
            <w:r>
              <w:rPr>
                <w:lang w:val="de-DE" w:eastAsia="en-US"/>
              </w:rPr>
              <w:t>pre ##hea ##t</w:t>
            </w:r>
          </w:p>
        </w:tc>
      </w:tr>
      <w:tr w:rsidR="00654E31" w14:paraId="101C90B9" w14:textId="77777777" w:rsidTr="00712D7F">
        <w:tc>
          <w:tcPr>
            <w:tcW w:w="4246" w:type="dxa"/>
          </w:tcPr>
          <w:p w14:paraId="3720BF65" w14:textId="1ABAEC1C" w:rsidR="00654E31" w:rsidRDefault="00654E31" w:rsidP="00654E31">
            <w:pPr>
              <w:jc w:val="center"/>
              <w:rPr>
                <w:lang w:val="de-DE" w:eastAsia="en-US"/>
              </w:rPr>
            </w:pPr>
            <w:r>
              <w:rPr>
                <w:lang w:val="de-DE" w:eastAsia="en-US"/>
              </w:rPr>
              <w:t>tortilla</w:t>
            </w:r>
          </w:p>
        </w:tc>
        <w:tc>
          <w:tcPr>
            <w:tcW w:w="4247" w:type="dxa"/>
          </w:tcPr>
          <w:p w14:paraId="7E5B5017" w14:textId="41D63EC0" w:rsidR="00654E31" w:rsidRDefault="00654E31" w:rsidP="00654E31">
            <w:pPr>
              <w:jc w:val="center"/>
              <w:rPr>
                <w:lang w:val="de-DE" w:eastAsia="en-US"/>
              </w:rPr>
            </w:pPr>
            <w:r>
              <w:rPr>
                <w:lang w:val="de-DE" w:eastAsia="en-US"/>
              </w:rPr>
              <w:t>tor ##till ##a</w:t>
            </w:r>
          </w:p>
        </w:tc>
      </w:tr>
      <w:tr w:rsidR="00654E31" w14:paraId="37533CB6" w14:textId="77777777" w:rsidTr="00712D7F">
        <w:tc>
          <w:tcPr>
            <w:tcW w:w="4246" w:type="dxa"/>
          </w:tcPr>
          <w:p w14:paraId="2BEFB6B8" w14:textId="7CEA582D" w:rsidR="00654E31" w:rsidRDefault="00654E31" w:rsidP="00654E31">
            <w:pPr>
              <w:jc w:val="center"/>
              <w:rPr>
                <w:lang w:val="de-DE" w:eastAsia="en-US"/>
              </w:rPr>
            </w:pPr>
            <w:r>
              <w:rPr>
                <w:lang w:val="de-DE" w:eastAsia="en-US"/>
              </w:rPr>
              <w:t>eggplant</w:t>
            </w:r>
          </w:p>
        </w:tc>
        <w:tc>
          <w:tcPr>
            <w:tcW w:w="4247" w:type="dxa"/>
          </w:tcPr>
          <w:p w14:paraId="26416F30" w14:textId="02DA217E" w:rsidR="00654E31" w:rsidRDefault="00654E31" w:rsidP="00654E31">
            <w:pPr>
              <w:jc w:val="center"/>
              <w:rPr>
                <w:lang w:val="de-DE" w:eastAsia="en-US"/>
              </w:rPr>
            </w:pPr>
            <w:r>
              <w:rPr>
                <w:lang w:val="de-DE" w:eastAsia="en-US"/>
              </w:rPr>
              <w:t>egg ##pl ##ant</w:t>
            </w:r>
          </w:p>
        </w:tc>
      </w:tr>
    </w:tbl>
    <w:p w14:paraId="782D2D9D" w14:textId="77777777" w:rsidR="00654E31" w:rsidRDefault="00654E31" w:rsidP="00BA3580">
      <w:pPr>
        <w:rPr>
          <w:lang w:eastAsia="en-US"/>
        </w:rPr>
      </w:pPr>
    </w:p>
    <w:p w14:paraId="34B795AD" w14:textId="29B43648" w:rsidR="0095175B" w:rsidRDefault="00794041" w:rsidP="00BA3580">
      <w:pPr>
        <w:rPr>
          <w:lang w:eastAsia="en-US"/>
        </w:rPr>
      </w:pPr>
      <w:r w:rsidRPr="002766D8">
        <w:rPr>
          <w:lang w:eastAsia="en-US"/>
        </w:rPr>
        <w:t>The influence of out-of-vocabulary words was proven to have negative influence on NLP models</w:t>
      </w:r>
      <w:r w:rsidR="0095175B">
        <w:rPr>
          <w:lang w:eastAsia="en-US"/>
        </w:rPr>
        <w:t xml:space="preserve"> </w:t>
      </w:r>
      <w:r w:rsidR="002766D8">
        <w:rPr>
          <w:lang w:eastAsia="en-US"/>
        </w:rPr>
        <w:t>(</w:t>
      </w:r>
      <w:hyperlink r:id="rId17" w:history="1">
        <w:r w:rsidR="0095175B" w:rsidRPr="00C8066B">
          <w:rPr>
            <w:rStyle w:val="Hyperlink"/>
            <w:lang w:eastAsia="en-US"/>
          </w:rPr>
          <w:t>https://aclanthology.org/P11-2071.pdf,</w:t>
        </w:r>
      </w:hyperlink>
      <w:r w:rsidR="0095175B">
        <w:rPr>
          <w:lang w:eastAsia="en-US"/>
        </w:rPr>
        <w:t xml:space="preserve"> </w:t>
      </w:r>
      <w:hyperlink r:id="rId18" w:history="1">
        <w:r w:rsidR="0095175B" w:rsidRPr="00C8066B">
          <w:rPr>
            <w:rStyle w:val="Hyperlink"/>
            <w:lang w:eastAsia="en-US"/>
          </w:rPr>
          <w:t>https://arxiv.org/pdf/1802.02614.pdf</w:t>
        </w:r>
      </w:hyperlink>
      <w:r w:rsidR="002766D8">
        <w:rPr>
          <w:lang w:eastAsia="en-US"/>
        </w:rPr>
        <w:t>)</w:t>
      </w:r>
      <w:r w:rsidR="00E01915">
        <w:rPr>
          <w:lang w:eastAsia="en-US"/>
        </w:rPr>
        <w:t>.</w:t>
      </w:r>
      <w:r w:rsidR="0095175B">
        <w:rPr>
          <w:lang w:eastAsia="en-US"/>
        </w:rPr>
        <w:t xml:space="preserve"> </w:t>
      </w:r>
      <w:r w:rsidR="00E01915">
        <w:rPr>
          <w:lang w:eastAsia="en-US"/>
        </w:rPr>
        <w:t xml:space="preserve">Even though BERT </w:t>
      </w:r>
      <w:r w:rsidR="006C2DC2">
        <w:rPr>
          <w:lang w:eastAsia="en-US"/>
        </w:rPr>
        <w:t xml:space="preserve">deals quite well with OOV words by splitting them up into smaller subtokens, </w:t>
      </w:r>
      <w:r w:rsidR="00662091">
        <w:rPr>
          <w:lang w:eastAsia="en-US"/>
        </w:rPr>
        <w:t xml:space="preserve">kann die insertion of domain specific vocabulary as an adaption strategy </w:t>
      </w:r>
      <w:r w:rsidR="0095175B">
        <w:rPr>
          <w:lang w:eastAsia="en-US"/>
        </w:rPr>
        <w:t xml:space="preserve">auch hier </w:t>
      </w:r>
      <w:r w:rsidR="00662091">
        <w:rPr>
          <w:lang w:eastAsia="en-US"/>
        </w:rPr>
        <w:t xml:space="preserve">zu einer besseren Performance </w:t>
      </w:r>
      <w:r w:rsidR="0095175B">
        <w:rPr>
          <w:lang w:eastAsia="en-US"/>
        </w:rPr>
        <w:t>führen (SciBERT und ExBERT)</w:t>
      </w:r>
      <w:r w:rsidR="009E324B">
        <w:rPr>
          <w:lang w:eastAsia="en-US"/>
        </w:rPr>
        <w:t>.</w:t>
      </w:r>
    </w:p>
    <w:p w14:paraId="2129DEEF" w14:textId="77777777" w:rsidR="006432B9" w:rsidRDefault="00BA3580" w:rsidP="00BA3580">
      <w:pPr>
        <w:pStyle w:val="Folgeabsatz"/>
        <w:rPr>
          <w:lang w:eastAsia="en-US"/>
        </w:rPr>
      </w:pPr>
      <w:r>
        <w:rPr>
          <w:lang w:eastAsia="en-US"/>
        </w:rPr>
        <w:t>Auch für die Kochdomäne scheint dieser Schritt sinnvoll zu sein, da viele gängige kochspezifische Vokbalen nicht im BERT Vokabular enthalten sind und dementsprechen in “unrepresentative” Subtokens zerlegt werden, as shown in figure</w:t>
      </w:r>
    </w:p>
    <w:p w14:paraId="00746C73" w14:textId="56463B8C" w:rsidR="00BA3580" w:rsidRDefault="006432B9" w:rsidP="00BA3580">
      <w:pPr>
        <w:pStyle w:val="Folgeabsatz"/>
        <w:rPr>
          <w:lang w:eastAsia="en-US"/>
        </w:rPr>
      </w:pPr>
      <w:r>
        <w:rPr>
          <w:lang w:eastAsia="en-US"/>
        </w:rPr>
        <w:t>Um das Vokabular von CookBERT zu erweitern, wurden alle Wörter aus dem in Sektion 3.2 erstellten RecipeNLG Vokabular, die mindestens 1000 mal vorkamen und noch nicht Teil des BERT Vokabulars sind, hinzugefügt</w:t>
      </w:r>
      <w:r w:rsidR="00BA3580">
        <w:rPr>
          <w:lang w:eastAsia="en-US"/>
        </w:rPr>
        <w:t>.</w:t>
      </w:r>
      <w:r>
        <w:rPr>
          <w:lang w:eastAsia="en-US"/>
        </w:rPr>
        <w:t xml:space="preserve"> </w:t>
      </w:r>
      <w:r w:rsidR="009A6740">
        <w:rPr>
          <w:lang w:eastAsia="en-US"/>
        </w:rPr>
        <w:t xml:space="preserve">Da die weights für neu eingefügten Wörter neu initialisiert werden, wurde darauf geachtet, dass sie einigermaßen häufig im Corpus vorkommen, um gute Repräsentationen lernen zu können. </w:t>
      </w:r>
    </w:p>
    <w:p w14:paraId="610FAB7B" w14:textId="7A0BA064" w:rsidR="00407474" w:rsidRPr="002766D8" w:rsidRDefault="009A6740" w:rsidP="009A6740">
      <w:pPr>
        <w:pStyle w:val="Folgeabsatz"/>
        <w:rPr>
          <w:lang w:eastAsia="en-US"/>
        </w:rPr>
      </w:pPr>
      <w:r>
        <w:rPr>
          <w:lang w:eastAsia="en-US"/>
        </w:rPr>
        <w:t xml:space="preserve">Insgesamt wurden 1229 kochspezifische Wörter zum Bereits existierenden Vokabular hinzugefügt, was zu einer neuen Gesamtgröße von 30000 Vokabeln führt.  </w:t>
      </w:r>
    </w:p>
    <w:p w14:paraId="784762AF" w14:textId="77777777" w:rsidR="00407474" w:rsidRPr="00407474" w:rsidRDefault="00407474" w:rsidP="00407474">
      <w:pPr>
        <w:pStyle w:val="Folgeabsatz"/>
        <w:rPr>
          <w:lang w:val="de-DE" w:eastAsia="en-US"/>
        </w:rPr>
      </w:pPr>
    </w:p>
    <w:p w14:paraId="4222FE88" w14:textId="0F2B1ECF" w:rsidR="00E6536D" w:rsidRDefault="00E6536D" w:rsidP="0071080B">
      <w:pPr>
        <w:pStyle w:val="Listenabsatz"/>
        <w:numPr>
          <w:ilvl w:val="0"/>
          <w:numId w:val="18"/>
        </w:numPr>
        <w:rPr>
          <w:lang w:val="de-DE" w:eastAsia="en-US"/>
        </w:rPr>
      </w:pPr>
      <w:r>
        <w:rPr>
          <w:lang w:val="de-DE" w:eastAsia="en-US"/>
        </w:rPr>
        <w:t>Alle Wörter mit einer Häufigkeit von mindestens 1000, und die noch nicht im BERT vocab enthalten waren</w:t>
      </w:r>
      <w:r w:rsidR="00F04757">
        <w:rPr>
          <w:lang w:val="de-DE" w:eastAsia="en-US"/>
        </w:rPr>
        <w:t xml:space="preserve"> </w:t>
      </w:r>
      <w:r w:rsidR="00F04757" w:rsidRPr="00F04757">
        <w:rPr>
          <w:lang w:val="de-DE" w:eastAsia="en-US"/>
        </w:rPr>
        <w:sym w:font="Wingdings" w:char="F0E0"/>
      </w:r>
      <w:r w:rsidR="00F04757">
        <w:rPr>
          <w:lang w:val="de-DE" w:eastAsia="en-US"/>
        </w:rPr>
        <w:t xml:space="preserve"> Das hat den grund, dass die Wörter häufig genug vorkommen, um gute Repräsentationen zu erlernen, nachdem die </w:t>
      </w:r>
      <w:r w:rsidR="00F04757">
        <w:rPr>
          <w:lang w:val="de-DE" w:eastAsia="en-US"/>
        </w:rPr>
        <w:lastRenderedPageBreak/>
        <w:t>Gewichtungen für diese quasi von 0 initialisiert werden müssen</w:t>
      </w:r>
      <w:r w:rsidR="00302999">
        <w:rPr>
          <w:lang w:val="de-DE" w:eastAsia="en-US"/>
        </w:rPr>
        <w:t xml:space="preserve">. Kommen sie zu selten vor, dann </w:t>
      </w:r>
      <w:r w:rsidR="0003331F">
        <w:rPr>
          <w:lang w:val="de-DE" w:eastAsia="en-US"/>
        </w:rPr>
        <w:t>kann dies evtl. nicht richtig erlernt werden</w:t>
      </w:r>
    </w:p>
    <w:p w14:paraId="5720FB93" w14:textId="5B56CC66" w:rsidR="00E6536D" w:rsidRDefault="00E6536D" w:rsidP="0071080B">
      <w:pPr>
        <w:pStyle w:val="Listenabsatz"/>
        <w:numPr>
          <w:ilvl w:val="0"/>
          <w:numId w:val="18"/>
        </w:numPr>
        <w:rPr>
          <w:lang w:val="de-DE" w:eastAsia="en-US"/>
        </w:rPr>
      </w:pPr>
      <w:r>
        <w:rPr>
          <w:lang w:val="de-DE" w:eastAsia="en-US"/>
        </w:rPr>
        <w:t xml:space="preserve">Wie in der vorherigen Section schon erwähnt wurden jedes Rezept erst tokenisiert, lowercased, und stop-words und punctuation wurde entfernt. </w:t>
      </w:r>
    </w:p>
    <w:p w14:paraId="18A841CC" w14:textId="762C94A7" w:rsidR="00F76F94" w:rsidRPr="00585A78" w:rsidRDefault="00F04757" w:rsidP="0071080B">
      <w:pPr>
        <w:pStyle w:val="Listenabsatz"/>
        <w:numPr>
          <w:ilvl w:val="0"/>
          <w:numId w:val="18"/>
        </w:numPr>
        <w:rPr>
          <w:lang w:val="de-DE" w:eastAsia="en-US"/>
        </w:rPr>
      </w:pPr>
      <w:r>
        <w:rPr>
          <w:lang w:val="de-DE" w:eastAsia="en-US"/>
        </w:rPr>
        <w:t>Insgesamt wurden 1229 Wörter zum</w:t>
      </w:r>
      <w:r w:rsidR="00BA5C81">
        <w:rPr>
          <w:lang w:val="de-DE" w:eastAsia="en-US"/>
        </w:rPr>
        <w:t xml:space="preserve"> </w:t>
      </w:r>
      <w:r w:rsidR="00585A78">
        <w:rPr>
          <w:lang w:val="de-DE" w:eastAsia="en-US"/>
        </w:rPr>
        <w:t xml:space="preserve">bestehenden </w:t>
      </w:r>
      <w:r w:rsidR="00BA5C81">
        <w:rPr>
          <w:lang w:val="de-DE" w:eastAsia="en-US"/>
        </w:rPr>
        <w:t>Vokabular hinzugefügt</w:t>
      </w:r>
    </w:p>
    <w:p w14:paraId="1EBA4E3F" w14:textId="7C48392F" w:rsidR="00E6536D" w:rsidRDefault="00C11A98" w:rsidP="0071080B">
      <w:pPr>
        <w:pStyle w:val="Folgeabsatz"/>
        <w:numPr>
          <w:ilvl w:val="0"/>
          <w:numId w:val="18"/>
        </w:numPr>
        <w:rPr>
          <w:lang w:val="de-DE" w:eastAsia="en-US"/>
        </w:rPr>
      </w:pPr>
      <w:r>
        <w:rPr>
          <w:lang w:val="de-DE" w:eastAsia="en-US"/>
        </w:rPr>
        <w:t xml:space="preserve">Irgendwo noch mit reinbringen, wie FoodBERT das gemacht hat: die hatten eien Liste mit Zutaten und haben dann alle, die öfter als 10 mal vorkamen, zum Vokabular hinzugefügt. </w:t>
      </w:r>
      <w:r w:rsidRPr="00C11A98">
        <w:rPr>
          <w:lang w:val="de-DE" w:eastAsia="en-US"/>
        </w:rPr>
        <w:sym w:font="Wingdings" w:char="F0E0"/>
      </w:r>
      <w:r>
        <w:rPr>
          <w:lang w:val="de-DE" w:eastAsia="en-US"/>
        </w:rPr>
        <w:t xml:space="preserve"> Allerdings: </w:t>
      </w:r>
      <w:r w:rsidR="00953667">
        <w:rPr>
          <w:lang w:val="de-DE" w:eastAsia="en-US"/>
        </w:rPr>
        <w:t>es gibt auch viele Wörter, die nicht zutaten sind, die im Kochjargon vorkommen (skillet, …), diese werden aber vernachlässigt</w:t>
      </w:r>
    </w:p>
    <w:p w14:paraId="79C6B8C8" w14:textId="0566CDD9" w:rsidR="00953667" w:rsidRDefault="00953667" w:rsidP="0071080B">
      <w:pPr>
        <w:pStyle w:val="Folgeabsatz"/>
        <w:numPr>
          <w:ilvl w:val="0"/>
          <w:numId w:val="19"/>
        </w:numPr>
        <w:rPr>
          <w:lang w:val="de-DE" w:eastAsia="en-US"/>
        </w:rPr>
      </w:pPr>
      <w:r>
        <w:rPr>
          <w:lang w:val="de-DE" w:eastAsia="en-US"/>
        </w:rPr>
        <w:t xml:space="preserve">Fügen alle Zutaten hinzu, wenn diese mind. 10 mal vorkommen. Allerdings nehme ich an, dass dies nicht ausreichend ist, da die repräsentationen komplett neu initialisiert </w:t>
      </w:r>
      <w:r w:rsidR="00456B49">
        <w:rPr>
          <w:lang w:val="de-DE" w:eastAsia="en-US"/>
        </w:rPr>
        <w:t>wurden und erst trainiert werden müssen, wobei 10 beipsiele nicht ausreichen</w:t>
      </w:r>
      <w:r>
        <w:rPr>
          <w:lang w:val="de-DE" w:eastAsia="en-US"/>
        </w:rPr>
        <w:t xml:space="preserve"> </w:t>
      </w:r>
    </w:p>
    <w:p w14:paraId="07156955" w14:textId="77777777" w:rsidR="00D94946" w:rsidRPr="00D94946" w:rsidRDefault="00D94946" w:rsidP="0071080B">
      <w:pPr>
        <w:pStyle w:val="Listenabsatz"/>
        <w:numPr>
          <w:ilvl w:val="0"/>
          <w:numId w:val="18"/>
        </w:numPr>
        <w:spacing w:after="120" w:line="240" w:lineRule="auto"/>
        <w:jc w:val="left"/>
        <w:rPr>
          <w:rFonts w:ascii="Segoe UI" w:hAnsi="Segoe UI" w:cs="Segoe UI"/>
          <w:sz w:val="18"/>
          <w:szCs w:val="18"/>
          <w:lang w:val="de-DE" w:eastAsia="en-US"/>
        </w:rPr>
      </w:pPr>
      <w:r w:rsidRPr="00D94946">
        <w:rPr>
          <w:rFonts w:ascii="Segoe UI" w:hAnsi="Segoe UI" w:cs="Segoe UI"/>
          <w:sz w:val="18"/>
          <w:szCs w:val="18"/>
          <w:lang w:val="en-US" w:eastAsia="en-US"/>
        </w:rPr>
        <w:t>With the insertion of our custom legal vocabulary, the tokenization provides different segmentation of words affecting the input sequence for BERT and we expect to slightly improve the performance in the same way SciBERT did by creating their own SciVocab (subsection 3.2.2).</w:t>
      </w:r>
    </w:p>
    <w:p w14:paraId="76A1CEBE" w14:textId="1FBC5C6E" w:rsidR="00D94946" w:rsidRPr="00F65E87" w:rsidRDefault="00D94946" w:rsidP="0071080B">
      <w:pPr>
        <w:pStyle w:val="Listenabsatz"/>
        <w:numPr>
          <w:ilvl w:val="0"/>
          <w:numId w:val="19"/>
        </w:numPr>
        <w:rPr>
          <w:lang w:val="de-DE" w:eastAsia="en-US"/>
        </w:rPr>
      </w:pPr>
      <w:r>
        <w:rPr>
          <w:lang w:val="de-DE" w:eastAsia="en-US"/>
        </w:rPr>
        <w:t>Effects of inserting domain vocabulary (S. 52)</w:t>
      </w:r>
    </w:p>
    <w:p w14:paraId="0B119B3D" w14:textId="3F70EC38" w:rsidR="00F00C6C" w:rsidRDefault="00B12379" w:rsidP="00F00C6C">
      <w:pPr>
        <w:pStyle w:val="berschrift2"/>
      </w:pPr>
      <w:bookmarkStart w:id="13" w:name="_Toc96413073"/>
      <w:r>
        <w:t>DAPT</w:t>
      </w:r>
      <w:bookmarkEnd w:id="13"/>
    </w:p>
    <w:p w14:paraId="6A22EB32" w14:textId="32A988AB" w:rsidR="003D51FB" w:rsidRDefault="003D51FB" w:rsidP="0071080B">
      <w:pPr>
        <w:pStyle w:val="Listenabsatz"/>
        <w:numPr>
          <w:ilvl w:val="0"/>
          <w:numId w:val="18"/>
        </w:numPr>
      </w:pPr>
      <w:r>
        <w:t>BERT kommt in mehreren Ausführungen (BERT large, BERT base, BERT base cased, BERT base uncased, …)</w:t>
      </w:r>
    </w:p>
    <w:p w14:paraId="2CECE0EA" w14:textId="375AD9FE" w:rsidR="002220C7" w:rsidRDefault="002220C7" w:rsidP="0071080B">
      <w:pPr>
        <w:pStyle w:val="Listenabsatz"/>
        <w:numPr>
          <w:ilvl w:val="0"/>
          <w:numId w:val="19"/>
        </w:numPr>
      </w:pPr>
      <w:r>
        <w:t>BERTBASE: (L=12, H=768, A=12, Total parameters = 110M)</w:t>
      </w:r>
    </w:p>
    <w:p w14:paraId="37F38303" w14:textId="1AFD43E4" w:rsidR="0089265E" w:rsidRDefault="002220C7" w:rsidP="0071080B">
      <w:pPr>
        <w:pStyle w:val="Listenabsatz"/>
        <w:numPr>
          <w:ilvl w:val="0"/>
          <w:numId w:val="19"/>
        </w:numPr>
      </w:pPr>
      <w:r>
        <w:t>BERTLARGE (L=</w:t>
      </w:r>
      <w:r w:rsidR="007D4681">
        <w:t>24, H = 1024, A=16, Total Parameters = 340M</w:t>
      </w:r>
      <w:r w:rsidR="0089265E">
        <w:t>)</w:t>
      </w:r>
    </w:p>
    <w:p w14:paraId="01223F6C" w14:textId="65D08A84" w:rsidR="00CA060B" w:rsidRPr="003D51FB" w:rsidRDefault="00CA060B" w:rsidP="0071080B">
      <w:pPr>
        <w:pStyle w:val="Listenabsatz"/>
        <w:numPr>
          <w:ilvl w:val="0"/>
          <w:numId w:val="19"/>
        </w:numPr>
      </w:pPr>
      <w:r>
        <w:t>L: number of layers, H = hidden size, A = number of atterntion heads</w:t>
      </w:r>
    </w:p>
    <w:p w14:paraId="3A3DDD09" w14:textId="06663A6F" w:rsidR="00B12379" w:rsidRPr="0089265E" w:rsidRDefault="0084673C" w:rsidP="0071080B">
      <w:pPr>
        <w:pStyle w:val="Listenabsatz"/>
        <w:numPr>
          <w:ilvl w:val="0"/>
          <w:numId w:val="18"/>
        </w:numPr>
      </w:pPr>
      <w:r>
        <w:t>Als ausgangspunkt wurde der BERT base uncased checkpoint verwendet</w:t>
      </w:r>
      <w:r w:rsidR="002916F1">
        <w:t>DAPT:</w:t>
      </w:r>
      <w:r w:rsidR="00F00C6C">
        <w:t xml:space="preserve"> </w:t>
      </w:r>
      <w:r w:rsidR="00F00C6C" w:rsidRPr="002220C7">
        <w:rPr>
          <w:b/>
          <w:bCs/>
        </w:rPr>
        <w:t>BERT</w:t>
      </w:r>
      <w:r w:rsidR="00F00C6C" w:rsidRPr="002220C7">
        <w:rPr>
          <w:b/>
          <w:bCs/>
          <w:sz w:val="24"/>
          <w:szCs w:val="24"/>
          <w:vertAlign w:val="subscript"/>
        </w:rPr>
        <w:t>BASE</w:t>
      </w:r>
      <w:r w:rsidR="0089265E">
        <w:rPr>
          <w:b/>
          <w:bCs/>
          <w:sz w:val="24"/>
          <w:szCs w:val="24"/>
          <w:vertAlign w:val="subscript"/>
        </w:rPr>
        <w:t>_UNCASED</w:t>
      </w:r>
      <w:r w:rsidR="0089265E">
        <w:rPr>
          <w:b/>
          <w:bCs/>
          <w:sz w:val="24"/>
          <w:szCs w:val="24"/>
        </w:rPr>
        <w:t xml:space="preserve">, da </w:t>
      </w:r>
    </w:p>
    <w:p w14:paraId="38C1F266" w14:textId="7EB5A27C" w:rsidR="0089265E" w:rsidRDefault="0089265E" w:rsidP="0071080B">
      <w:pPr>
        <w:pStyle w:val="Listenabsatz"/>
        <w:numPr>
          <w:ilvl w:val="0"/>
          <w:numId w:val="19"/>
        </w:numPr>
      </w:pPr>
      <w:r>
        <w:t>Cased model würde zwischen Bread und bread unterscheiden, obwohl beide dasselbe Konzept sind. Während in anderen Sprachen die groß und kleinschreibung eine wichtigere Rolle spielt (z. b. German) ist das im englischen moistens nicht wirklich der Fall, weswegen uncased verwendet wurde</w:t>
      </w:r>
    </w:p>
    <w:p w14:paraId="19277D43" w14:textId="7F450C47" w:rsidR="00CA060B" w:rsidRDefault="00B91ABC" w:rsidP="0071080B">
      <w:pPr>
        <w:pStyle w:val="Listenabsatz"/>
        <w:numPr>
          <w:ilvl w:val="0"/>
          <w:numId w:val="19"/>
        </w:numPr>
      </w:pPr>
      <w:r>
        <w:t>BERTbase, da obwohl BERTlarge yields better results</w:t>
      </w:r>
      <w:r w:rsidR="002B6D43">
        <w:t>, aufgrund der erhöhten Komplexität ein deutlich höherer Ressourcenaufwand</w:t>
      </w:r>
    </w:p>
    <w:p w14:paraId="70CF20C2" w14:textId="1CF6EC88" w:rsidR="002916F1" w:rsidRPr="002916F1" w:rsidRDefault="002916F1" w:rsidP="0071080B">
      <w:pPr>
        <w:pStyle w:val="Listenabsatz"/>
        <w:numPr>
          <w:ilvl w:val="0"/>
          <w:numId w:val="15"/>
        </w:numPr>
        <w:rPr>
          <w:lang w:eastAsia="en-GB"/>
        </w:rPr>
      </w:pPr>
      <w:r w:rsidRPr="002916F1">
        <w:rPr>
          <w:lang w:eastAsia="en-GB"/>
        </w:rPr>
        <w:lastRenderedPageBreak/>
        <w:t>If your task has a large domain-specific corpus available (e.g., "movie reviews" or "scientific papers"), it will likely be beneficial to run additional steps of pre-training on your corpus, starting from the BERT checkpoint.</w:t>
      </w:r>
      <w:r>
        <w:rPr>
          <w:lang w:eastAsia="en-GB"/>
        </w:rPr>
        <w:t xml:space="preserve"> (</w:t>
      </w:r>
      <w:r w:rsidRPr="002916F1">
        <w:rPr>
          <w:lang w:eastAsia="en-GB"/>
        </w:rPr>
        <w:t>https://github.com/google-research/bert#pre-training-tips-and-caveats</w:t>
      </w:r>
      <w:r>
        <w:rPr>
          <w:lang w:eastAsia="en-GB"/>
        </w:rPr>
        <w:t>)</w:t>
      </w:r>
    </w:p>
    <w:p w14:paraId="124E661A" w14:textId="77777777" w:rsidR="002916F1" w:rsidRPr="002916F1" w:rsidRDefault="002916F1" w:rsidP="0071080B">
      <w:pPr>
        <w:numPr>
          <w:ilvl w:val="0"/>
          <w:numId w:val="15"/>
        </w:numPr>
        <w:shd w:val="clear" w:color="auto" w:fill="FFFFFF"/>
        <w:spacing w:before="60" w:after="100" w:afterAutospacing="1" w:line="240" w:lineRule="auto"/>
        <w:jc w:val="left"/>
        <w:rPr>
          <w:rFonts w:ascii="Segoe UI" w:hAnsi="Segoe UI" w:cs="Segoe UI"/>
          <w:color w:val="24292F"/>
          <w:sz w:val="24"/>
          <w:szCs w:val="24"/>
          <w:lang w:eastAsia="en-GB"/>
        </w:rPr>
      </w:pPr>
      <w:r w:rsidRPr="002916F1">
        <w:rPr>
          <w:rFonts w:ascii="Segoe UI" w:hAnsi="Segoe UI" w:cs="Segoe UI"/>
          <w:color w:val="24292F"/>
          <w:sz w:val="24"/>
          <w:szCs w:val="24"/>
          <w:lang w:eastAsia="en-GB"/>
        </w:rPr>
        <w:t>The learning rate we used in the paper was 1e-4. However, if you are doing additional steps of pre-training starting from an existing BERT checkpoint, you should use a smaller learning rate (e.g., 2e-5).</w:t>
      </w:r>
    </w:p>
    <w:p w14:paraId="016EF7AB" w14:textId="0FA707C9" w:rsidR="002916F1" w:rsidRDefault="00053560" w:rsidP="0071080B">
      <w:pPr>
        <w:pStyle w:val="Folgeabsatz"/>
        <w:numPr>
          <w:ilvl w:val="0"/>
          <w:numId w:val="15"/>
        </w:numPr>
      </w:pPr>
      <w:r>
        <w:t>Um DAPT durchzuführen, wurde das Model weiter auf den MLM tasks trainiert. NSP wurde nicht verwendet, da</w:t>
      </w:r>
      <w:r w:rsidR="004E5240">
        <w:t xml:space="preserve"> nicht hilfreich (siehe RoBERTa und CamemBERT)</w:t>
      </w:r>
    </w:p>
    <w:p w14:paraId="15E2728E" w14:textId="6BC950CB" w:rsidR="00F151C6" w:rsidRPr="002916F1" w:rsidRDefault="00F151C6" w:rsidP="0071080B">
      <w:pPr>
        <w:pStyle w:val="Folgeabsatz"/>
        <w:numPr>
          <w:ilvl w:val="0"/>
          <w:numId w:val="15"/>
        </w:numPr>
      </w:pPr>
      <w:r>
        <w:t xml:space="preserve">Result of DAPT </w:t>
      </w:r>
      <w:r>
        <w:sym w:font="Wingdings" w:char="F0E0"/>
      </w:r>
      <w:r>
        <w:t xml:space="preserve"> Beispielsätze zur Demonstration einfügen</w:t>
      </w:r>
    </w:p>
    <w:p w14:paraId="3DD8D77B" w14:textId="0B4161C0" w:rsidR="00C33EA3" w:rsidRDefault="00B12379" w:rsidP="00B12379">
      <w:pPr>
        <w:pStyle w:val="berschrift2"/>
      </w:pPr>
      <w:bookmarkStart w:id="14" w:name="_Toc96413074"/>
      <w:r>
        <w:t xml:space="preserve">Implementation </w:t>
      </w:r>
      <w:r w:rsidR="009F1103">
        <w:t>D</w:t>
      </w:r>
      <w:r>
        <w:t>etails</w:t>
      </w:r>
      <w:bookmarkEnd w:id="14"/>
    </w:p>
    <w:p w14:paraId="664FC01E" w14:textId="603EF310" w:rsidR="00EF00FD" w:rsidRPr="00EF00FD" w:rsidRDefault="00EF00FD" w:rsidP="0071080B">
      <w:pPr>
        <w:pStyle w:val="Listenabsatz"/>
        <w:numPr>
          <w:ilvl w:val="0"/>
          <w:numId w:val="19"/>
        </w:numPr>
      </w:pPr>
      <w:r>
        <w:t>Evtl als unterpunkt zu 3.4 packen</w:t>
      </w:r>
      <w:r w:rsidR="00D42937">
        <w:t xml:space="preserve"> oder ans ende der Methodology als eigenen Puntk, in dem dann die Implementation details sowohl zum DAPT als auch furs Finetuning stehen.</w:t>
      </w:r>
    </w:p>
    <w:p w14:paraId="3EA80252" w14:textId="6B5E1A7D" w:rsidR="00C33EA3" w:rsidRDefault="00E35F77" w:rsidP="0071080B">
      <w:pPr>
        <w:pStyle w:val="Listenabsatz"/>
        <w:numPr>
          <w:ilvl w:val="0"/>
          <w:numId w:val="15"/>
        </w:numPr>
      </w:pPr>
      <w:r>
        <w:t>Learning rate, epochen, Model startpunkt, …</w:t>
      </w:r>
    </w:p>
    <w:p w14:paraId="142B16EA" w14:textId="5523CD9B" w:rsidR="00E35F77" w:rsidRDefault="00E35F77" w:rsidP="0071080B">
      <w:pPr>
        <w:pStyle w:val="Listenabsatz"/>
        <w:numPr>
          <w:ilvl w:val="0"/>
          <w:numId w:val="15"/>
        </w:numPr>
      </w:pPr>
      <w:r>
        <w:t>Dauer des Learning vorgangs</w:t>
      </w:r>
    </w:p>
    <w:p w14:paraId="599384AE" w14:textId="415F96BE" w:rsidR="00E35F77" w:rsidRDefault="00DC18D3" w:rsidP="0071080B">
      <w:pPr>
        <w:pStyle w:val="Listenabsatz"/>
        <w:numPr>
          <w:ilvl w:val="0"/>
          <w:numId w:val="15"/>
        </w:numPr>
      </w:pPr>
      <w:r>
        <w:t>Verwendete Library: Huggingface</w:t>
      </w:r>
    </w:p>
    <w:p w14:paraId="0B26DC2E" w14:textId="425AE01A" w:rsidR="00DC18D3" w:rsidRDefault="00DC18D3" w:rsidP="0071080B">
      <w:pPr>
        <w:pStyle w:val="Listenabsatz"/>
        <w:numPr>
          <w:ilvl w:val="0"/>
          <w:numId w:val="15"/>
        </w:numPr>
      </w:pPr>
      <w:r>
        <w:t>Verwendete Umgebung: Google Colab</w:t>
      </w:r>
    </w:p>
    <w:p w14:paraId="33542E0C" w14:textId="7015B41E" w:rsidR="00DC18D3" w:rsidRPr="00C33EA3" w:rsidRDefault="00DC18D3" w:rsidP="0071080B">
      <w:pPr>
        <w:pStyle w:val="Listenabsatz"/>
        <w:numPr>
          <w:ilvl w:val="0"/>
          <w:numId w:val="15"/>
        </w:numPr>
      </w:pPr>
      <w:r>
        <w:t>GPU: P100 GPU</w:t>
      </w:r>
      <w:r w:rsidR="00707398">
        <w:t xml:space="preserve"> von Google Colab+</w:t>
      </w:r>
    </w:p>
    <w:p w14:paraId="7F85199B" w14:textId="0EB6CCE0" w:rsidR="00C33EA3" w:rsidRDefault="00E95FEC" w:rsidP="00B12379">
      <w:pPr>
        <w:pStyle w:val="berschrift2"/>
      </w:pPr>
      <w:bookmarkStart w:id="15" w:name="_Toc96413075"/>
      <w:r>
        <w:t>Finetuning</w:t>
      </w:r>
      <w:bookmarkEnd w:id="15"/>
    </w:p>
    <w:p w14:paraId="2F4EA62E" w14:textId="39726926" w:rsidR="00593CE0" w:rsidRDefault="007A7EBF" w:rsidP="00593CE0">
      <w:pPr>
        <w:pStyle w:val="berschrift3"/>
      </w:pPr>
      <w:bookmarkStart w:id="16" w:name="_Toc96413076"/>
      <w:r>
        <w:t>Intent Classification</w:t>
      </w:r>
      <w:bookmarkEnd w:id="16"/>
    </w:p>
    <w:p w14:paraId="7538A327" w14:textId="20C48AB5" w:rsidR="007A7EBF" w:rsidRPr="007A7EBF" w:rsidRDefault="007A7EBF" w:rsidP="0071080B">
      <w:pPr>
        <w:pStyle w:val="Listenabsatz"/>
        <w:numPr>
          <w:ilvl w:val="0"/>
          <w:numId w:val="15"/>
        </w:numPr>
      </w:pPr>
      <w:r>
        <w:t>Multi-class classification problem</w:t>
      </w:r>
    </w:p>
    <w:p w14:paraId="6E185F6E" w14:textId="21431726" w:rsidR="00593CE0" w:rsidRPr="00593CE0" w:rsidRDefault="00593CE0" w:rsidP="0071080B">
      <w:pPr>
        <w:pStyle w:val="Listenabsatz"/>
        <w:numPr>
          <w:ilvl w:val="0"/>
          <w:numId w:val="19"/>
        </w:numPr>
      </w:pPr>
      <w:r>
        <w:t>Siehe paper von Frummet für Vorgehen (an dem orientiere ich mich eben)</w:t>
      </w:r>
    </w:p>
    <w:p w14:paraId="630C39A7" w14:textId="737B5F49" w:rsidR="00593CE0" w:rsidRDefault="00593CE0" w:rsidP="0071080B">
      <w:pPr>
        <w:pStyle w:val="Listenabsatz"/>
        <w:numPr>
          <w:ilvl w:val="0"/>
          <w:numId w:val="15"/>
        </w:numPr>
      </w:pPr>
      <w:r>
        <w:t>Datensatz von Frummet</w:t>
      </w:r>
    </w:p>
    <w:p w14:paraId="5F0368A2" w14:textId="7B1097B7" w:rsidR="00593CE0" w:rsidRDefault="00593CE0" w:rsidP="0071080B">
      <w:pPr>
        <w:pStyle w:val="Listenabsatz"/>
        <w:numPr>
          <w:ilvl w:val="0"/>
          <w:numId w:val="15"/>
        </w:numPr>
      </w:pPr>
      <w:r>
        <w:t>Alles so wie Frummet gemacht</w:t>
      </w:r>
    </w:p>
    <w:p w14:paraId="46993134" w14:textId="1762EAC5" w:rsidR="00593CE0" w:rsidRDefault="00593CE0" w:rsidP="0071080B">
      <w:pPr>
        <w:pStyle w:val="Listenabsatz"/>
        <w:numPr>
          <w:ilvl w:val="0"/>
          <w:numId w:val="19"/>
        </w:numPr>
      </w:pPr>
      <w:r>
        <w:t>85% train, 15% test</w:t>
      </w:r>
    </w:p>
    <w:p w14:paraId="48D53832" w14:textId="50BAF697" w:rsidR="007F42E9" w:rsidRDefault="007F42E9" w:rsidP="0071080B">
      <w:pPr>
        <w:pStyle w:val="Listenabsatz"/>
        <w:numPr>
          <w:ilvl w:val="0"/>
          <w:numId w:val="19"/>
        </w:numPr>
      </w:pPr>
      <w:r>
        <w:t>No resampling</w:t>
      </w:r>
    </w:p>
    <w:p w14:paraId="2F92EA74" w14:textId="3F59572F" w:rsidR="007F42E9" w:rsidRDefault="007F42E9" w:rsidP="0071080B">
      <w:pPr>
        <w:pStyle w:val="Listenabsatz"/>
        <w:numPr>
          <w:ilvl w:val="0"/>
          <w:numId w:val="19"/>
        </w:numPr>
      </w:pPr>
      <w:r>
        <w:t>No stopword removal</w:t>
      </w:r>
    </w:p>
    <w:p w14:paraId="61727DD0" w14:textId="0CB9DBD9" w:rsidR="007F42E9" w:rsidRDefault="007F42E9" w:rsidP="0071080B">
      <w:pPr>
        <w:pStyle w:val="Listenabsatz"/>
        <w:numPr>
          <w:ilvl w:val="0"/>
          <w:numId w:val="19"/>
        </w:numPr>
      </w:pPr>
      <w:r>
        <w:t>Stratified sampling for 10 fold cross validation</w:t>
      </w:r>
    </w:p>
    <w:p w14:paraId="5133D46B" w14:textId="487A0BF8" w:rsidR="007F42E9" w:rsidRDefault="007F42E9" w:rsidP="0071080B">
      <w:pPr>
        <w:pStyle w:val="Listenabsatz"/>
        <w:numPr>
          <w:ilvl w:val="0"/>
          <w:numId w:val="19"/>
        </w:numPr>
      </w:pPr>
      <w:r>
        <w:t>To avoid catastrophic forgetting: lower learning rate of 2e-5</w:t>
      </w:r>
    </w:p>
    <w:p w14:paraId="0D2A1777" w14:textId="0B4ECF8E" w:rsidR="007F42E9" w:rsidRDefault="007F42E9" w:rsidP="0071080B">
      <w:pPr>
        <w:pStyle w:val="Listenabsatz"/>
        <w:numPr>
          <w:ilvl w:val="0"/>
          <w:numId w:val="19"/>
        </w:numPr>
      </w:pPr>
      <w:r>
        <w:lastRenderedPageBreak/>
        <w:t>Training for 4 epochs, dropout probability of 10%, batch_size 32</w:t>
      </w:r>
    </w:p>
    <w:p w14:paraId="697D23B8" w14:textId="526C3F10" w:rsidR="007F42E9" w:rsidRDefault="007F42E9" w:rsidP="0071080B">
      <w:pPr>
        <w:pStyle w:val="Listenabsatz"/>
        <w:numPr>
          <w:ilvl w:val="0"/>
          <w:numId w:val="19"/>
        </w:numPr>
      </w:pPr>
      <w:r>
        <w:t>Early stopping was included</w:t>
      </w:r>
    </w:p>
    <w:p w14:paraId="1DBC3430" w14:textId="376DA56D" w:rsidR="00A97971" w:rsidRDefault="00A97971" w:rsidP="0071080B">
      <w:pPr>
        <w:pStyle w:val="Listenabsatz"/>
        <w:numPr>
          <w:ilvl w:val="0"/>
          <w:numId w:val="19"/>
        </w:numPr>
      </w:pPr>
      <w:r>
        <w:t>Wegen computing limitations wurde eine maximale Sequ. Length von 256 verwendet. D.h. wenn mehrere Turns mit angehänt wurden, wurden nur die letzten 256 tokens verwendet.</w:t>
      </w:r>
    </w:p>
    <w:p w14:paraId="04702B01" w14:textId="19150EBE" w:rsidR="006C202E" w:rsidRDefault="006C202E" w:rsidP="0071080B">
      <w:pPr>
        <w:pStyle w:val="Listenabsatz"/>
        <w:numPr>
          <w:ilvl w:val="0"/>
          <w:numId w:val="19"/>
        </w:numPr>
      </w:pPr>
      <w:r>
        <w:t>Auswertung mit drei contexten:</w:t>
      </w:r>
    </w:p>
    <w:p w14:paraId="57E35FDF" w14:textId="1A7E4A6D" w:rsidR="006C202E" w:rsidRDefault="006C202E" w:rsidP="0071080B">
      <w:pPr>
        <w:pStyle w:val="Listenabsatz"/>
        <w:numPr>
          <w:ilvl w:val="2"/>
          <w:numId w:val="17"/>
        </w:numPr>
      </w:pPr>
      <w:r>
        <w:t>No context</w:t>
      </w:r>
    </w:p>
    <w:p w14:paraId="79F9EDEB" w14:textId="7FFDF026" w:rsidR="006C202E" w:rsidRDefault="006C202E" w:rsidP="0071080B">
      <w:pPr>
        <w:pStyle w:val="Listenabsatz"/>
        <w:numPr>
          <w:ilvl w:val="2"/>
          <w:numId w:val="17"/>
        </w:numPr>
      </w:pPr>
      <w:r>
        <w:t>1 prev turn</w:t>
      </w:r>
    </w:p>
    <w:p w14:paraId="4BF2D5CB" w14:textId="113EA646" w:rsidR="006C202E" w:rsidRDefault="006C202E" w:rsidP="0071080B">
      <w:pPr>
        <w:pStyle w:val="Listenabsatz"/>
        <w:numPr>
          <w:ilvl w:val="2"/>
          <w:numId w:val="17"/>
        </w:numPr>
      </w:pPr>
      <w:r>
        <w:t>All prev turns</w:t>
      </w:r>
    </w:p>
    <w:p w14:paraId="2B7D83ED" w14:textId="13AA10C2" w:rsidR="00D703D7" w:rsidRDefault="00D703D7" w:rsidP="0071080B">
      <w:pPr>
        <w:pStyle w:val="Listenabsatz"/>
        <w:numPr>
          <w:ilvl w:val="1"/>
          <w:numId w:val="17"/>
        </w:numPr>
      </w:pPr>
    </w:p>
    <w:p w14:paraId="116280CC" w14:textId="75C2CEC6" w:rsidR="007F42E9" w:rsidRDefault="007F42E9" w:rsidP="0071080B">
      <w:pPr>
        <w:pStyle w:val="Listenabsatz"/>
        <w:numPr>
          <w:ilvl w:val="0"/>
          <w:numId w:val="15"/>
        </w:numPr>
      </w:pPr>
      <w:r>
        <w:t>Anders als Frummet gemacht:</w:t>
      </w:r>
    </w:p>
    <w:p w14:paraId="4D837B63" w14:textId="7E51AD54" w:rsidR="007F42E9" w:rsidRDefault="007F42E9" w:rsidP="0071080B">
      <w:pPr>
        <w:pStyle w:val="Listenabsatz"/>
        <w:numPr>
          <w:ilvl w:val="0"/>
          <w:numId w:val="19"/>
        </w:numPr>
      </w:pPr>
      <w:r>
        <w:t>Frummet hat 11 binary classifiers mit jeweils einem classificationHead der Dimension 768,2. Ich habe nur einen classifier mit classification Head mit dimension 768,11.</w:t>
      </w:r>
    </w:p>
    <w:p w14:paraId="1E735AF7" w14:textId="5E02EB00" w:rsidR="00D703D7" w:rsidRDefault="00D703D7" w:rsidP="0071080B">
      <w:pPr>
        <w:pStyle w:val="Listenabsatz"/>
        <w:numPr>
          <w:ilvl w:val="0"/>
          <w:numId w:val="19"/>
        </w:numPr>
      </w:pPr>
      <w:r>
        <w:t>Class weights were adjusted by FARMs datasilo</w:t>
      </w:r>
      <w:r w:rsidR="00A834A0">
        <w:t xml:space="preserve"> </w:t>
      </w:r>
      <w:r w:rsidR="00A834A0">
        <w:sym w:font="Wingdings" w:char="F0E0"/>
      </w:r>
      <w:r w:rsidR="00A834A0">
        <w:t xml:space="preserve"> evlt auch machen, siehe </w:t>
      </w:r>
      <w:hyperlink r:id="rId19" w:history="1">
        <w:r w:rsidR="00A834A0" w:rsidRPr="00E44815">
          <w:rPr>
            <w:rStyle w:val="Hyperlink"/>
          </w:rPr>
          <w:t>https://discuss.huggingface.co/t/class-weights-for-bertforsequenceclassification/1674/7</w:t>
        </w:r>
      </w:hyperlink>
      <w:r w:rsidR="00A834A0">
        <w:t xml:space="preserve"> </w:t>
      </w:r>
    </w:p>
    <w:p w14:paraId="70F52FCD" w14:textId="7EA5273E" w:rsidR="00C33EA3" w:rsidRDefault="00C33EA3" w:rsidP="00C33EA3">
      <w:pPr>
        <w:pStyle w:val="berschrift3"/>
      </w:pPr>
      <w:bookmarkStart w:id="17" w:name="_Toc96413077"/>
      <w:r>
        <w:lastRenderedPageBreak/>
        <w:t>Named</w:t>
      </w:r>
      <w:r w:rsidR="002F6FB0">
        <w:t xml:space="preserve"> E</w:t>
      </w:r>
      <w:r>
        <w:t>ntity recognition</w:t>
      </w:r>
      <w:bookmarkEnd w:id="17"/>
    </w:p>
    <w:p w14:paraId="28EFA2BE" w14:textId="5DC7ADB7" w:rsidR="00F57D52" w:rsidRDefault="00C33EA3" w:rsidP="00C33EA3">
      <w:pPr>
        <w:pStyle w:val="berschrift3"/>
      </w:pPr>
      <w:bookmarkStart w:id="18" w:name="_Toc96413078"/>
      <w:r>
        <w:t>Question Answering</w:t>
      </w:r>
      <w:bookmarkEnd w:id="18"/>
    </w:p>
    <w:p w14:paraId="506022FE" w14:textId="3FE47D60" w:rsidR="0094192B" w:rsidRDefault="0094192B" w:rsidP="0094192B">
      <w:pPr>
        <w:pStyle w:val="berschrift1"/>
      </w:pPr>
      <w:bookmarkStart w:id="19" w:name="_Toc96413079"/>
      <w:r>
        <w:t>Evaluation</w:t>
      </w:r>
      <w:bookmarkEnd w:id="19"/>
    </w:p>
    <w:p w14:paraId="3BAA9C0D" w14:textId="56778FC5" w:rsidR="0094192B" w:rsidRDefault="0094192B" w:rsidP="0094192B">
      <w:pPr>
        <w:pStyle w:val="berschrift2"/>
      </w:pPr>
      <w:bookmarkStart w:id="20" w:name="_Toc96413080"/>
      <w:r>
        <w:t xml:space="preserve">Multi-class </w:t>
      </w:r>
      <w:r w:rsidR="002F6FB0">
        <w:t>C</w:t>
      </w:r>
      <w:r>
        <w:t>lassification</w:t>
      </w:r>
      <w:bookmarkEnd w:id="20"/>
    </w:p>
    <w:p w14:paraId="6DF02C79" w14:textId="204BEC15" w:rsidR="0094192B" w:rsidRDefault="0094192B" w:rsidP="0094192B">
      <w:pPr>
        <w:pStyle w:val="berschrift2"/>
      </w:pPr>
      <w:bookmarkStart w:id="21" w:name="_Toc96413081"/>
      <w:r>
        <w:t>Named</w:t>
      </w:r>
      <w:r w:rsidR="002F6FB0">
        <w:t xml:space="preserve"> E</w:t>
      </w:r>
      <w:r>
        <w:t xml:space="preserve">ntity </w:t>
      </w:r>
      <w:r w:rsidR="002F6FB0">
        <w:t>R</w:t>
      </w:r>
      <w:r>
        <w:t>ecognition</w:t>
      </w:r>
      <w:bookmarkEnd w:id="21"/>
    </w:p>
    <w:p w14:paraId="154B4229" w14:textId="5905D07C" w:rsidR="0094192B" w:rsidRDefault="0094192B" w:rsidP="0094192B">
      <w:pPr>
        <w:pStyle w:val="berschrift2"/>
      </w:pPr>
      <w:bookmarkStart w:id="22" w:name="_Toc96413082"/>
      <w:r>
        <w:t>Question Answering</w:t>
      </w:r>
      <w:bookmarkEnd w:id="22"/>
    </w:p>
    <w:p w14:paraId="4F1C00D5" w14:textId="01A4AFA3" w:rsidR="00B40B67" w:rsidRDefault="00B40B67" w:rsidP="00B40B67">
      <w:pPr>
        <w:pStyle w:val="berschrift1"/>
      </w:pPr>
      <w:bookmarkStart w:id="23" w:name="_Toc96413083"/>
      <w:r>
        <w:t>Discussion</w:t>
      </w:r>
      <w:bookmarkEnd w:id="23"/>
    </w:p>
    <w:p w14:paraId="25F2BEB5" w14:textId="0C5E9717" w:rsidR="00785EA7" w:rsidRDefault="00785EA7" w:rsidP="00785EA7">
      <w:pPr>
        <w:pStyle w:val="berschrift1"/>
      </w:pPr>
      <w:bookmarkStart w:id="24" w:name="_Toc96413084"/>
      <w:r>
        <w:t>Limitations</w:t>
      </w:r>
      <w:bookmarkEnd w:id="24"/>
    </w:p>
    <w:p w14:paraId="23D708C7" w14:textId="2156351B" w:rsidR="0046080B" w:rsidRDefault="0046080B" w:rsidP="0046080B">
      <w:pPr>
        <w:pStyle w:val="Listenabsatz"/>
        <w:numPr>
          <w:ilvl w:val="0"/>
          <w:numId w:val="15"/>
        </w:numPr>
      </w:pPr>
      <w:r>
        <w:t xml:space="preserve">Auch wenn diese Arbeit vielversprechende Resultate bezüglich eines robusten/ sophisticated BERT Models für die Kochdomäne liefert, gibt es einige Limitierungen, die </w:t>
      </w:r>
      <w:r w:rsidR="005E2881">
        <w:t xml:space="preserve">die zu beachten sind. </w:t>
      </w:r>
    </w:p>
    <w:p w14:paraId="5E187B5B" w14:textId="1B30484A" w:rsidR="00A32DAC" w:rsidRDefault="00FE327B" w:rsidP="005B0759">
      <w:pPr>
        <w:pStyle w:val="Listenabsatz"/>
        <w:numPr>
          <w:ilvl w:val="1"/>
          <w:numId w:val="15"/>
        </w:numPr>
      </w:pPr>
      <w:r>
        <w:t xml:space="preserve">Aus ressourcengründen wurde nur BERT model als Basis hergenommen </w:t>
      </w:r>
      <w:r>
        <w:sym w:font="Wingdings" w:char="F0E0"/>
      </w:r>
      <w:r>
        <w:t xml:space="preserve"> inzwischen existieren mehrere Verbesserte/ optimierte Modelle, die BERT outperformen</w:t>
      </w:r>
    </w:p>
    <w:p w14:paraId="2651F848" w14:textId="4AE1A7BF" w:rsidR="00FE327B" w:rsidRDefault="006F5330" w:rsidP="005B0759">
      <w:pPr>
        <w:pStyle w:val="Listenabsatz"/>
        <w:numPr>
          <w:ilvl w:val="1"/>
          <w:numId w:val="15"/>
        </w:numPr>
      </w:pPr>
      <w:r>
        <w:t>Es wurde nur der Aspekt der Domänenadaption angeguckt. Andere Aspekte, die für Conversational Agents und die natürliche Sprache, die diese begegnen (Dialoge) werden nicht berücksichtigt.</w:t>
      </w:r>
    </w:p>
    <w:p w14:paraId="4DED2E57" w14:textId="775BEFCB" w:rsidR="006F5330" w:rsidRDefault="006F5330" w:rsidP="005B0759">
      <w:pPr>
        <w:pStyle w:val="Listenabsatz"/>
        <w:numPr>
          <w:ilvl w:val="1"/>
          <w:numId w:val="19"/>
        </w:numPr>
      </w:pPr>
      <w:r>
        <w:t>Vielle ist BERT mit history embeddings als ausgangsmodell besser</w:t>
      </w:r>
    </w:p>
    <w:p w14:paraId="6EDE4226" w14:textId="369104CD" w:rsidR="006F5330" w:rsidRDefault="006F5330" w:rsidP="005B0759">
      <w:pPr>
        <w:pStyle w:val="Listenabsatz"/>
        <w:numPr>
          <w:ilvl w:val="1"/>
          <w:numId w:val="19"/>
        </w:numPr>
      </w:pPr>
      <w:r>
        <w:t>Viell. Ist ConvBERT, der speziell schon auf Konversationsdaten vortrainiert wurde besser als standard BERT</w:t>
      </w:r>
    </w:p>
    <w:p w14:paraId="038CB02F" w14:textId="1C0D7B60" w:rsidR="00D547C6" w:rsidRDefault="00D547C6" w:rsidP="005B0759">
      <w:pPr>
        <w:pStyle w:val="Listenabsatz"/>
        <w:numPr>
          <w:ilvl w:val="1"/>
          <w:numId w:val="15"/>
        </w:numPr>
      </w:pPr>
      <w:r>
        <w:t>Es ist unklar, wie sich das Einfügen von zusätzlichen Vokabeln auf die Perf ausgewirkt hat (Vorherige Arbeiten haben zwar schon positive Effekte festgesetellt)</w:t>
      </w:r>
    </w:p>
    <w:p w14:paraId="4C42CA4C" w14:textId="57992039" w:rsidR="00BD6110" w:rsidRDefault="00BD6110" w:rsidP="005B0759">
      <w:pPr>
        <w:pStyle w:val="Listenabsatz"/>
        <w:numPr>
          <w:ilvl w:val="1"/>
          <w:numId w:val="15"/>
        </w:numPr>
      </w:pPr>
      <w:r>
        <w:t xml:space="preserve">Cooking recipes eigenschaften </w:t>
      </w:r>
      <w:r w:rsidR="006944C6">
        <w:t xml:space="preserve">; as mentioned multiple times throughout this thesis, data scarcity is a big problem, auch für die cooking domain: </w:t>
      </w:r>
      <w:r w:rsidR="006944C6">
        <w:lastRenderedPageBreak/>
        <w:t>kein gutter Datensatz verfügbar, der natürliche Sprache in der Küche enthält</w:t>
      </w:r>
    </w:p>
    <w:p w14:paraId="1531EE69" w14:textId="4D794EF6" w:rsidR="00BD6110" w:rsidRDefault="00FD56A0" w:rsidP="0071080B">
      <w:pPr>
        <w:pStyle w:val="Listenabsatz"/>
        <w:numPr>
          <w:ilvl w:val="0"/>
          <w:numId w:val="19"/>
        </w:numPr>
      </w:pPr>
      <w:hyperlink r:id="rId20" w:history="1">
        <w:r w:rsidR="00BD6110" w:rsidRPr="00D201A2">
          <w:rPr>
            <w:rStyle w:val="Hyperlink"/>
          </w:rPr>
          <w:t>https://jurnal.polban.ac.id/inggris/article/view/3467</w:t>
        </w:r>
      </w:hyperlink>
    </w:p>
    <w:p w14:paraId="07BC478F" w14:textId="1A702E85" w:rsidR="00BD6110" w:rsidRDefault="00BD6110" w:rsidP="0071080B">
      <w:pPr>
        <w:pStyle w:val="Listenabsatz"/>
        <w:numPr>
          <w:ilvl w:val="0"/>
          <w:numId w:val="19"/>
        </w:numPr>
      </w:pPr>
      <w:r>
        <w:t>Meistens im Imperative (selten im declarative) formuliert</w:t>
      </w:r>
    </w:p>
    <w:p w14:paraId="5CB5626E" w14:textId="130D19FB" w:rsidR="00BC3615" w:rsidRDefault="00BC3615" w:rsidP="0071080B">
      <w:pPr>
        <w:pStyle w:val="Listenabsatz"/>
        <w:numPr>
          <w:ilvl w:val="0"/>
          <w:numId w:val="19"/>
        </w:numPr>
      </w:pPr>
      <w:r>
        <w:t>Sind oft keine Grammatikalischen Sätze, Wörter, v.a. Artikel fehlen (“Add egg and beat well”)</w:t>
      </w:r>
    </w:p>
    <w:p w14:paraId="78AA5AF1" w14:textId="0FA77B54" w:rsidR="00671D1A" w:rsidRDefault="00671D1A" w:rsidP="0071080B">
      <w:pPr>
        <w:pStyle w:val="Listenabsatz"/>
        <w:numPr>
          <w:ilvl w:val="0"/>
          <w:numId w:val="19"/>
        </w:numPr>
      </w:pPr>
      <w:r>
        <w:t>Sind nur Rezepte, und damit keine wirkliche natürliche Sprache.</w:t>
      </w:r>
      <w:r w:rsidR="007133C7">
        <w:t xml:space="preserve"> Besser wäre vielleicht natürliche Konversationen übers Kochen zu verwenden (z.B. via Podcasts oder Untertitel)</w:t>
      </w:r>
    </w:p>
    <w:p w14:paraId="0801E41B" w14:textId="3A9D7731" w:rsidR="007133C7" w:rsidRDefault="007133C7" w:rsidP="0071080B">
      <w:pPr>
        <w:pStyle w:val="Listenabsatz"/>
        <w:numPr>
          <w:ilvl w:val="0"/>
          <w:numId w:val="19"/>
        </w:numPr>
      </w:pPr>
      <w:r>
        <w:t>Kochdomäne umfasst vielleicht mehr, als nur die Rezeptdaten</w:t>
      </w:r>
    </w:p>
    <w:p w14:paraId="45F27196" w14:textId="7924FB75" w:rsidR="002E51AB" w:rsidRPr="00623906" w:rsidRDefault="002E51AB" w:rsidP="0071080B">
      <w:pPr>
        <w:pStyle w:val="Listenabsatz"/>
        <w:numPr>
          <w:ilvl w:val="0"/>
          <w:numId w:val="19"/>
        </w:numPr>
      </w:pPr>
      <w:r>
        <w:t>Enthalten Abkürzungen (tbsp, oz.</w:t>
      </w:r>
      <w:r w:rsidR="00C97C9F">
        <w:t>, hrs</w:t>
      </w:r>
      <w:r>
        <w:t>)</w:t>
      </w:r>
    </w:p>
    <w:p w14:paraId="7A1BFF96" w14:textId="5DFE26E1" w:rsidR="00B40B67" w:rsidRDefault="00B40B67" w:rsidP="00B40B67">
      <w:pPr>
        <w:pStyle w:val="berschrift1"/>
      </w:pPr>
      <w:bookmarkStart w:id="25" w:name="_Toc96413085"/>
      <w:r>
        <w:t>Conclusion</w:t>
      </w:r>
      <w:bookmarkEnd w:id="25"/>
    </w:p>
    <w:p w14:paraId="7A265C6D" w14:textId="6620CEFB" w:rsidR="00983B10" w:rsidRPr="00983B10" w:rsidRDefault="00983B10" w:rsidP="0071080B">
      <w:pPr>
        <w:pStyle w:val="Listenabsatz"/>
        <w:numPr>
          <w:ilvl w:val="0"/>
          <w:numId w:val="15"/>
        </w:numPr>
      </w:pPr>
      <w:r>
        <w:t xml:space="preserve">Vorschlag: andere Datenquelle zum Pretrainnen hernehmen, welche näher an der natülichen Sprache ist </w:t>
      </w:r>
      <w:r>
        <w:sym w:font="Wingdings" w:char="F0E0"/>
      </w:r>
      <w:r>
        <w:t xml:space="preserve"> Kommentare von Rezepten, Koch FAQs, Untertitel von Kochshows, …</w:t>
      </w:r>
    </w:p>
    <w:p w14:paraId="0781B2F2" w14:textId="77777777" w:rsidR="00F57D52" w:rsidRDefault="00F57D52" w:rsidP="00F57D52">
      <w:pPr>
        <w:pStyle w:val="Folgeabsatz"/>
        <w:rPr>
          <w:rFonts w:eastAsiaTheme="majorEastAsia" w:cstheme="majorBidi"/>
          <w:sz w:val="24"/>
        </w:rPr>
      </w:pPr>
      <w:r>
        <w:br w:type="page"/>
      </w:r>
    </w:p>
    <w:p w14:paraId="6222ACA7" w14:textId="726FEA8B" w:rsidR="00F57D52" w:rsidRDefault="002C66AA" w:rsidP="002C66AA">
      <w:pPr>
        <w:pStyle w:val="berschrift1"/>
        <w:numPr>
          <w:ilvl w:val="0"/>
          <w:numId w:val="0"/>
        </w:numPr>
        <w:ind w:left="432" w:hanging="432"/>
      </w:pPr>
      <w:bookmarkStart w:id="26" w:name="_Toc96413086"/>
      <w:r>
        <w:lastRenderedPageBreak/>
        <w:t>Bibliography</w:t>
      </w:r>
      <w:bookmarkEnd w:id="26"/>
    </w:p>
    <w:sdt>
      <w:sdtPr>
        <w:tag w:val="CitaviBibliography"/>
        <w:id w:val="-1581826981"/>
        <w:placeholder>
          <w:docPart w:val="064329369A064B18ABE191526EE8A16D"/>
        </w:placeholder>
      </w:sdtPr>
      <w:sdtEndPr/>
      <w:sdtContent>
        <w:p w14:paraId="003D6550" w14:textId="77777777" w:rsidR="00B11257" w:rsidRDefault="00344C79" w:rsidP="00B11257">
          <w:pPr>
            <w:pStyle w:val="CitaviBibliographyEntry"/>
          </w:pPr>
          <w:r>
            <w:fldChar w:fldCharType="begin"/>
          </w:r>
          <w:r>
            <w:instrText>ADDIN CitaviBibliography</w:instrText>
          </w:r>
          <w:r>
            <w:fldChar w:fldCharType="separate"/>
          </w:r>
          <w:bookmarkStart w:id="27" w:name="_CTVL0018efb0ce5b57440caa8048d8adf537e10"/>
          <w:r w:rsidR="00B11257">
            <w:t>Alammar, J. (2018a).</w:t>
          </w:r>
          <w:bookmarkEnd w:id="27"/>
          <w:r w:rsidR="00B11257">
            <w:t xml:space="preserve"> </w:t>
          </w:r>
          <w:r w:rsidR="00B11257" w:rsidRPr="00B11257">
            <w:rPr>
              <w:i/>
            </w:rPr>
            <w:t>The Illustrated Transformer [Blog post]</w:t>
          </w:r>
          <w:r w:rsidR="00B11257" w:rsidRPr="00B11257">
            <w:t>. https://jalammar.github.io/illustrated-transformer/</w:t>
          </w:r>
        </w:p>
        <w:p w14:paraId="7A82F199" w14:textId="77777777" w:rsidR="00B11257" w:rsidRDefault="00B11257" w:rsidP="00B11257">
          <w:pPr>
            <w:pStyle w:val="CitaviBibliographyEntry"/>
          </w:pPr>
          <w:bookmarkStart w:id="28" w:name="_CTVL001a09092c28ee8404fb86d7f61744d9b95"/>
          <w:r>
            <w:t>Alammar, J. (2018b).</w:t>
          </w:r>
          <w:bookmarkEnd w:id="28"/>
          <w:r>
            <w:t xml:space="preserve"> </w:t>
          </w:r>
          <w:r w:rsidRPr="00B11257">
            <w:rPr>
              <w:i/>
            </w:rPr>
            <w:t>Visualizing A Neural Machine Translation Model (Mechanics of Seq2seq Models With Attention) [Blog post]</w:t>
          </w:r>
          <w:r w:rsidRPr="00B11257">
            <w:t>. https://jalammar.github.io/visualizing-neural-machine-translation-mechanics-of-seq2seq-models-with-attention/</w:t>
          </w:r>
        </w:p>
        <w:p w14:paraId="22092E29" w14:textId="77777777" w:rsidR="00B11257" w:rsidRDefault="00B11257" w:rsidP="00B11257">
          <w:pPr>
            <w:pStyle w:val="CitaviBibliographyEntry"/>
          </w:pPr>
          <w:bookmarkStart w:id="29" w:name="_CTVL001992773f2adbd4d29a203c9edeb842813"/>
          <w:r>
            <w:t>Angara, P., Jimenez, M., Agarwal, K., Jain, H., Jain, R., Stege, U., Ganti, S., Müller, H. A., &amp; Ng, J. W. (2017). Foodie fooderson a conversational agent for the smart kitchen.</w:t>
          </w:r>
          <w:bookmarkEnd w:id="29"/>
          <w:r>
            <w:t xml:space="preserve"> </w:t>
          </w:r>
          <w:r w:rsidRPr="00B11257">
            <w:rPr>
              <w:i/>
            </w:rPr>
            <w:t>CASCON</w:t>
          </w:r>
          <w:r w:rsidRPr="00B11257">
            <w:t>, 247–253.</w:t>
          </w:r>
        </w:p>
        <w:p w14:paraId="0834CD36" w14:textId="77777777" w:rsidR="00B11257" w:rsidRDefault="00B11257" w:rsidP="00B11257">
          <w:pPr>
            <w:pStyle w:val="CitaviBibliographyEntry"/>
          </w:pPr>
          <w:bookmarkStart w:id="30" w:name="_CTVL001d93cbfdb4ba44e2f85e03eb2675a6fa4"/>
          <w:r>
            <w:t>Bahdanau, D., Cho, K., &amp; Bengio, Y. (2014, September 1).</w:t>
          </w:r>
          <w:bookmarkEnd w:id="30"/>
          <w:r>
            <w:t xml:space="preserve"> </w:t>
          </w:r>
          <w:r w:rsidRPr="00B11257">
            <w:rPr>
              <w:i/>
            </w:rPr>
            <w:t>Neural Machine Translation by Jointly Learning to Align and Translate</w:t>
          </w:r>
          <w:r w:rsidRPr="00B11257">
            <w:t xml:space="preserve">. http://arxiv.org/pdf/1409.0473v7 </w:t>
          </w:r>
        </w:p>
        <w:p w14:paraId="01EDE080" w14:textId="77777777" w:rsidR="00B11257" w:rsidRDefault="00B11257" w:rsidP="00B11257">
          <w:pPr>
            <w:pStyle w:val="CitaviBibliographyEntry"/>
          </w:pPr>
          <w:bookmarkStart w:id="31" w:name="_CTVL001e92336db58904f2785ca08a39d05c766"/>
          <w:r>
            <w:t>Bahdanau, D., Chorowski, J., Serdyuk, D., Brakel, P., &amp; Bengio, Y. (2016, March). End-to-end attention-based large vocabulary speech recognition.</w:t>
          </w:r>
          <w:bookmarkEnd w:id="31"/>
          <w:r>
            <w:t xml:space="preserve"> </w:t>
          </w:r>
          <w:r w:rsidRPr="00B11257">
            <w:rPr>
              <w:i/>
            </w:rPr>
            <w:t>2016 IEEE International Conference on Acoustics, Speech and Signal Processing (ICASSP)</w:t>
          </w:r>
          <w:r w:rsidRPr="00B11257">
            <w:t>, 4945–4949. https://doi.org/10.1109/ICASSP.2016.7472618</w:t>
          </w:r>
        </w:p>
        <w:p w14:paraId="33427516" w14:textId="77777777" w:rsidR="00B11257" w:rsidRDefault="00B11257" w:rsidP="00B11257">
          <w:pPr>
            <w:pStyle w:val="CitaviBibliographyEntry"/>
          </w:pPr>
          <w:bookmarkStart w:id="32" w:name="_CTVL001fa9996dca6314d8c956dacbc0eb3be8d"/>
          <w:r>
            <w:t>Bickmore, T. W., Caruso, L., &amp; Clough-Gorr, K. (2005). Acceptance and usability of a relational agent interface by urban older adults.</w:t>
          </w:r>
          <w:bookmarkEnd w:id="32"/>
          <w:r>
            <w:t xml:space="preserve"> </w:t>
          </w:r>
          <w:r w:rsidRPr="00B11257">
            <w:rPr>
              <w:i/>
            </w:rPr>
            <w:t>CHI'05 Extended Abstracts on Human Factors in Computing Systems</w:t>
          </w:r>
          <w:r w:rsidRPr="00B11257">
            <w:t>, 1212–1215. https://doi.org/10.1145/1056808.1056879</w:t>
          </w:r>
        </w:p>
        <w:p w14:paraId="14EA309F" w14:textId="77777777" w:rsidR="00B11257" w:rsidRDefault="00B11257" w:rsidP="00B11257">
          <w:pPr>
            <w:pStyle w:val="CitaviBibliographyEntry"/>
          </w:pPr>
          <w:bookmarkStart w:id="33" w:name="_CTVL001ae916e2124464bd8ae8d8c560112443f"/>
          <w:r>
            <w:t>Bień, M., Gilski, M., Maciejewska, M., Taisner, W., Wisniewski, D., &amp; Lawrynowicz, A. (2020). RecipeNLG: A Cooking Recipes Dataset for Semi-Structured Text Generation.</w:t>
          </w:r>
          <w:bookmarkEnd w:id="33"/>
          <w:r>
            <w:t xml:space="preserve"> </w:t>
          </w:r>
          <w:r w:rsidRPr="00B11257">
            <w:rPr>
              <w:i/>
            </w:rPr>
            <w:t>Proceedings of the 13th International Conference on Natural Language Generation</w:t>
          </w:r>
          <w:r w:rsidRPr="00B11257">
            <w:t>, 22–28. https://aclanthology.org/2020.inlg-1.4</w:t>
          </w:r>
        </w:p>
        <w:p w14:paraId="58A227E8" w14:textId="77777777" w:rsidR="00B11257" w:rsidRDefault="00B11257" w:rsidP="00B11257">
          <w:pPr>
            <w:pStyle w:val="CitaviBibliographyEntry"/>
          </w:pPr>
          <w:bookmarkStart w:id="34" w:name="_CTVL0010c6c345007484153b0856a83aa5fbaee"/>
          <w:r>
            <w:t>Brandtzaeg, P. B., &amp; Følstad, A. (2017). Why People Use Chatbots. In I. Kompatsiaris, J. Cave, A. Satsiou, G. Carle, A. Passani, E. Kontopoulos, S. Diplaris, &amp; D. McMillan (Eds.),</w:t>
          </w:r>
          <w:bookmarkEnd w:id="34"/>
          <w:r>
            <w:t xml:space="preserve"> </w:t>
          </w:r>
          <w:r w:rsidRPr="00B11257">
            <w:rPr>
              <w:i/>
            </w:rPr>
            <w:t xml:space="preserve">Lecture Notes in Computer Science. Internet Science </w:t>
          </w:r>
          <w:r w:rsidRPr="00B11257">
            <w:t>(Vol. 10673, pp. 377–392). Springer International Publishing. https://doi.org/10.1007/978-3-319-70284-1_30</w:t>
          </w:r>
        </w:p>
        <w:p w14:paraId="68D128FB" w14:textId="77777777" w:rsidR="00B11257" w:rsidRDefault="00B11257" w:rsidP="00B11257">
          <w:pPr>
            <w:pStyle w:val="CitaviBibliographyEntry"/>
          </w:pPr>
          <w:bookmarkStart w:id="35" w:name="_CTVL001aa03605fe15f4489843010563d4dcc09"/>
          <w:r>
            <w:t>Chao, G.-L., &amp; Lane, I. (2019, July 6).</w:t>
          </w:r>
          <w:bookmarkEnd w:id="35"/>
          <w:r>
            <w:t xml:space="preserve"> </w:t>
          </w:r>
          <w:r w:rsidRPr="00B11257">
            <w:rPr>
              <w:i/>
            </w:rPr>
            <w:t>BERT-DST: Scalable End-to-End Dialogue State Tracking with Bidirectional Encoder Representations from Transformer</w:t>
          </w:r>
          <w:r w:rsidRPr="00B11257">
            <w:t xml:space="preserve">. http://arxiv.org/pdf/1907.03040v1 </w:t>
          </w:r>
        </w:p>
        <w:p w14:paraId="5FBE6F74" w14:textId="77777777" w:rsidR="00B11257" w:rsidRDefault="00B11257" w:rsidP="00B11257">
          <w:pPr>
            <w:pStyle w:val="CitaviBibliographyEntry"/>
          </w:pPr>
          <w:bookmarkStart w:id="36" w:name="_CTVL00124238d48d76e4224b0de4167f1507633"/>
          <w:r>
            <w:lastRenderedPageBreak/>
            <w:t>Chen, Q., Zhuo, Z., &amp; Wang, W. (2019).</w:t>
          </w:r>
          <w:bookmarkEnd w:id="36"/>
          <w:r>
            <w:t xml:space="preserve"> </w:t>
          </w:r>
          <w:r w:rsidRPr="00B11257">
            <w:rPr>
              <w:i/>
            </w:rPr>
            <w:t>BERT for Joint Intent Classification and Slot Filling</w:t>
          </w:r>
          <w:r w:rsidRPr="00B11257">
            <w:t xml:space="preserve">. http://arxiv.org/pdf/1902.10909v1 </w:t>
          </w:r>
        </w:p>
        <w:p w14:paraId="791AF2EA" w14:textId="77777777" w:rsidR="00B11257" w:rsidRDefault="00B11257" w:rsidP="00B11257">
          <w:pPr>
            <w:pStyle w:val="CitaviBibliographyEntry"/>
          </w:pPr>
          <w:bookmarkStart w:id="37" w:name="_CTVL0019621e44e8eee4b0db1fe31c22f45ff69"/>
          <w:r>
            <w:t>Cheng, J., Dong, L., &amp; Lapata, M. (2016, January 25).</w:t>
          </w:r>
          <w:bookmarkEnd w:id="37"/>
          <w:r>
            <w:t xml:space="preserve"> </w:t>
          </w:r>
          <w:r w:rsidRPr="00B11257">
            <w:rPr>
              <w:i/>
            </w:rPr>
            <w:t>Long Short-Term Memory-Networks for Machine Reading</w:t>
          </w:r>
          <w:r w:rsidRPr="00B11257">
            <w:t xml:space="preserve">. http://arxiv.org/pdf/1601.06733v7 </w:t>
          </w:r>
        </w:p>
        <w:p w14:paraId="64A86059" w14:textId="77777777" w:rsidR="00B11257" w:rsidRDefault="00B11257" w:rsidP="00B11257">
          <w:pPr>
            <w:pStyle w:val="CitaviBibliographyEntry"/>
          </w:pPr>
          <w:bookmarkStart w:id="38" w:name="_CTVL001cedddf72fafb45579e3322ebd509b849"/>
          <w:r>
            <w:t>Chu, J. (2021, September 24–26). Recipe Bot: The Application of Conversational AI in Home Cooking Assistant. In</w:t>
          </w:r>
          <w:bookmarkEnd w:id="38"/>
          <w:r>
            <w:t xml:space="preserve"> </w:t>
          </w:r>
          <w:r w:rsidRPr="00B11257">
            <w:rPr>
              <w:i/>
            </w:rPr>
            <w:t xml:space="preserve">2021 2nd International Conference on Big Data &amp; Artificial Intelligence &amp; Software Engineering (ICBASE) </w:t>
          </w:r>
          <w:r w:rsidRPr="00B11257">
            <w:t>(pp. 696–700). IEEE. https://doi.org/10.1109/ICBASE53849.2021.00136</w:t>
          </w:r>
        </w:p>
        <w:p w14:paraId="7EA7335E" w14:textId="77777777" w:rsidR="00B11257" w:rsidRDefault="00B11257" w:rsidP="00B11257">
          <w:pPr>
            <w:pStyle w:val="CitaviBibliographyEntry"/>
          </w:pPr>
          <w:bookmarkStart w:id="39" w:name="_CTVL001a7672c44651d4fbfa5f6bde395fbf481"/>
          <w:r>
            <w:t>Cui, L., Huang, S., Wei, F., Tan, C., Duan, C., &amp; Zhou, M. (2017). Superagent: A customer service chatbot for e-commerce websites.</w:t>
          </w:r>
          <w:bookmarkEnd w:id="39"/>
          <w:r>
            <w:t xml:space="preserve"> </w:t>
          </w:r>
          <w:r w:rsidRPr="00B11257">
            <w:rPr>
              <w:i/>
            </w:rPr>
            <w:t>Proceedings of ACL 2017, System Demonstrations</w:t>
          </w:r>
          <w:r w:rsidRPr="00B11257">
            <w:t>, 97–102.</w:t>
          </w:r>
        </w:p>
        <w:p w14:paraId="05F21CE3" w14:textId="77777777" w:rsidR="00B11257" w:rsidRDefault="00B11257" w:rsidP="00B11257">
          <w:pPr>
            <w:pStyle w:val="CitaviBibliographyEntry"/>
          </w:pPr>
          <w:bookmarkStart w:id="40" w:name="_CTVL0016394f85d4176402baf1d5e19a5b5dd66"/>
          <w:r>
            <w:t>Dai, A. M., &amp; Le, Q. V. (2015). Semi-supervised Sequence Learning.</w:t>
          </w:r>
          <w:bookmarkEnd w:id="40"/>
          <w:r>
            <w:t xml:space="preserve"> </w:t>
          </w:r>
          <w:r w:rsidRPr="00B11257">
            <w:rPr>
              <w:i/>
            </w:rPr>
            <w:t>Advances in Neural Information Processing Systems</w:t>
          </w:r>
          <w:r w:rsidRPr="00B11257">
            <w:t xml:space="preserve">, </w:t>
          </w:r>
          <w:r w:rsidRPr="00B11257">
            <w:rPr>
              <w:i/>
            </w:rPr>
            <w:t>28</w:t>
          </w:r>
          <w:r w:rsidRPr="00B11257">
            <w:t>, 3079–3087. http://arxiv.org/pdf/1511.01432v1</w:t>
          </w:r>
        </w:p>
        <w:p w14:paraId="3115D7EA" w14:textId="77777777" w:rsidR="00B11257" w:rsidRDefault="00B11257" w:rsidP="00B11257">
          <w:pPr>
            <w:pStyle w:val="CitaviBibliographyEntry"/>
          </w:pPr>
          <w:bookmarkStart w:id="41" w:name="_CTVL0017bff4cbd6d89444fa848edf2ca192f25"/>
          <w:r>
            <w:t>Devlin, J., Chang, M.-W., Lee, K., &amp; Toutanova, K. (2018, October 11).</w:t>
          </w:r>
          <w:bookmarkEnd w:id="41"/>
          <w:r>
            <w:t xml:space="preserve"> </w:t>
          </w:r>
          <w:r w:rsidRPr="00B11257">
            <w:rPr>
              <w:i/>
            </w:rPr>
            <w:t>BERT: Pre-training of Deep Bidirectional Transformers for Language Understanding</w:t>
          </w:r>
          <w:r w:rsidRPr="00B11257">
            <w:t xml:space="preserve">. http://arxiv.org/pdf/1810.04805v2 </w:t>
          </w:r>
        </w:p>
        <w:p w14:paraId="1A233ABC" w14:textId="77777777" w:rsidR="00B11257" w:rsidRDefault="00B11257" w:rsidP="00B11257">
          <w:pPr>
            <w:pStyle w:val="CitaviBibliographyEntry"/>
          </w:pPr>
          <w:bookmarkStart w:id="42" w:name="_CTVL001587a21873a004799bed95d5e89c4c26a"/>
          <w:r>
            <w:t>Elsweiler, D., Harvey, M., Ludwig, B., &amp; Said, A. (2015). Bringing the "healthy" into Food Recommenders.</w:t>
          </w:r>
          <w:bookmarkEnd w:id="42"/>
          <w:r>
            <w:t xml:space="preserve"> </w:t>
          </w:r>
          <w:r w:rsidRPr="00B11257">
            <w:rPr>
              <w:i/>
            </w:rPr>
            <w:t>DMRS</w:t>
          </w:r>
          <w:r w:rsidRPr="00B11257">
            <w:t>, 33–36.</w:t>
          </w:r>
        </w:p>
        <w:p w14:paraId="75BF305A" w14:textId="77777777" w:rsidR="00B11257" w:rsidRDefault="00B11257" w:rsidP="00B11257">
          <w:pPr>
            <w:pStyle w:val="CitaviBibliographyEntry"/>
          </w:pPr>
          <w:bookmarkStart w:id="43" w:name="_CTVL001f7aef03906e44c08a4400ffc2a6177b6"/>
          <w:r>
            <w:t>Elsweiler, D., Trattner, C., &amp; Harvey, M. (2017). Exploiting food choice biases for healthier recipe recommendation.</w:t>
          </w:r>
          <w:bookmarkEnd w:id="43"/>
          <w:r>
            <w:t xml:space="preserve"> </w:t>
          </w:r>
          <w:r w:rsidRPr="00B11257">
            <w:rPr>
              <w:i/>
            </w:rPr>
            <w:t>Proceedings of the 40th International Acm Sigir Conference on Research and Development in Information Retrieval</w:t>
          </w:r>
          <w:r w:rsidRPr="00B11257">
            <w:t>, 575–584. https://doi.org/10.1145/3077136.3080826</w:t>
          </w:r>
        </w:p>
        <w:p w14:paraId="2D90FDCA" w14:textId="77777777" w:rsidR="00B11257" w:rsidRDefault="00B11257" w:rsidP="00B11257">
          <w:pPr>
            <w:pStyle w:val="CitaviBibliographyEntry"/>
          </w:pPr>
          <w:bookmarkStart w:id="44" w:name="_CTVL001e47cbb49bca146d2b6dc1380df7086e6"/>
          <w:r>
            <w:t>Freyne, J., &amp; Berkovsky, S. (2010). Intelligent food planning: personalized recipe recommendation.</w:t>
          </w:r>
          <w:bookmarkEnd w:id="44"/>
          <w:r>
            <w:t xml:space="preserve"> </w:t>
          </w:r>
          <w:r w:rsidRPr="00B11257">
            <w:rPr>
              <w:i/>
            </w:rPr>
            <w:t>Proceedings of the 15th International Conference on Intelligent User Interfaces</w:t>
          </w:r>
          <w:r w:rsidRPr="00B11257">
            <w:t>, 321–324. https://doi.org/10.1145/1719970.1720021</w:t>
          </w:r>
        </w:p>
        <w:p w14:paraId="067B4919" w14:textId="77777777" w:rsidR="00B11257" w:rsidRDefault="00B11257" w:rsidP="00B11257">
          <w:pPr>
            <w:pStyle w:val="CitaviBibliographyEntry"/>
          </w:pPr>
          <w:bookmarkStart w:id="45" w:name="_CTVL0016d6a8d7c1f824142897556188f974942"/>
          <w:r>
            <w:t>Frummet, A., Elsweiler, D., &amp; Ludwig, B. (2021, December 9).</w:t>
          </w:r>
          <w:bookmarkEnd w:id="45"/>
          <w:r>
            <w:t xml:space="preserve"> </w:t>
          </w:r>
          <w:r w:rsidRPr="00B11257">
            <w:rPr>
              <w:i/>
            </w:rPr>
            <w:t>"What can I cook with these ingredients?" -- Understanding cooking-related information needs in conversational search</w:t>
          </w:r>
          <w:r w:rsidRPr="00B11257">
            <w:t xml:space="preserve">. http://arxiv.org/pdf/2112.04788v2 </w:t>
          </w:r>
        </w:p>
        <w:p w14:paraId="1E98AA95" w14:textId="77777777" w:rsidR="00B11257" w:rsidRDefault="00B11257" w:rsidP="00B11257">
          <w:pPr>
            <w:pStyle w:val="CitaviBibliographyEntry"/>
          </w:pPr>
          <w:bookmarkStart w:id="46" w:name="_CTVL0010ad8134f1aaf4e8e92e0842ac6676401"/>
          <w:r>
            <w:t>Graesser, A. C., Wiemer-Hastings, K., Wiemer-Hastings, P., &amp; Kreuz, R. (1999). AutoTutor: A simulation of a human tutor.</w:t>
          </w:r>
          <w:bookmarkEnd w:id="46"/>
          <w:r>
            <w:t xml:space="preserve"> </w:t>
          </w:r>
          <w:r w:rsidRPr="00B11257">
            <w:rPr>
              <w:i/>
            </w:rPr>
            <w:t>Cognitive Systems Research</w:t>
          </w:r>
          <w:r w:rsidRPr="00B11257">
            <w:t xml:space="preserve">, </w:t>
          </w:r>
          <w:r w:rsidRPr="00B11257">
            <w:rPr>
              <w:i/>
            </w:rPr>
            <w:t>1</w:t>
          </w:r>
          <w:r w:rsidRPr="00B11257">
            <w:t>(1), 35–51. https://doi.org/10.1016/S1389-0417(99)00005-4</w:t>
          </w:r>
        </w:p>
        <w:p w14:paraId="6EF9101F" w14:textId="77777777" w:rsidR="00B11257" w:rsidRDefault="00B11257" w:rsidP="00B11257">
          <w:pPr>
            <w:pStyle w:val="CitaviBibliographyEntry"/>
          </w:pPr>
          <w:bookmarkStart w:id="47" w:name="_CTVL00185f38554dad84ddfae5fe16d021ecf48"/>
          <w:r>
            <w:lastRenderedPageBreak/>
            <w:t>Gururangan, S., Marasović, A., Swayamdipta, S., Lo Kyle, Beltagy, I., Downey, D., &amp; Smith, N. A. (2020, April 23).</w:t>
          </w:r>
          <w:bookmarkEnd w:id="47"/>
          <w:r>
            <w:t xml:space="preserve"> </w:t>
          </w:r>
          <w:r w:rsidRPr="00B11257">
            <w:rPr>
              <w:i/>
            </w:rPr>
            <w:t>Don't Stop Pretraining: Adapt Language Models to Domains and Tasks</w:t>
          </w:r>
          <w:r w:rsidRPr="00B11257">
            <w:t xml:space="preserve">. http://arxiv.org/pdf/2004.10964v3 </w:t>
          </w:r>
        </w:p>
        <w:p w14:paraId="6FC676C5" w14:textId="77777777" w:rsidR="00B11257" w:rsidRDefault="00B11257" w:rsidP="00B11257">
          <w:pPr>
            <w:pStyle w:val="CitaviBibliographyEntry"/>
          </w:pPr>
          <w:bookmarkStart w:id="48" w:name="_CTVL0016f8ab193dadd400a999f152234d4ee3f"/>
          <w:r>
            <w:t>Hochreiter, S., &amp; Schmidhuber, J. (1997). Long short-term memory.</w:t>
          </w:r>
          <w:bookmarkEnd w:id="48"/>
          <w:r>
            <w:t xml:space="preserve"> </w:t>
          </w:r>
          <w:r w:rsidRPr="00B11257">
            <w:rPr>
              <w:i/>
            </w:rPr>
            <w:t>Neural Computation</w:t>
          </w:r>
          <w:r w:rsidRPr="00B11257">
            <w:t xml:space="preserve">, </w:t>
          </w:r>
          <w:r w:rsidRPr="00B11257">
            <w:rPr>
              <w:i/>
            </w:rPr>
            <w:t>9</w:t>
          </w:r>
          <w:r w:rsidRPr="00B11257">
            <w:t>(8), 1735–1780.</w:t>
          </w:r>
        </w:p>
        <w:p w14:paraId="69CC451B" w14:textId="77777777" w:rsidR="00B11257" w:rsidRDefault="00B11257" w:rsidP="00B11257">
          <w:pPr>
            <w:pStyle w:val="CitaviBibliographyEntry"/>
          </w:pPr>
          <w:bookmarkStart w:id="49" w:name="_CTVL0011fbaf3f229d44004bfd02dd833ba3edc"/>
          <w:r>
            <w:t>Howard, J., &amp; Ruder, S. (2018, January 18).</w:t>
          </w:r>
          <w:bookmarkEnd w:id="49"/>
          <w:r>
            <w:t xml:space="preserve"> </w:t>
          </w:r>
          <w:r w:rsidRPr="00B11257">
            <w:rPr>
              <w:i/>
            </w:rPr>
            <w:t>Universal Language Model Fine-tuning for Text Classification</w:t>
          </w:r>
          <w:r w:rsidRPr="00B11257">
            <w:t xml:space="preserve">. http://arxiv.org/pdf/1801.06146v5 </w:t>
          </w:r>
        </w:p>
        <w:p w14:paraId="03D3E165" w14:textId="77777777" w:rsidR="00B11257" w:rsidRDefault="00B11257" w:rsidP="00B11257">
          <w:pPr>
            <w:pStyle w:val="CitaviBibliographyEntry"/>
          </w:pPr>
          <w:bookmarkStart w:id="50" w:name="_CTVL001027507413e9f4f8a94b14381aff27aae"/>
          <w:r>
            <w:t>Huffman, S. (2019).</w:t>
          </w:r>
          <w:bookmarkEnd w:id="50"/>
          <w:r>
            <w:t xml:space="preserve"> </w:t>
          </w:r>
          <w:r w:rsidRPr="00B11257">
            <w:rPr>
              <w:i/>
            </w:rPr>
            <w:t xml:space="preserve">Here’s how the Google Assistant became more helpful in 2018. </w:t>
          </w:r>
          <w:r w:rsidRPr="00B11257">
            <w:t>Google. https://www.blog.google/products/assistant/heres-how-google-assistant-became-more-helpful-2018/</w:t>
          </w:r>
        </w:p>
        <w:p w14:paraId="080AA616" w14:textId="77777777" w:rsidR="00B11257" w:rsidRDefault="00B11257" w:rsidP="00B11257">
          <w:pPr>
            <w:pStyle w:val="CitaviBibliographyEntry"/>
          </w:pPr>
          <w:bookmarkStart w:id="51" w:name="_CTVL0018acb885677a24c9e8aade94cfcbf073a"/>
          <w:r>
            <w:t>Kobayashi, S. (2018).</w:t>
          </w:r>
          <w:bookmarkEnd w:id="51"/>
          <w:r>
            <w:t xml:space="preserve"> </w:t>
          </w:r>
          <w:r w:rsidRPr="00B11257">
            <w:rPr>
              <w:i/>
            </w:rPr>
            <w:t>Homemade BookCorpus</w:t>
          </w:r>
          <w:r w:rsidRPr="00B11257">
            <w:t>. https://github.com/BIGBALLON/cifar-10-cnn</w:t>
          </w:r>
        </w:p>
        <w:p w14:paraId="33223811" w14:textId="77777777" w:rsidR="00B11257" w:rsidRDefault="00B11257" w:rsidP="00B11257">
          <w:pPr>
            <w:pStyle w:val="CitaviBibliographyEntry"/>
          </w:pPr>
          <w:bookmarkStart w:id="52" w:name="_CTVL001007ab4a81f4046eea9747c7d3addc427"/>
          <w:r>
            <w:t>Lee, J., Yoon, W., Kim, S., Kim, D., Kim, S., So, C. H., &amp; Kang, J. (2020). Biobert: A pre-trained biomedical language representation model for biomedical text mining.</w:t>
          </w:r>
          <w:bookmarkEnd w:id="52"/>
          <w:r>
            <w:t xml:space="preserve"> </w:t>
          </w:r>
          <w:r w:rsidRPr="00B11257">
            <w:rPr>
              <w:i/>
            </w:rPr>
            <w:t>Bioinformatics (Oxford, England)</w:t>
          </w:r>
          <w:r w:rsidRPr="00B11257">
            <w:t xml:space="preserve">, </w:t>
          </w:r>
          <w:r w:rsidRPr="00B11257">
            <w:rPr>
              <w:i/>
            </w:rPr>
            <w:t>36</w:t>
          </w:r>
          <w:r w:rsidRPr="00B11257">
            <w:t>(4), 1234–1240. https://doi.org/10.1093/bioinformatics/btz682</w:t>
          </w:r>
        </w:p>
        <w:p w14:paraId="1B9E851E" w14:textId="77777777" w:rsidR="00B11257" w:rsidRDefault="00B11257" w:rsidP="00B11257">
          <w:pPr>
            <w:pStyle w:val="CitaviBibliographyEntry"/>
          </w:pPr>
          <w:bookmarkStart w:id="53" w:name="_CTVL001f0bb561c7c4444e19981046d101fcec6"/>
          <w:r>
            <w:t>Lin, Z., Feng, M., Santos, C. N. d., Yu, M., Xiang, B., Zhou, B., &amp; Bengio, Y. (2017, March 9).</w:t>
          </w:r>
          <w:bookmarkEnd w:id="53"/>
          <w:r>
            <w:t xml:space="preserve"> </w:t>
          </w:r>
          <w:r w:rsidRPr="00B11257">
            <w:rPr>
              <w:i/>
            </w:rPr>
            <w:t>A Structured Self-attentive Sentence Embedding</w:t>
          </w:r>
          <w:r w:rsidRPr="00B11257">
            <w:t xml:space="preserve">. http://arxiv.org/pdf/1703.03130v1 </w:t>
          </w:r>
        </w:p>
        <w:p w14:paraId="21B9215A" w14:textId="77777777" w:rsidR="00B11257" w:rsidRDefault="00B11257" w:rsidP="00B11257">
          <w:pPr>
            <w:pStyle w:val="CitaviBibliographyEntry"/>
          </w:pPr>
          <w:bookmarkStart w:id="54" w:name="_CTVL00113d786617c9e4fbca767ab10ecd67202"/>
          <w:r>
            <w:t>Luong, M.-T., Pham, H., &amp; Manning, C. D. (2015, August 17).</w:t>
          </w:r>
          <w:bookmarkEnd w:id="54"/>
          <w:r>
            <w:t xml:space="preserve"> </w:t>
          </w:r>
          <w:r w:rsidRPr="00B11257">
            <w:rPr>
              <w:i/>
            </w:rPr>
            <w:t>Effective Approaches to Attention-based Neural Machine Translation</w:t>
          </w:r>
          <w:r w:rsidRPr="00B11257">
            <w:t xml:space="preserve">. http://arxiv.org/pdf/1508.04025v5 </w:t>
          </w:r>
        </w:p>
        <w:p w14:paraId="4166B736" w14:textId="77777777" w:rsidR="00B11257" w:rsidRDefault="00B11257" w:rsidP="00B11257">
          <w:pPr>
            <w:pStyle w:val="CitaviBibliographyEntry"/>
          </w:pPr>
          <w:bookmarkStart w:id="55" w:name="_CTVL0011b309cced82e4be6a3fa2be7179ed931"/>
          <w:r>
            <w:t>Marin, J., Biswas, A., Ofli, F., Hynes, N., Salvador, A., Aytar, Y., Weber, I., &amp; Torralba, A. (2019). Recipe1m+: A Dataset for Learning Cross-Modal Embeddings for Cooking Recipes and Food Images.</w:t>
          </w:r>
          <w:bookmarkEnd w:id="55"/>
          <w:r>
            <w:t xml:space="preserve"> </w:t>
          </w:r>
          <w:r w:rsidRPr="00B11257">
            <w:rPr>
              <w:i/>
            </w:rPr>
            <w:t>IEEE Transactions on Pattern Analysis and Machine Intelligence</w:t>
          </w:r>
          <w:r w:rsidRPr="00B11257">
            <w:t xml:space="preserve">, </w:t>
          </w:r>
          <w:r w:rsidRPr="00B11257">
            <w:rPr>
              <w:i/>
            </w:rPr>
            <w:t>43</w:t>
          </w:r>
          <w:r w:rsidRPr="00B11257">
            <w:t>(1), 187–203. https://doi.org/10.1109/TPAMI.2019.2927476</w:t>
          </w:r>
        </w:p>
        <w:p w14:paraId="78F5C444" w14:textId="77777777" w:rsidR="00B11257" w:rsidRDefault="00B11257" w:rsidP="00B11257">
          <w:pPr>
            <w:pStyle w:val="CitaviBibliographyEntry"/>
          </w:pPr>
          <w:bookmarkStart w:id="56" w:name="_CTVL00142ce2f6e57b44203a4ab18737e6d1ff6"/>
          <w:r>
            <w:t>McTear, M. (2020). Conversational AI: Dialogue Systems, Conversational Agents, and Chatbots.</w:t>
          </w:r>
          <w:bookmarkEnd w:id="56"/>
          <w:r>
            <w:t xml:space="preserve"> </w:t>
          </w:r>
          <w:r w:rsidRPr="00B11257">
            <w:rPr>
              <w:i/>
            </w:rPr>
            <w:t>Synthesis Lectures on Human Language Technologies</w:t>
          </w:r>
          <w:r w:rsidRPr="00B11257">
            <w:t xml:space="preserve">, </w:t>
          </w:r>
          <w:r w:rsidRPr="00B11257">
            <w:rPr>
              <w:i/>
            </w:rPr>
            <w:t>13</w:t>
          </w:r>
          <w:r w:rsidRPr="00B11257">
            <w:t>(3), 1–251. https://doi.org/10.2200/S01060ED1V01Y202010HLT048</w:t>
          </w:r>
        </w:p>
        <w:p w14:paraId="69ECAD62" w14:textId="77777777" w:rsidR="00B11257" w:rsidRDefault="00B11257" w:rsidP="00B11257">
          <w:pPr>
            <w:pStyle w:val="CitaviBibliographyEntry"/>
          </w:pPr>
          <w:bookmarkStart w:id="57" w:name="_CTVL001db22ca9f6a91419c85974c1e3905290c"/>
          <w:r>
            <w:t>Merity, S., Xiong, C., Bradbury, J., &amp; Socher, R. (2016, September 26).</w:t>
          </w:r>
          <w:bookmarkEnd w:id="57"/>
          <w:r>
            <w:t xml:space="preserve"> </w:t>
          </w:r>
          <w:r w:rsidRPr="00B11257">
            <w:rPr>
              <w:i/>
            </w:rPr>
            <w:t>Pointer Sentinel Mixture Models</w:t>
          </w:r>
          <w:r w:rsidRPr="00B11257">
            <w:t xml:space="preserve">. http://arxiv.org/pdf/1609.07843v1 </w:t>
          </w:r>
        </w:p>
        <w:p w14:paraId="481B5F41" w14:textId="77777777" w:rsidR="00B11257" w:rsidRDefault="00B11257" w:rsidP="00B11257">
          <w:pPr>
            <w:pStyle w:val="CitaviBibliographyEntry"/>
          </w:pPr>
          <w:bookmarkStart w:id="58" w:name="_CTVL001a5cf749ca5dd4514878303808e4713da"/>
          <w:r>
            <w:t>Nallapati, R., Xiang, B., &amp; Zhou, B. (2016). Sequence-to-sequence rnns for text summarization.</w:t>
          </w:r>
        </w:p>
        <w:p w14:paraId="4E737B40" w14:textId="77777777" w:rsidR="00B11257" w:rsidRDefault="00B11257" w:rsidP="00B11257">
          <w:pPr>
            <w:pStyle w:val="CitaviBibliographyEntry"/>
          </w:pPr>
          <w:bookmarkStart w:id="59" w:name="_CTVL001f9dde694b67141c48b1846218693253b"/>
          <w:bookmarkEnd w:id="58"/>
          <w:r>
            <w:lastRenderedPageBreak/>
            <w:t>Ni, L., Lu, C., Liu, N., &amp; Liu, J. (2017). MANDY: Towards a Smart Primary Care Chatbot Application. In J. Chen, T. Theeramunkong, T. Supnithi, &amp; X. Tang (Eds.),</w:t>
          </w:r>
          <w:bookmarkEnd w:id="59"/>
          <w:r>
            <w:t xml:space="preserve"> </w:t>
          </w:r>
          <w:r w:rsidRPr="00B11257">
            <w:rPr>
              <w:i/>
            </w:rPr>
            <w:t xml:space="preserve">Communications in Computer and Information Science. Knowledge and Systems Sciences </w:t>
          </w:r>
          <w:r w:rsidRPr="00B11257">
            <w:t>(Vol. 780, pp. 38–52). Springer Singapore. https://doi.org/10.1007/978-981-10-6989-5_4</w:t>
          </w:r>
        </w:p>
        <w:p w14:paraId="5DEA8567" w14:textId="77777777" w:rsidR="00B11257" w:rsidRDefault="00B11257" w:rsidP="00B11257">
          <w:pPr>
            <w:pStyle w:val="CitaviBibliographyEntry"/>
          </w:pPr>
          <w:bookmarkStart w:id="60" w:name="_CTVL001f76278c06ff744d8b0bb5c1d15ed7627"/>
          <w:r>
            <w:t>Parikh, A. P., Täckström, O., Das, D., &amp; Uszkoreit, J. (2016, June 6).</w:t>
          </w:r>
          <w:bookmarkEnd w:id="60"/>
          <w:r>
            <w:t xml:space="preserve"> </w:t>
          </w:r>
          <w:r w:rsidRPr="00B11257">
            <w:rPr>
              <w:i/>
            </w:rPr>
            <w:t>A Decomposable Attention Model for Natural Language Inference</w:t>
          </w:r>
          <w:r w:rsidRPr="00B11257">
            <w:t xml:space="preserve">. http://arxiv.org/pdf/1606.01933v2 </w:t>
          </w:r>
        </w:p>
        <w:p w14:paraId="26D2B1B9" w14:textId="77777777" w:rsidR="00B11257" w:rsidRDefault="00B11257" w:rsidP="00B11257">
          <w:pPr>
            <w:pStyle w:val="CitaviBibliographyEntry"/>
          </w:pPr>
          <w:bookmarkStart w:id="61" w:name="_CTVL001364f13859d324381b5de23812eaa6c08"/>
          <w:r>
            <w:t>Paulus, R., Xiong, C., &amp; Socher, R. (2017, May 11).</w:t>
          </w:r>
          <w:bookmarkEnd w:id="61"/>
          <w:r>
            <w:t xml:space="preserve"> </w:t>
          </w:r>
          <w:r w:rsidRPr="00B11257">
            <w:rPr>
              <w:i/>
            </w:rPr>
            <w:t>A Deep Reinforced Model for Abstractive Summarization</w:t>
          </w:r>
          <w:r w:rsidRPr="00B11257">
            <w:t xml:space="preserve">. http://arxiv.org/pdf/1705.04304v3 </w:t>
          </w:r>
        </w:p>
        <w:p w14:paraId="3D6E06BC" w14:textId="77777777" w:rsidR="00B11257" w:rsidRDefault="00B11257" w:rsidP="00B11257">
          <w:pPr>
            <w:pStyle w:val="CitaviBibliographyEntry"/>
          </w:pPr>
          <w:bookmarkStart w:id="62" w:name="_CTVL001da76048b99b84c7d952c44a7c09b2d1d"/>
          <w:r>
            <w:t>Pellegrini, C., Özsoy, E., Wintergerst, M., &amp; Groh, G. (2021, February 11–13). Exploiting Food Embeddings for Ingredient Substitution. In</w:t>
          </w:r>
          <w:bookmarkEnd w:id="62"/>
          <w:r>
            <w:t xml:space="preserve"> </w:t>
          </w:r>
          <w:r w:rsidRPr="00B11257">
            <w:rPr>
              <w:i/>
            </w:rPr>
            <w:t xml:space="preserve">Proceedings of the 14th International Joint Conference on Biomedical Engineering Systems and Technologies </w:t>
          </w:r>
          <w:r w:rsidRPr="00B11257">
            <w:t>(pp. 67–77). SCITEPRESS - Science and Technology Publications. https://doi.org/10.5220/0010202000670077</w:t>
          </w:r>
        </w:p>
        <w:p w14:paraId="4643E7DF" w14:textId="77777777" w:rsidR="00B11257" w:rsidRDefault="00B11257" w:rsidP="00B11257">
          <w:pPr>
            <w:pStyle w:val="CitaviBibliographyEntry"/>
          </w:pPr>
          <w:bookmarkStart w:id="63" w:name="_CTVL00115a3805214c34fefbad2976c674b3129"/>
          <w:r>
            <w:t>Peters, M. E., Neumann, M., Iyyer, M., Gardner, M., Clark, C., Lee, K., &amp; Zettlemoyer, L. (2018, February 15).</w:t>
          </w:r>
          <w:bookmarkEnd w:id="63"/>
          <w:r>
            <w:t xml:space="preserve"> </w:t>
          </w:r>
          <w:r w:rsidRPr="00B11257">
            <w:rPr>
              <w:i/>
            </w:rPr>
            <w:t>Deep contextualized word representations</w:t>
          </w:r>
          <w:r w:rsidRPr="00B11257">
            <w:t xml:space="preserve">. http://arxiv.org/pdf/1802.05365v2 </w:t>
          </w:r>
        </w:p>
        <w:p w14:paraId="22A3E443" w14:textId="77777777" w:rsidR="00B11257" w:rsidRDefault="00B11257" w:rsidP="00B11257">
          <w:pPr>
            <w:pStyle w:val="CitaviBibliographyEntry"/>
            <w:rPr>
              <w:i/>
            </w:rPr>
          </w:pPr>
          <w:bookmarkStart w:id="64" w:name="_CTVL0013543b2e93f584b60adb79ea2a407fd1c"/>
          <w:r>
            <w:t>Radford, A., Narasimhan, K., Salimans, T., &amp; Sutskever, I. (2018).</w:t>
          </w:r>
          <w:bookmarkEnd w:id="64"/>
          <w:r>
            <w:t xml:space="preserve"> </w:t>
          </w:r>
          <w:r w:rsidRPr="00B11257">
            <w:rPr>
              <w:i/>
            </w:rPr>
            <w:t xml:space="preserve">Improving language understanding by generative pre-training. </w:t>
          </w:r>
        </w:p>
        <w:p w14:paraId="5C6D5A22" w14:textId="77777777" w:rsidR="00B11257" w:rsidRDefault="00B11257" w:rsidP="00B11257">
          <w:pPr>
            <w:pStyle w:val="CitaviBibliographyEntry"/>
          </w:pPr>
          <w:bookmarkStart w:id="65" w:name="_CTVL0014a39f66b793a4bbaa4d39c041e64b885"/>
          <w:r>
            <w:t>Rush, A. M. (2018, July). The Annotated Transformer.</w:t>
          </w:r>
          <w:bookmarkEnd w:id="65"/>
          <w:r>
            <w:t xml:space="preserve"> </w:t>
          </w:r>
          <w:r w:rsidRPr="00B11257">
            <w:rPr>
              <w:i/>
            </w:rPr>
            <w:t>Proceedings of Workshop for NLP Open Source Software (NLP-OSS)</w:t>
          </w:r>
          <w:r w:rsidRPr="00B11257">
            <w:t>, 52–60. https://doi.org/10.18653/v1/W18-2509</w:t>
          </w:r>
        </w:p>
        <w:p w14:paraId="674C5560" w14:textId="77777777" w:rsidR="00B11257" w:rsidRDefault="00B11257" w:rsidP="00B11257">
          <w:pPr>
            <w:pStyle w:val="CitaviBibliographyEntry"/>
          </w:pPr>
          <w:bookmarkStart w:id="66" w:name="_CTVL001f94f0f0b6a66426db1dc463d8852a79a"/>
          <w:r>
            <w:t>Sutskever, I., Vinyals, O., &amp; Le, Q. V. (2014). Sequence to sequence learning with neural networks.</w:t>
          </w:r>
          <w:bookmarkEnd w:id="66"/>
          <w:r>
            <w:t xml:space="preserve"> </w:t>
          </w:r>
          <w:r w:rsidRPr="00B11257">
            <w:rPr>
              <w:i/>
            </w:rPr>
            <w:t>Dvances in Neural Information Processing Systems</w:t>
          </w:r>
          <w:r w:rsidRPr="00B11257">
            <w:t xml:space="preserve">, </w:t>
          </w:r>
          <w:r w:rsidRPr="00B11257">
            <w:rPr>
              <w:i/>
            </w:rPr>
            <w:t>27</w:t>
          </w:r>
          <w:r w:rsidRPr="00B11257">
            <w:t>.</w:t>
          </w:r>
        </w:p>
        <w:p w14:paraId="31B48006" w14:textId="77777777" w:rsidR="00B11257" w:rsidRDefault="00B11257" w:rsidP="00B11257">
          <w:pPr>
            <w:pStyle w:val="CitaviBibliographyEntry"/>
          </w:pPr>
          <w:bookmarkStart w:id="67" w:name="_CTVL0015f9adcde855d4571a167a077a90355b2"/>
          <w:r>
            <w:t>Vakulenko, S., Longpre, S., Tu, Z., &amp; Anantha, R. (2021). Question Rewriting for Conversational Question Answering.</w:t>
          </w:r>
          <w:bookmarkEnd w:id="67"/>
          <w:r>
            <w:t xml:space="preserve"> </w:t>
          </w:r>
          <w:r w:rsidRPr="00B11257">
            <w:rPr>
              <w:i/>
            </w:rPr>
            <w:t>Proceedings of the 14th ACM International Conference on Web Search and Data Mining</w:t>
          </w:r>
          <w:r w:rsidRPr="00B11257">
            <w:t>, 355–363. https://doi.org/10.1145/3437963.3441748</w:t>
          </w:r>
        </w:p>
        <w:p w14:paraId="317C2F4B" w14:textId="77777777" w:rsidR="00B11257" w:rsidRDefault="00B11257" w:rsidP="00B11257">
          <w:pPr>
            <w:pStyle w:val="CitaviBibliographyEntry"/>
          </w:pPr>
          <w:bookmarkStart w:id="68" w:name="_CTVL0013fad084a35cb409abf8ed447d05acebc"/>
          <w:r>
            <w:t>Vaswani, A., Shazeer, N., Parmar, N., Uszkoreit, J., Jones, L., Gomez, A. N., Kaiser, L., &amp; Polosukhin, I. (2017, June 12).</w:t>
          </w:r>
          <w:bookmarkEnd w:id="68"/>
          <w:r>
            <w:t xml:space="preserve"> </w:t>
          </w:r>
          <w:r w:rsidRPr="00B11257">
            <w:rPr>
              <w:i/>
            </w:rPr>
            <w:t>Attention Is All You Need</w:t>
          </w:r>
          <w:r w:rsidRPr="00B11257">
            <w:t xml:space="preserve">. http://arxiv.org/pdf/1706.03762v5 </w:t>
          </w:r>
        </w:p>
        <w:p w14:paraId="2F8DCDB2" w14:textId="77777777" w:rsidR="00B11257" w:rsidRDefault="00B11257" w:rsidP="00B11257">
          <w:pPr>
            <w:pStyle w:val="CitaviBibliographyEntry"/>
          </w:pPr>
          <w:bookmarkStart w:id="69" w:name="_CTVL0010428cd89f2b74039a2239d05074f145a"/>
          <w:r>
            <w:lastRenderedPageBreak/>
            <w:t>Venugopalan, S., Rohrbach, M., Donahue, J., Mooney, R., Darrell, T., &amp; Saenko, K. (2015). Sequence to sequence-video to text.</w:t>
          </w:r>
          <w:bookmarkEnd w:id="69"/>
          <w:r>
            <w:t xml:space="preserve"> </w:t>
          </w:r>
          <w:r w:rsidRPr="00B11257">
            <w:rPr>
              <w:i/>
            </w:rPr>
            <w:t>Proceedings of the IEEE International Conference on Computer Vision</w:t>
          </w:r>
          <w:r w:rsidRPr="00B11257">
            <w:t>, 4534–4542.</w:t>
          </w:r>
        </w:p>
        <w:p w14:paraId="13F3345E" w14:textId="77777777" w:rsidR="00B11257" w:rsidRDefault="00B11257" w:rsidP="00B11257">
          <w:pPr>
            <w:pStyle w:val="CitaviBibliographyEntry"/>
          </w:pPr>
          <w:bookmarkStart w:id="70" w:name="_CTVL001385a015d35c1470c961891c0aa94e971"/>
          <w:r>
            <w:t>Voskarides, N., Li, D., Ren, P., Kanoulas, E., &amp; Rijke, M. de (2020). Query Resolution for Conversational Search with Limited Supervision.</w:t>
          </w:r>
          <w:bookmarkEnd w:id="70"/>
          <w:r>
            <w:t xml:space="preserve"> </w:t>
          </w:r>
          <w:r w:rsidRPr="00B11257">
            <w:rPr>
              <w:i/>
            </w:rPr>
            <w:t>Proceedings of the 43rd International ACM SIGIR Conference on Research and Development in Information Retrieval</w:t>
          </w:r>
          <w:r w:rsidRPr="00B11257">
            <w:t>, 921–930. https://doi.org/10.1145/3397271.3401130</w:t>
          </w:r>
        </w:p>
        <w:p w14:paraId="31BDE35D" w14:textId="77777777" w:rsidR="00B11257" w:rsidRDefault="00B11257" w:rsidP="00B11257">
          <w:pPr>
            <w:pStyle w:val="CitaviBibliographyEntry"/>
          </w:pPr>
          <w:bookmarkStart w:id="71" w:name="_CTVL0016cbfbee98f3a41a49edae273026b5772"/>
          <w:r>
            <w:t>Weizenbaum, J. (1966). ELIZA-a computer program for the study of natural language communication between man and machine.</w:t>
          </w:r>
          <w:bookmarkEnd w:id="71"/>
          <w:r>
            <w:t xml:space="preserve"> </w:t>
          </w:r>
          <w:r w:rsidRPr="00B11257">
            <w:rPr>
              <w:i/>
            </w:rPr>
            <w:t>Communications of the ACM</w:t>
          </w:r>
          <w:r w:rsidRPr="00B11257">
            <w:t xml:space="preserve">, </w:t>
          </w:r>
          <w:r w:rsidRPr="00B11257">
            <w:rPr>
              <w:i/>
            </w:rPr>
            <w:t>9</w:t>
          </w:r>
          <w:r w:rsidRPr="00B11257">
            <w:t>(1), 36–45.</w:t>
          </w:r>
        </w:p>
        <w:p w14:paraId="7B628486" w14:textId="77777777" w:rsidR="00B11257" w:rsidRDefault="00B11257" w:rsidP="00B11257">
          <w:pPr>
            <w:pStyle w:val="CitaviBibliographyEntry"/>
          </w:pPr>
          <w:bookmarkStart w:id="72" w:name="_CTVL001fc8955a09ca34801943c7159a3acab6b"/>
          <w:r>
            <w:t>Winkler, R., Hobert, S., Salovaara, A., Söllner, M., &amp; Leimeister, J. M. (2020). Sara, the Lecturer: Improving Learning in Online Education with a Scaffolding-Based Conversational Agent.</w:t>
          </w:r>
          <w:bookmarkEnd w:id="72"/>
          <w:r>
            <w:t xml:space="preserve"> </w:t>
          </w:r>
          <w:r w:rsidRPr="00B11257">
            <w:rPr>
              <w:i/>
            </w:rPr>
            <w:t>Proceedings of the 2020 CHI Conference on Human Factors in Computing Systems</w:t>
          </w:r>
          <w:r w:rsidRPr="00B11257">
            <w:t>, 1–14. https://doi.org/10.1145/3313831.3376781</w:t>
          </w:r>
        </w:p>
        <w:p w14:paraId="7FEC6C01" w14:textId="77777777" w:rsidR="00B11257" w:rsidRDefault="00B11257" w:rsidP="00B11257">
          <w:pPr>
            <w:pStyle w:val="CitaviBibliographyEntry"/>
          </w:pPr>
          <w:bookmarkStart w:id="73" w:name="_CTVL001249d83cab21746f291c8eaf4638037df"/>
          <w:r>
            <w:t>Wu, Y., Schuster, M., Chen, Z., Le V, Q., Norouzi, M., Macherey, W., Krikun, M., Cao, Y., Gao, Q., Macherey, K., Klingner, J., Shah, A., Johnson, M., Liu, X., Kaiser, Ł., Gouws, S., Kato, Y., Kudo, T., Kazawa, H., . . . Dean, J. (2016, September 26).</w:t>
          </w:r>
          <w:bookmarkEnd w:id="73"/>
          <w:r>
            <w:t xml:space="preserve"> </w:t>
          </w:r>
          <w:r w:rsidRPr="00B11257">
            <w:rPr>
              <w:i/>
            </w:rPr>
            <w:t>Google's Neural Machine Translation System: Bridging the Gap between Human and Machine Translation</w:t>
          </w:r>
          <w:r w:rsidRPr="00B11257">
            <w:t xml:space="preserve">. http://arxiv.org/pdf/1609.08144v2 </w:t>
          </w:r>
        </w:p>
        <w:p w14:paraId="4CB037E2" w14:textId="77777777" w:rsidR="00B11257" w:rsidRDefault="00B11257" w:rsidP="00B11257">
          <w:pPr>
            <w:pStyle w:val="CitaviBibliographyEntry"/>
          </w:pPr>
          <w:bookmarkStart w:id="74" w:name="_CTVL001459c2a94e81b42dd85407af461beb3f7"/>
          <w:r>
            <w:t>Xu, L., Zhou, Q., Gong, K., Liang, X., Tang, J., &amp; Lin, L. (2019). End-to-End Knowledge-Routed Relational Dialogue System for Automatic Diagnosis.</w:t>
          </w:r>
          <w:bookmarkEnd w:id="74"/>
          <w:r>
            <w:t xml:space="preserve"> </w:t>
          </w:r>
          <w:r w:rsidRPr="00B11257">
            <w:rPr>
              <w:i/>
            </w:rPr>
            <w:t>Proceedings of the AAAI Conference on Artificial Intelligence</w:t>
          </w:r>
          <w:r w:rsidRPr="00B11257">
            <w:t xml:space="preserve">, </w:t>
          </w:r>
          <w:r w:rsidRPr="00B11257">
            <w:rPr>
              <w:i/>
            </w:rPr>
            <w:t>33</w:t>
          </w:r>
          <w:r w:rsidRPr="00B11257">
            <w:t>, 7346–7353. https://doi.org/10.1609/aaai.v33i01.33017346</w:t>
          </w:r>
        </w:p>
        <w:p w14:paraId="417C384E" w14:textId="77777777" w:rsidR="00B11257" w:rsidRDefault="00B11257" w:rsidP="00B11257">
          <w:pPr>
            <w:pStyle w:val="CitaviBibliographyEntry"/>
          </w:pPr>
          <w:bookmarkStart w:id="75" w:name="_CTVL0018db5f8188e894904a24895125858af12"/>
          <w:r>
            <w:t>Zhang, A., Lipton, Z. C., Li, M., &amp; Smola, A. J. (2021, June 21).</w:t>
          </w:r>
          <w:bookmarkEnd w:id="75"/>
          <w:r>
            <w:t xml:space="preserve"> </w:t>
          </w:r>
          <w:r w:rsidRPr="00B11257">
            <w:rPr>
              <w:i/>
            </w:rPr>
            <w:t>Dive into Deep Learning</w:t>
          </w:r>
          <w:r w:rsidRPr="00B11257">
            <w:t xml:space="preserve">. http://arxiv.org/pdf/2106.11342v2 </w:t>
          </w:r>
        </w:p>
        <w:p w14:paraId="49A4B132" w14:textId="43E02DDF" w:rsidR="00344C79" w:rsidRDefault="00B11257" w:rsidP="00B11257">
          <w:pPr>
            <w:pStyle w:val="CitaviBibliographyEntry"/>
          </w:pPr>
          <w:bookmarkStart w:id="76" w:name="_CTVL001834e006f9a2d4043a9cff97acc22ce4e"/>
          <w:r>
            <w:t>Zhu, Y., Kiros, R., Zemel, R., Salakhutdinov, R., Urtasun, R., Torralba, A., &amp; Fidler, S. (2015). Aligning books and movies: Towards story-like visual explanations by watching movies and reading books.</w:t>
          </w:r>
          <w:bookmarkEnd w:id="76"/>
          <w:r>
            <w:t xml:space="preserve"> </w:t>
          </w:r>
          <w:r w:rsidRPr="00B11257">
            <w:rPr>
              <w:i/>
            </w:rPr>
            <w:t>Proceedings of the IEEE International Conference on Computer Vision</w:t>
          </w:r>
          <w:r w:rsidRPr="00B11257">
            <w:t>, 19–27.</w:t>
          </w:r>
          <w:r w:rsidR="00344C79">
            <w:fldChar w:fldCharType="end"/>
          </w:r>
        </w:p>
      </w:sdtContent>
    </w:sdt>
    <w:p w14:paraId="3AD1F327" w14:textId="404B9D9E" w:rsidR="002747E9" w:rsidRDefault="002747E9" w:rsidP="002C66AA">
      <w:pPr>
        <w:pStyle w:val="CitaviBibliographyEntry"/>
      </w:pPr>
    </w:p>
    <w:p w14:paraId="0830204C" w14:textId="2351AEC8" w:rsidR="000A1DC3" w:rsidRDefault="000A1DC3"/>
    <w:p w14:paraId="2831524D" w14:textId="595C7E38" w:rsidR="004162F3" w:rsidRDefault="004162F3"/>
    <w:p w14:paraId="4ED46D27" w14:textId="6274B161" w:rsidR="000C205C" w:rsidRPr="003A56B8" w:rsidRDefault="000C205C" w:rsidP="003A56B8">
      <w:pPr>
        <w:rPr>
          <w:lang w:val="de-DE"/>
        </w:rPr>
      </w:pPr>
    </w:p>
    <w:p w14:paraId="64E7D2BE" w14:textId="6629CA4C" w:rsidR="00F961F0" w:rsidRPr="00F961F0" w:rsidRDefault="00F961F0" w:rsidP="00F961F0">
      <w:pPr>
        <w:pStyle w:val="LiteraturverzeichnisEintrge"/>
      </w:pPr>
    </w:p>
    <w:p w14:paraId="2C8CA7CE" w14:textId="77777777" w:rsidR="000147EF" w:rsidRPr="00F961F0" w:rsidRDefault="000147EF" w:rsidP="000147EF">
      <w:pPr>
        <w:rPr>
          <w:lang w:val="en-US"/>
        </w:rPr>
      </w:pPr>
    </w:p>
    <w:p w14:paraId="2B0E4914" w14:textId="77777777" w:rsidR="000147EF" w:rsidRPr="00B55F8D" w:rsidRDefault="000147EF" w:rsidP="000147EF">
      <w:pPr>
        <w:rPr>
          <w:lang w:val="en-US"/>
        </w:rPr>
      </w:pPr>
    </w:p>
    <w:p w14:paraId="5E16436E" w14:textId="77777777" w:rsidR="00F105F7" w:rsidRDefault="00F105F7" w:rsidP="000147EF">
      <w:pPr>
        <w:rPr>
          <w:lang w:val="en-US"/>
        </w:rPr>
      </w:pPr>
    </w:p>
    <w:p w14:paraId="1725B186" w14:textId="59CC84D7" w:rsidR="00FD1028" w:rsidRDefault="00F105F7" w:rsidP="005A6E9D">
      <w:pPr>
        <w:pStyle w:val="Inhaltsverzeichnisberschrift"/>
        <w:rPr>
          <w:lang w:val="en-US"/>
        </w:rPr>
      </w:pPr>
      <w:r>
        <w:rPr>
          <w:lang w:val="en-US"/>
        </w:rPr>
        <w:br w:type="page"/>
      </w:r>
    </w:p>
    <w:p w14:paraId="1C181E00" w14:textId="4AF38A69" w:rsidR="00B021AD" w:rsidRDefault="00B021AD" w:rsidP="00A21E3C">
      <w:pPr>
        <w:pStyle w:val="Inhaltsverzeichnisberschrift"/>
        <w:outlineLvl w:val="0"/>
      </w:pPr>
      <w:bookmarkStart w:id="77" w:name="_Toc361142779"/>
      <w:bookmarkStart w:id="78" w:name="_Toc361143712"/>
      <w:bookmarkStart w:id="79" w:name="_Toc452981265"/>
      <w:bookmarkStart w:id="80" w:name="_Toc96413087"/>
      <w:r w:rsidRPr="00E9080A">
        <w:lastRenderedPageBreak/>
        <w:t>Anhang A</w:t>
      </w:r>
      <w:r w:rsidR="009C51E2">
        <w:t>:</w:t>
      </w:r>
      <w:r w:rsidR="008A5B62">
        <w:t xml:space="preserve"> Bausteine wissenschaftlicher Arbeiten</w:t>
      </w:r>
      <w:bookmarkEnd w:id="77"/>
      <w:bookmarkEnd w:id="78"/>
      <w:bookmarkEnd w:id="79"/>
      <w:bookmarkEnd w:id="80"/>
      <w:r w:rsidR="00DD675E">
        <w:fldChar w:fldCharType="begin"/>
      </w:r>
      <w:r w:rsidR="00C21265">
        <w:instrText xml:space="preserve"> XE "</w:instrText>
      </w:r>
      <w:r w:rsidR="00C21265" w:rsidRPr="00711557">
        <w:instrText>Bausteine wissenschaftlicher Arbeiten</w:instrText>
      </w:r>
      <w:r w:rsidR="00C21265">
        <w:instrText xml:space="preserve">" </w:instrText>
      </w:r>
      <w:r w:rsidR="00DD675E">
        <w:fldChar w:fldCharType="end"/>
      </w:r>
    </w:p>
    <w:p w14:paraId="6443A1F1" w14:textId="2F04C688" w:rsidR="008A5B62" w:rsidRDefault="008A5B62" w:rsidP="008A5B62">
      <w:pPr>
        <w:pStyle w:val="berschrift2"/>
        <w:numPr>
          <w:ilvl w:val="0"/>
          <w:numId w:val="0"/>
        </w:numPr>
        <w:rPr>
          <w:lang w:eastAsia="en-US"/>
        </w:rPr>
      </w:pPr>
      <w:bookmarkStart w:id="81" w:name="_Toc354659193"/>
      <w:bookmarkStart w:id="82" w:name="_Toc354660372"/>
      <w:bookmarkStart w:id="83" w:name="_Toc354660422"/>
      <w:bookmarkStart w:id="84" w:name="_Toc354660483"/>
      <w:bookmarkStart w:id="85" w:name="_Toc361142780"/>
      <w:bookmarkStart w:id="86" w:name="_Toc361143713"/>
      <w:bookmarkStart w:id="87" w:name="_Toc452981266"/>
      <w:bookmarkStart w:id="88" w:name="_Toc96413088"/>
      <w:r>
        <w:rPr>
          <w:lang w:eastAsia="en-US"/>
        </w:rPr>
        <w:t>A1 Theoretische Arbeit</w:t>
      </w:r>
      <w:bookmarkEnd w:id="81"/>
      <w:bookmarkEnd w:id="82"/>
      <w:bookmarkEnd w:id="83"/>
      <w:bookmarkEnd w:id="84"/>
      <w:bookmarkEnd w:id="85"/>
      <w:bookmarkEnd w:id="86"/>
      <w:bookmarkEnd w:id="87"/>
      <w:bookmarkEnd w:id="88"/>
    </w:p>
    <w:p w14:paraId="11A88062" w14:textId="77777777" w:rsidR="008A5B62" w:rsidRDefault="008A5B62" w:rsidP="0071080B">
      <w:pPr>
        <w:pStyle w:val="Listenabsatz"/>
        <w:numPr>
          <w:ilvl w:val="0"/>
          <w:numId w:val="12"/>
        </w:numPr>
      </w:pPr>
      <w:r>
        <w:t>Fragestellung (Ziele, Motivation)</w:t>
      </w:r>
    </w:p>
    <w:p w14:paraId="0851DD50" w14:textId="77777777" w:rsidR="008A5B62" w:rsidRDefault="008A5B62" w:rsidP="0071080B">
      <w:pPr>
        <w:pStyle w:val="Listenabsatz"/>
        <w:numPr>
          <w:ilvl w:val="0"/>
          <w:numId w:val="12"/>
        </w:numPr>
      </w:pPr>
      <w:r>
        <w:t>Überblick über St</w:t>
      </w:r>
      <w:r w:rsidR="00EE6C6E">
        <w:t>and der Forschung und Technik (</w:t>
      </w:r>
      <w:r>
        <w:t xml:space="preserve">dabei Bewertung der Ansätze, </w:t>
      </w:r>
      <w:r w:rsidR="00A654F8">
        <w:t>Beispiele, Identifikation</w:t>
      </w:r>
      <w:r>
        <w:t xml:space="preserve"> von Defiziten</w:t>
      </w:r>
      <w:r w:rsidR="002656C2">
        <w:t>)</w:t>
      </w:r>
    </w:p>
    <w:p w14:paraId="47A3F1E5" w14:textId="77777777" w:rsidR="008A5B62" w:rsidRDefault="008A5B62" w:rsidP="0071080B">
      <w:pPr>
        <w:pStyle w:val="Listenabsatz"/>
        <w:numPr>
          <w:ilvl w:val="0"/>
          <w:numId w:val="12"/>
        </w:numPr>
      </w:pPr>
      <w:r>
        <w:t>Synthese</w:t>
      </w:r>
      <w:r w:rsidR="00A654F8">
        <w:t>: Erstellung einer Gesamtschau (</w:t>
      </w:r>
      <w:r>
        <w:t xml:space="preserve">allgemeine Prinzipien, Beschreibung einer eigenen Sicht auf das Problem, </w:t>
      </w:r>
      <w:r w:rsidR="009E22F8">
        <w:t>Formulierung von Empfehlungen )</w:t>
      </w:r>
    </w:p>
    <w:p w14:paraId="7783C1FE" w14:textId="77777777" w:rsidR="008A5B62" w:rsidRDefault="008A5B62" w:rsidP="0071080B">
      <w:pPr>
        <w:pStyle w:val="Listenabsatz"/>
        <w:numPr>
          <w:ilvl w:val="0"/>
          <w:numId w:val="12"/>
        </w:numPr>
      </w:pPr>
      <w:r>
        <w:t>Zusammenfassung (</w:t>
      </w:r>
      <w:r w:rsidR="002656C2">
        <w:t xml:space="preserve">Was wurde in der Arbeit erreicht, </w:t>
      </w:r>
      <w:r>
        <w:t>Erklärung des Nutzens</w:t>
      </w:r>
      <w:r w:rsidR="002656C2">
        <w:t xml:space="preserve"> für andere</w:t>
      </w:r>
      <w:r w:rsidR="00EE6C6E">
        <w:t>)</w:t>
      </w:r>
    </w:p>
    <w:p w14:paraId="14B62B61" w14:textId="77777777" w:rsidR="008A5B62" w:rsidRDefault="008A5B62" w:rsidP="0071080B">
      <w:pPr>
        <w:pStyle w:val="Listenabsatz"/>
        <w:numPr>
          <w:ilvl w:val="0"/>
          <w:numId w:val="12"/>
        </w:numPr>
      </w:pPr>
      <w:r>
        <w:t>Ausblick</w:t>
      </w:r>
      <w:r w:rsidR="002656C2">
        <w:t xml:space="preserve"> (optional)</w:t>
      </w:r>
    </w:p>
    <w:p w14:paraId="2BAAF6B1" w14:textId="3CF19C14" w:rsidR="008A5B62" w:rsidRDefault="008A5B62" w:rsidP="008A5B62">
      <w:pPr>
        <w:pStyle w:val="berschrift2"/>
        <w:numPr>
          <w:ilvl w:val="0"/>
          <w:numId w:val="0"/>
        </w:numPr>
        <w:ind w:left="576" w:hanging="576"/>
        <w:rPr>
          <w:lang w:eastAsia="en-US"/>
        </w:rPr>
      </w:pPr>
      <w:bookmarkStart w:id="89" w:name="_Toc354659194"/>
      <w:bookmarkStart w:id="90" w:name="_Toc354660373"/>
      <w:bookmarkStart w:id="91" w:name="_Toc354660423"/>
      <w:bookmarkStart w:id="92" w:name="_Toc354660484"/>
      <w:bookmarkStart w:id="93" w:name="_Toc361142781"/>
      <w:bookmarkStart w:id="94" w:name="_Toc361143714"/>
      <w:bookmarkStart w:id="95" w:name="_Toc452981267"/>
      <w:bookmarkStart w:id="96" w:name="_Toc96413089"/>
      <w:r>
        <w:rPr>
          <w:lang w:eastAsia="en-US"/>
        </w:rPr>
        <w:t>A2 Konstruktive Arbeit</w:t>
      </w:r>
      <w:bookmarkEnd w:id="89"/>
      <w:bookmarkEnd w:id="90"/>
      <w:bookmarkEnd w:id="91"/>
      <w:bookmarkEnd w:id="92"/>
      <w:bookmarkEnd w:id="93"/>
      <w:bookmarkEnd w:id="94"/>
      <w:bookmarkEnd w:id="95"/>
      <w:bookmarkEnd w:id="96"/>
    </w:p>
    <w:p w14:paraId="58C69E98" w14:textId="77777777" w:rsidR="008A5B62" w:rsidRDefault="008A5B62" w:rsidP="0071080B">
      <w:pPr>
        <w:pStyle w:val="Listenabsatz"/>
        <w:numPr>
          <w:ilvl w:val="0"/>
          <w:numId w:val="13"/>
        </w:numPr>
      </w:pPr>
      <w:r>
        <w:t>Problemstellung (Ziele, Ausgangspunkt, Vorgesehener Benutzerkreis, Bedürfnisse der Benutzer)</w:t>
      </w:r>
    </w:p>
    <w:p w14:paraId="56BF1332" w14:textId="77777777" w:rsidR="008A5B62" w:rsidRDefault="00A654F8" w:rsidP="0071080B">
      <w:pPr>
        <w:pStyle w:val="Listenabsatz"/>
        <w:numPr>
          <w:ilvl w:val="0"/>
          <w:numId w:val="13"/>
        </w:numPr>
      </w:pPr>
      <w:r>
        <w:t>Stand</w:t>
      </w:r>
      <w:r w:rsidR="008A5B62">
        <w:t xml:space="preserve"> der Forschung und Technik (</w:t>
      </w:r>
      <w:r>
        <w:t>Bisherige Lösungen, Defizite</w:t>
      </w:r>
      <w:r w:rsidR="008A5B62">
        <w:t>)</w:t>
      </w:r>
    </w:p>
    <w:p w14:paraId="7B50472B" w14:textId="77777777" w:rsidR="008A5B62" w:rsidRDefault="008A5B62" w:rsidP="0071080B">
      <w:pPr>
        <w:pStyle w:val="Listenabsatz"/>
        <w:numPr>
          <w:ilvl w:val="0"/>
          <w:numId w:val="13"/>
        </w:numPr>
      </w:pPr>
      <w:r>
        <w:t>Eigenes Konzept (Lösungsansatz</w:t>
      </w:r>
      <w:r w:rsidR="00A654F8">
        <w:t>, allgemeines Prinzip, Werkzeuge</w:t>
      </w:r>
      <w:r>
        <w:t xml:space="preserve"> z.B. Programmiersprachen</w:t>
      </w:r>
      <w:r w:rsidR="00A654F8">
        <w:t xml:space="preserve"> </w:t>
      </w:r>
      <w:r>
        <w:t>)</w:t>
      </w:r>
    </w:p>
    <w:p w14:paraId="51C72CF0" w14:textId="77777777" w:rsidR="008A5B62" w:rsidRDefault="00461939" w:rsidP="0071080B">
      <w:pPr>
        <w:pStyle w:val="Listenabsatz"/>
        <w:numPr>
          <w:ilvl w:val="0"/>
          <w:numId w:val="13"/>
        </w:numPr>
      </w:pPr>
      <w:r>
        <w:t>Vorgehensweise</w:t>
      </w:r>
      <w:r w:rsidR="00A654F8">
        <w:t xml:space="preserve"> </w:t>
      </w:r>
      <w:r>
        <w:t>(</w:t>
      </w:r>
      <w:r w:rsidR="008A5B62">
        <w:t>Beschrei</w:t>
      </w:r>
      <w:r w:rsidR="00A654F8">
        <w:t>bung der durchgeführten Arbeitsschritte</w:t>
      </w:r>
      <w:r>
        <w:t>)</w:t>
      </w:r>
    </w:p>
    <w:p w14:paraId="6113D7D1" w14:textId="77777777" w:rsidR="008A5B62" w:rsidRDefault="008A5B62" w:rsidP="0071080B">
      <w:pPr>
        <w:pStyle w:val="Listenabsatz"/>
        <w:numPr>
          <w:ilvl w:val="0"/>
          <w:numId w:val="13"/>
        </w:numPr>
      </w:pPr>
      <w:r>
        <w:t>Ergebnis (</w:t>
      </w:r>
      <w:r w:rsidR="00461939">
        <w:t xml:space="preserve">Vorstellung des System </w:t>
      </w:r>
      <w:r>
        <w:t>z.B. Screenshots mit Erläuterungen)</w:t>
      </w:r>
    </w:p>
    <w:p w14:paraId="514B4497" w14:textId="77777777" w:rsidR="00461939" w:rsidRPr="00461939" w:rsidRDefault="00461939" w:rsidP="0071080B">
      <w:pPr>
        <w:pStyle w:val="Listenabsatz"/>
        <w:numPr>
          <w:ilvl w:val="0"/>
          <w:numId w:val="13"/>
        </w:numPr>
      </w:pPr>
      <w:r>
        <w:t>Evaluation des System (optional, was soll evaluiert werden, wel</w:t>
      </w:r>
      <w:r w:rsidR="00EE6C6E">
        <w:t>che Methode, Ablauf, Ergebnisse</w:t>
      </w:r>
      <w:r>
        <w:t>)</w:t>
      </w:r>
    </w:p>
    <w:p w14:paraId="4F9342A0" w14:textId="77777777" w:rsidR="00461939" w:rsidRDefault="008A5B62" w:rsidP="0071080B">
      <w:pPr>
        <w:pStyle w:val="Listenabsatz"/>
        <w:numPr>
          <w:ilvl w:val="0"/>
          <w:numId w:val="13"/>
        </w:numPr>
      </w:pPr>
      <w:r>
        <w:t>Zusammenfassung (</w:t>
      </w:r>
      <w:r w:rsidR="002656C2">
        <w:t>Was wurde in der Arbeit erreicht; Erklärung</w:t>
      </w:r>
      <w:r>
        <w:t xml:space="preserve"> des Nutzens</w:t>
      </w:r>
      <w:r w:rsidR="002656C2">
        <w:t xml:space="preserve"> für andere</w:t>
      </w:r>
      <w:r w:rsidR="00EE6C6E">
        <w:t>)</w:t>
      </w:r>
    </w:p>
    <w:p w14:paraId="5F6FD1EF" w14:textId="77777777" w:rsidR="008A5B62" w:rsidRDefault="008A5B62" w:rsidP="0071080B">
      <w:pPr>
        <w:pStyle w:val="Listenabsatz"/>
        <w:numPr>
          <w:ilvl w:val="0"/>
          <w:numId w:val="13"/>
        </w:numPr>
      </w:pPr>
      <w:r>
        <w:t>Ausblick</w:t>
      </w:r>
      <w:r w:rsidR="002656C2">
        <w:t xml:space="preserve"> (optional)</w:t>
      </w:r>
    </w:p>
    <w:p w14:paraId="5FD5A78C" w14:textId="1FC5BB7D" w:rsidR="002656C2" w:rsidRDefault="009E22F8" w:rsidP="009E22F8">
      <w:pPr>
        <w:pStyle w:val="berschrift2"/>
        <w:numPr>
          <w:ilvl w:val="0"/>
          <w:numId w:val="0"/>
        </w:numPr>
        <w:ind w:left="576" w:hanging="576"/>
      </w:pPr>
      <w:bookmarkStart w:id="97" w:name="_Toc354659195"/>
      <w:bookmarkStart w:id="98" w:name="_Toc354660374"/>
      <w:bookmarkStart w:id="99" w:name="_Toc354660424"/>
      <w:bookmarkStart w:id="100" w:name="_Toc354660485"/>
      <w:bookmarkStart w:id="101" w:name="_Toc361142782"/>
      <w:bookmarkStart w:id="102" w:name="_Toc361143715"/>
      <w:bookmarkStart w:id="103" w:name="_Toc452981268"/>
      <w:bookmarkStart w:id="104" w:name="_Toc96413090"/>
      <w:r>
        <w:t>A3 Empirische A</w:t>
      </w:r>
      <w:r w:rsidR="002656C2">
        <w:t>rbeit</w:t>
      </w:r>
      <w:bookmarkEnd w:id="97"/>
      <w:bookmarkEnd w:id="98"/>
      <w:bookmarkEnd w:id="99"/>
      <w:bookmarkEnd w:id="100"/>
      <w:bookmarkEnd w:id="101"/>
      <w:bookmarkEnd w:id="102"/>
      <w:bookmarkEnd w:id="103"/>
      <w:bookmarkEnd w:id="104"/>
    </w:p>
    <w:p w14:paraId="22898B04" w14:textId="77777777" w:rsidR="002656C2" w:rsidRDefault="002656C2" w:rsidP="0071080B">
      <w:pPr>
        <w:pStyle w:val="Listenabsatz"/>
        <w:numPr>
          <w:ilvl w:val="0"/>
          <w:numId w:val="14"/>
        </w:numPr>
      </w:pPr>
      <w:r>
        <w:t>Fragestellung der Arbeit (Was soll untersucht werden, warum)</w:t>
      </w:r>
    </w:p>
    <w:p w14:paraId="11A6D42D" w14:textId="77777777" w:rsidR="002656C2" w:rsidRDefault="002656C2" w:rsidP="0071080B">
      <w:pPr>
        <w:pStyle w:val="Listenabsatz"/>
        <w:numPr>
          <w:ilvl w:val="0"/>
          <w:numId w:val="14"/>
        </w:numPr>
      </w:pPr>
      <w:r>
        <w:t>Stand der Forschung</w:t>
      </w:r>
      <w:r w:rsidR="009E22F8">
        <w:t xml:space="preserve"> und Technik</w:t>
      </w:r>
      <w:r>
        <w:t xml:space="preserve"> (Bewertung der </w:t>
      </w:r>
      <w:r w:rsidR="009E22F8">
        <w:t>Untersuchungs-</w:t>
      </w:r>
      <w:r>
        <w:t>Ansätze</w:t>
      </w:r>
      <w:r w:rsidR="009E22F8">
        <w:t xml:space="preserve"> und Ergebnisse</w:t>
      </w:r>
      <w:r>
        <w:t>, Identifikation von Defiziten)</w:t>
      </w:r>
    </w:p>
    <w:p w14:paraId="48266CE8" w14:textId="77777777" w:rsidR="009E22F8" w:rsidRDefault="009E22F8" w:rsidP="0071080B">
      <w:pPr>
        <w:pStyle w:val="Listenabsatz"/>
        <w:numPr>
          <w:ilvl w:val="0"/>
          <w:numId w:val="14"/>
        </w:numPr>
      </w:pPr>
      <w:r>
        <w:t>Präzisierung der Fragestellung (Hypothesen)</w:t>
      </w:r>
    </w:p>
    <w:p w14:paraId="052CE0B8" w14:textId="77777777" w:rsidR="009E22F8" w:rsidRDefault="009E22F8" w:rsidP="0071080B">
      <w:pPr>
        <w:pStyle w:val="Listenabsatz"/>
        <w:numPr>
          <w:ilvl w:val="0"/>
          <w:numId w:val="14"/>
        </w:numPr>
      </w:pPr>
      <w:r>
        <w:t xml:space="preserve">Untersuchungsmethodik </w:t>
      </w:r>
    </w:p>
    <w:p w14:paraId="25B59D8E" w14:textId="77777777" w:rsidR="009E22F8" w:rsidRDefault="009E22F8" w:rsidP="0071080B">
      <w:pPr>
        <w:pStyle w:val="Listenabsatz"/>
        <w:numPr>
          <w:ilvl w:val="0"/>
          <w:numId w:val="14"/>
        </w:numPr>
      </w:pPr>
      <w:r>
        <w:lastRenderedPageBreak/>
        <w:t>Untersuchungsablauf (Untersuchungsmaterial, Raum, Probandenrekrutierung etc.)</w:t>
      </w:r>
    </w:p>
    <w:p w14:paraId="436A1898" w14:textId="77777777" w:rsidR="009E22F8" w:rsidRDefault="009E22F8" w:rsidP="0071080B">
      <w:pPr>
        <w:pStyle w:val="Listenabsatz"/>
        <w:numPr>
          <w:ilvl w:val="0"/>
          <w:numId w:val="14"/>
        </w:numPr>
      </w:pPr>
      <w:r>
        <w:t>Ergebnisse (Darstellung</w:t>
      </w:r>
      <w:r w:rsidR="00EE6C6E">
        <w:t xml:space="preserve"> der Ergebnisse in sinnvoller </w:t>
      </w:r>
      <w:r>
        <w:t xml:space="preserve"> Reihenfolge</w:t>
      </w:r>
      <w:r w:rsidR="00A654F8">
        <w:t>, Gesamtüberblick, Einzelergebnisse</w:t>
      </w:r>
      <w:r>
        <w:t xml:space="preserve"> z. B. geordnet nach </w:t>
      </w:r>
      <w:r w:rsidR="00A654F8">
        <w:t>Testcases</w:t>
      </w:r>
      <w:r>
        <w:t>)</w:t>
      </w:r>
    </w:p>
    <w:p w14:paraId="583E480C" w14:textId="77777777" w:rsidR="009E22F8" w:rsidRDefault="009E22F8" w:rsidP="0071080B">
      <w:pPr>
        <w:pStyle w:val="Listenabsatz"/>
        <w:numPr>
          <w:ilvl w:val="0"/>
          <w:numId w:val="14"/>
        </w:numPr>
      </w:pPr>
      <w:r>
        <w:t>Zusammenfassung (Was wurde erreicht, Rückbezug zu Zielen, Hypothesen, Nutzen, Erkenntnisse für weitere Untersuchungen)</w:t>
      </w:r>
    </w:p>
    <w:p w14:paraId="685EE37A" w14:textId="77777777" w:rsidR="009E22F8" w:rsidRDefault="009E22F8" w:rsidP="0071080B">
      <w:pPr>
        <w:pStyle w:val="Listenabsatz"/>
        <w:numPr>
          <w:ilvl w:val="0"/>
          <w:numId w:val="14"/>
        </w:numPr>
      </w:pPr>
      <w:r>
        <w:t>Ausblick (optional)</w:t>
      </w: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105" w:name="_Toc452981269"/>
      <w:bookmarkStart w:id="106" w:name="_Toc96413091"/>
      <w:r>
        <w:lastRenderedPageBreak/>
        <w:t xml:space="preserve">Erklärung zur </w:t>
      </w:r>
      <w:r w:rsidR="00760407">
        <w:t>Urheberschaft</w:t>
      </w:r>
      <w:bookmarkEnd w:id="105"/>
      <w:bookmarkEnd w:id="106"/>
    </w:p>
    <w:p w14:paraId="0A5FF7BA" w14:textId="77777777" w:rsidR="00AF2D7B" w:rsidRDefault="00E9080A" w:rsidP="00E24ECC">
      <w:pPr>
        <w:rPr>
          <w:rStyle w:val="Hervorhebung"/>
          <w:i w:val="0"/>
        </w:rPr>
      </w:pPr>
      <w:r w:rsidRPr="00E9080A">
        <w:rPr>
          <w:rStyle w:val="Hervorhebung"/>
          <w:i w:val="0"/>
        </w:rPr>
        <w:t>Ich habe die Arbeit selbständig verfasst, keine anderen als die angegebenen Quellen und Hilfsmittel benutzt</w:t>
      </w:r>
      <w:r w:rsidR="00E24ECC">
        <w:rPr>
          <w:rStyle w:val="Hervorhebung"/>
          <w:i w:val="0"/>
        </w:rPr>
        <w:t>,</w:t>
      </w:r>
      <w:r w:rsidR="00AF2D7B">
        <w:rPr>
          <w:rStyle w:val="Hervorhebung"/>
          <w:i w:val="0"/>
        </w:rPr>
        <w:t xml:space="preserve"> </w:t>
      </w:r>
      <w:r w:rsidR="00AF2D7B" w:rsidRPr="00AF2D7B">
        <w:rPr>
          <w:rStyle w:val="Hervorhebung"/>
          <w:i w:val="0"/>
        </w:rPr>
        <w:t>sowie alle Zitate und Übernahmen von fremden Aussagen kenntlich gemacht.</w:t>
      </w:r>
      <w:r w:rsidRPr="00E9080A">
        <w:rPr>
          <w:rStyle w:val="Hervorhebung"/>
          <w:i w:val="0"/>
        </w:rPr>
        <w:t xml:space="preserve"> </w:t>
      </w:r>
    </w:p>
    <w:p w14:paraId="1724CBCE" w14:textId="40B624E1" w:rsidR="00E24ECC" w:rsidRDefault="00AF2D7B" w:rsidP="00E24ECC">
      <w:pPr>
        <w:rPr>
          <w:rStyle w:val="Hervorhebung"/>
          <w:i w:val="0"/>
        </w:rPr>
      </w:pPr>
      <w:r>
        <w:rPr>
          <w:rStyle w:val="Hervorhebung"/>
          <w:i w:val="0"/>
        </w:rPr>
        <w:t xml:space="preserve">Die </w:t>
      </w:r>
      <w:r w:rsidR="00E24ECC">
        <w:rPr>
          <w:rStyle w:val="Hervorhebung"/>
          <w:i w:val="0"/>
        </w:rPr>
        <w:t xml:space="preserve">Arbeit </w:t>
      </w:r>
      <w:r>
        <w:rPr>
          <w:rStyle w:val="Hervorhebung"/>
          <w:i w:val="0"/>
        </w:rPr>
        <w:t xml:space="preserve">wurde </w:t>
      </w:r>
      <w:r w:rsidR="00E9080A" w:rsidRPr="00E9080A">
        <w:rPr>
          <w:rStyle w:val="Hervorhebung"/>
          <w:i w:val="0"/>
        </w:rPr>
        <w:t>bisher keiner anderen Prüfungsbehörde vorgelegt.</w:t>
      </w:r>
      <w:r w:rsidR="00E24ECC">
        <w:rPr>
          <w:rStyle w:val="Hervorhebung"/>
          <w:i w:val="0"/>
        </w:rPr>
        <w:t xml:space="preserve"> </w:t>
      </w:r>
    </w:p>
    <w:p w14:paraId="578A95E6" w14:textId="1CD618E0" w:rsidR="00E24ECC" w:rsidRPr="00E24ECC" w:rsidRDefault="00E24ECC" w:rsidP="00E24ECC">
      <w:r w:rsidRPr="00E24ECC">
        <w:t>Die vorgelegten Druckexemplare und die vorgelegte digitale Version sind identisch.</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r>
              <w:rPr>
                <w:lang w:eastAsia="en-US"/>
              </w:rPr>
              <w:t>Unterschrift</w:t>
            </w:r>
          </w:p>
        </w:tc>
      </w:tr>
    </w:tbl>
    <w:p w14:paraId="1283A04F" w14:textId="55FB20DE" w:rsidR="00F9029C" w:rsidRDefault="009B7D85" w:rsidP="00D1185F">
      <w:pPr>
        <w:pStyle w:val="Inhaltsverzeichnisberschrift"/>
        <w:ind w:left="0" w:firstLine="0"/>
      </w:pPr>
      <w:r>
        <w:br w:type="page"/>
      </w:r>
      <w:r w:rsidR="00F9029C">
        <w:lastRenderedPageBreak/>
        <w:t>Erklärung zur Lizenzierung</w:t>
      </w:r>
      <w:r w:rsidR="0015588A">
        <w:t xml:space="preserve"> und Publikation</w:t>
      </w:r>
      <w:r w:rsidR="00F9029C">
        <w:t xml:space="preserve"> dieser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1488E6D9" w:rsidR="00F615BF" w:rsidRPr="00F615BF" w:rsidRDefault="00F615BF" w:rsidP="00F615BF">
      <w:pPr>
        <w:pStyle w:val="Folgeabsatz"/>
        <w:ind w:firstLine="0"/>
        <w:rPr>
          <w:lang w:eastAsia="en-US"/>
        </w:rPr>
      </w:pPr>
      <w:r w:rsidRPr="00B14238">
        <w:rPr>
          <w:b/>
          <w:lang w:eastAsia="en-US"/>
        </w:rPr>
        <w:t>Titel der Arbeit:</w:t>
      </w:r>
      <w:r>
        <w:rPr>
          <w:lang w:eastAsia="en-US"/>
        </w:rPr>
        <w:t xml:space="preserve"> </w:t>
      </w:r>
      <w:r w:rsidR="001A4536" w:rsidRPr="001A4536">
        <w:rPr>
          <w:highlight w:val="yellow"/>
          <w:lang w:eastAsia="en-US"/>
        </w:rPr>
        <w:t>CookBERT</w:t>
      </w:r>
    </w:p>
    <w:p w14:paraId="0651362C" w14:textId="3E92DEB2" w:rsidR="0015588A" w:rsidRDefault="00F9029C" w:rsidP="0015588A">
      <w:pPr>
        <w:spacing w:after="200" w:line="276" w:lineRule="auto"/>
        <w:rPr>
          <w:lang w:eastAsia="en-US"/>
        </w:rPr>
      </w:pPr>
      <w:r>
        <w:rPr>
          <w:lang w:eastAsia="en-US"/>
        </w:rPr>
        <w:t>In der Regel räumen Sie mit Abgabe der Arbeit de</w:t>
      </w:r>
      <w:r w:rsidR="00F635D9">
        <w:rPr>
          <w:lang w:eastAsia="en-US"/>
        </w:rPr>
        <w:t>m Lehrstuhl für Medieninformatik</w:t>
      </w:r>
      <w:r>
        <w:rPr>
          <w:lang w:eastAsia="en-US"/>
        </w:rPr>
        <w:t xml:space="preserve"> nur zwingend das Recht ein, dass die Arbeit zur Bewertung gelesen, gespeichert und vervielfältigt werden darf. Idealerweise liefern Seminararbeiten, Projektdokumentationen und Abschlussarbeiten aber einen Erkenntnisgewinn, von dem auch andere profitieren können. Wir möchten Sie deshalb bitten, </w:t>
      </w:r>
      <w:r w:rsidR="00F57E94">
        <w:rPr>
          <w:lang w:eastAsia="en-US"/>
        </w:rPr>
        <w:t>uns weitere Rechte einzuräumen, bzw. idealerweise Ihre Arbeit unter eine freie Lizenz zu stellen.</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Die in unseren Augen praktikabelsten Lösungen sind vorselektiert.</w:t>
      </w:r>
    </w:p>
    <w:p w14:paraId="6A5D44C3" w14:textId="39D8527A" w:rsidR="00F57E94" w:rsidRDefault="00F57E94" w:rsidP="00F57E94">
      <w:pPr>
        <w:pStyle w:val="Folgeabsatz"/>
        <w:ind w:firstLine="0"/>
        <w:rPr>
          <w:lang w:eastAsia="en-US"/>
        </w:rPr>
      </w:pPr>
      <w:r>
        <w:rPr>
          <w:lang w:eastAsia="en-US"/>
        </w:rPr>
        <w:t>Hiermit gestatte ich</w:t>
      </w:r>
      <w:r w:rsidR="00DA69AB">
        <w:rPr>
          <w:lang w:eastAsia="en-US"/>
        </w:rPr>
        <w:t xml:space="preserve"> </w:t>
      </w:r>
      <w:r>
        <w:rPr>
          <w:lang w:eastAsia="en-US"/>
        </w:rPr>
        <w:t xml:space="preserve">die Verwendung der </w:t>
      </w:r>
      <w:r w:rsidRPr="00F57E94">
        <w:rPr>
          <w:b/>
          <w:lang w:eastAsia="en-US"/>
        </w:rPr>
        <w:t>schriftlichen Ausarbeitung</w:t>
      </w:r>
      <w:r>
        <w:rPr>
          <w:lang w:eastAsia="en-US"/>
        </w:rPr>
        <w:t xml:space="preserve"> zeitlich unbegrenzt und nicht-exklusiv unter folgenden Bedingungen:</w:t>
      </w:r>
    </w:p>
    <w:p w14:paraId="06809891" w14:textId="77777777" w:rsidR="003F45CF" w:rsidRDefault="00FD56A0" w:rsidP="00D1185F">
      <w:pPr>
        <w:pStyle w:val="Folgeabsatz"/>
        <w:spacing w:line="240" w:lineRule="auto"/>
        <w:ind w:left="420" w:firstLine="0"/>
        <w:rPr>
          <w:lang w:eastAsia="en-US"/>
        </w:rPr>
      </w:pPr>
      <w:sdt>
        <w:sdtPr>
          <w:rPr>
            <w:lang w:eastAsia="en-US"/>
          </w:rPr>
          <w:id w:val="-74780750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Nur zur</w:t>
      </w:r>
      <w:r w:rsidR="003F45CF">
        <w:rPr>
          <w:lang w:eastAsia="en-US"/>
        </w:rPr>
        <w:t xml:space="preserve"> Bewertung dieser Arbeit</w:t>
      </w:r>
    </w:p>
    <w:p w14:paraId="556A561E" w14:textId="099CE2DA" w:rsidR="00F57E94" w:rsidRDefault="00FD56A0" w:rsidP="00D1185F">
      <w:pPr>
        <w:pStyle w:val="Folgeabsatz"/>
        <w:spacing w:line="240" w:lineRule="auto"/>
        <w:ind w:left="420" w:firstLine="0"/>
        <w:rPr>
          <w:lang w:eastAsia="en-US"/>
        </w:rPr>
      </w:pPr>
      <w:sdt>
        <w:sdtPr>
          <w:rPr>
            <w:lang w:eastAsia="en-US"/>
          </w:rPr>
          <w:id w:val="-1656600759"/>
          <w14:checkbox>
            <w14:checked w14:val="0"/>
            <w14:checkedState w14:val="2612" w14:font="Meiryo"/>
            <w14:uncheckedState w14:val="2610" w14:font="Meiryo"/>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Nur innerhalb des Lehrstuhls im Rahmen von Forschung und Lehre</w:t>
      </w:r>
    </w:p>
    <w:p w14:paraId="5563145C" w14:textId="46482297" w:rsidR="00F57E94" w:rsidRDefault="00FD56A0" w:rsidP="00D1185F">
      <w:pPr>
        <w:pStyle w:val="Folgeabsatz"/>
        <w:spacing w:line="240" w:lineRule="auto"/>
        <w:ind w:left="420" w:firstLine="0"/>
        <w:rPr>
          <w:lang w:eastAsia="en-US"/>
        </w:rPr>
      </w:pPr>
      <w:sdt>
        <w:sdtPr>
          <w:rPr>
            <w:lang w:eastAsia="en-US"/>
          </w:rPr>
          <w:id w:val="1124816064"/>
          <w14:checkbox>
            <w14:checked w14:val="1"/>
            <w14:checkedState w14:val="2612" w14:font="Meiryo"/>
            <w14:uncheckedState w14:val="2610" w14:font="Meiryo"/>
          </w14:checkbox>
        </w:sdtPr>
        <w:sdtEndPr/>
        <w:sdtContent>
          <w:r w:rsidR="00A036EC">
            <w:rPr>
              <w:rFonts w:ascii="Meiryo" w:eastAsia="Meiryo" w:hAnsi="Meiryo" w:hint="eastAsia"/>
              <w:lang w:eastAsia="en-US"/>
            </w:rPr>
            <w:t>☒</w:t>
          </w:r>
        </w:sdtContent>
      </w:sdt>
      <w:r w:rsidR="003F45CF">
        <w:rPr>
          <w:lang w:eastAsia="en-US"/>
        </w:rPr>
        <w:t xml:space="preserve"> </w:t>
      </w:r>
      <w:r w:rsidR="00F57E94">
        <w:rPr>
          <w:lang w:eastAsia="en-US"/>
        </w:rPr>
        <w:t>Unter einer Creative-Commons-Lizenz mit den folgenden Einschränkungen:</w:t>
      </w:r>
    </w:p>
    <w:p w14:paraId="599197DF" w14:textId="4CF09D9D" w:rsidR="00F57E94" w:rsidRDefault="00FD56A0" w:rsidP="00D1185F">
      <w:pPr>
        <w:pStyle w:val="Folgeabsatz"/>
        <w:spacing w:line="240" w:lineRule="auto"/>
        <w:ind w:left="1140" w:firstLine="0"/>
        <w:rPr>
          <w:lang w:eastAsia="en-US"/>
        </w:rPr>
      </w:pPr>
      <w:sdt>
        <w:sdtPr>
          <w:rPr>
            <w:lang w:eastAsia="en-US"/>
          </w:rPr>
          <w:id w:val="-1366132613"/>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BY – Namensnennung des Autors</w:t>
      </w:r>
    </w:p>
    <w:p w14:paraId="0BB2A1FF" w14:textId="017C52CA" w:rsidR="00F57E94" w:rsidRDefault="00FD56A0" w:rsidP="00D1185F">
      <w:pPr>
        <w:pStyle w:val="Folgeabsatz"/>
        <w:spacing w:line="240" w:lineRule="auto"/>
        <w:ind w:left="1140" w:firstLine="0"/>
        <w:rPr>
          <w:lang w:eastAsia="en-US"/>
        </w:rPr>
      </w:pPr>
      <w:sdt>
        <w:sdtPr>
          <w:rPr>
            <w:lang w:eastAsia="en-US"/>
          </w:rPr>
          <w:id w:val="-1396199586"/>
          <w14:checkbox>
            <w14:checked w14:val="0"/>
            <w14:checkedState w14:val="2612" w14:font="Meiryo"/>
            <w14:uncheckedState w14:val="2610" w14:font="Meiryo"/>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NC – Nichtkommerziell</w:t>
      </w:r>
    </w:p>
    <w:p w14:paraId="5B686AA6" w14:textId="3B847C22" w:rsidR="00D1185F" w:rsidRDefault="00FD56A0" w:rsidP="00D1185F">
      <w:pPr>
        <w:pStyle w:val="Folgeabsatz"/>
        <w:spacing w:line="240" w:lineRule="auto"/>
        <w:ind w:left="1140" w:firstLine="0"/>
        <w:rPr>
          <w:lang w:eastAsia="en-US"/>
        </w:rPr>
      </w:pPr>
      <w:sdt>
        <w:sdtPr>
          <w:rPr>
            <w:lang w:eastAsia="en-US"/>
          </w:rPr>
          <w:id w:val="1652566083"/>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SA – Share-Alike, d.h. alle Änderungen müssen unter die gleiche Lizenz gestellt werden.</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An Zitaten und Abbildungen aus fremden Quellen werden keine weiteren Rechte eingeräum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r>
        <w:rPr>
          <w:lang w:eastAsia="en-US"/>
        </w:rPr>
        <w:t xml:space="preserve">Außerdem gestatte ich die Verwendung des im Rahmen dieser Arbeit erstellen </w:t>
      </w:r>
      <w:r w:rsidRPr="00F57E94">
        <w:rPr>
          <w:b/>
          <w:lang w:eastAsia="en-US"/>
        </w:rPr>
        <w:t>Quellcodes</w:t>
      </w:r>
      <w:r>
        <w:rPr>
          <w:lang w:eastAsia="en-US"/>
        </w:rPr>
        <w:t xml:space="preserve"> unter folgender Lizenz:</w:t>
      </w:r>
    </w:p>
    <w:p w14:paraId="730393E9" w14:textId="01162AAE" w:rsidR="003F45CF" w:rsidRDefault="00FD56A0" w:rsidP="00D1185F">
      <w:pPr>
        <w:pStyle w:val="Folgeabsatz"/>
        <w:spacing w:line="240" w:lineRule="auto"/>
        <w:ind w:left="420" w:firstLine="0"/>
        <w:rPr>
          <w:lang w:eastAsia="en-US"/>
        </w:rPr>
      </w:pPr>
      <w:sdt>
        <w:sdtPr>
          <w:rPr>
            <w:lang w:eastAsia="en-US"/>
          </w:rPr>
          <w:id w:val="1543868538"/>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Nur zur Bewertung dieser Arbeit</w:t>
      </w:r>
    </w:p>
    <w:p w14:paraId="6B4E4974" w14:textId="77777777" w:rsidR="003F45CF" w:rsidRDefault="00FD56A0" w:rsidP="00D1185F">
      <w:pPr>
        <w:pStyle w:val="Folgeabsatz"/>
        <w:spacing w:line="240" w:lineRule="auto"/>
        <w:ind w:left="420" w:firstLine="0"/>
        <w:rPr>
          <w:lang w:eastAsia="en-US"/>
        </w:rPr>
      </w:pPr>
      <w:sdt>
        <w:sdtPr>
          <w:rPr>
            <w:lang w:eastAsia="en-US"/>
          </w:rPr>
          <w:id w:val="-37453676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Nur innerhalb des Lehrstuhls im Rahmen von Forschung und Lehre</w:t>
      </w:r>
    </w:p>
    <w:p w14:paraId="1FA33C09" w14:textId="58603108" w:rsidR="00DF20D7" w:rsidRDefault="00FD56A0" w:rsidP="00DF20D7">
      <w:pPr>
        <w:pStyle w:val="Folgeabsatz"/>
        <w:spacing w:line="240" w:lineRule="auto"/>
        <w:ind w:left="420" w:firstLine="0"/>
        <w:rPr>
          <w:lang w:eastAsia="en-US"/>
        </w:rPr>
      </w:pPr>
      <w:sdt>
        <w:sdtPr>
          <w:rPr>
            <w:lang w:eastAsia="en-US"/>
          </w:rPr>
          <w:id w:val="1665506772"/>
          <w14:checkbox>
            <w14:checked w14:val="0"/>
            <w14:checkedState w14:val="2612" w14:font="Meiryo"/>
            <w14:uncheckedState w14:val="2610" w14:font="Meiryo"/>
          </w14:checkbox>
        </w:sdtPr>
        <w:sdtEndPr/>
        <w:sdtContent>
          <w:r w:rsidR="00DF20D7">
            <w:rPr>
              <w:rFonts w:ascii="MS Gothic" w:eastAsia="MS Gothic" w:hint="eastAsia"/>
              <w:lang w:eastAsia="en-US"/>
            </w:rPr>
            <w:t>☐</w:t>
          </w:r>
        </w:sdtContent>
      </w:sdt>
      <w:r w:rsidR="00DF20D7">
        <w:rPr>
          <w:lang w:eastAsia="en-US"/>
        </w:rPr>
        <w:t xml:space="preserve"> Unter der CC-0-Lizenz (= beliebige Nutzung)</w:t>
      </w:r>
    </w:p>
    <w:p w14:paraId="3564D210" w14:textId="51DC9AAD" w:rsidR="003F45CF" w:rsidRDefault="00FD56A0" w:rsidP="00D1185F">
      <w:pPr>
        <w:pStyle w:val="Folgeabsatz"/>
        <w:spacing w:line="240" w:lineRule="auto"/>
        <w:ind w:left="420" w:firstLine="0"/>
        <w:rPr>
          <w:lang w:eastAsia="en-US"/>
        </w:rPr>
      </w:pPr>
      <w:sdt>
        <w:sdtPr>
          <w:rPr>
            <w:lang w:eastAsia="en-US"/>
          </w:rPr>
          <w:id w:val="542175214"/>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15588A">
        <w:rPr>
          <w:lang w:eastAsia="en-US"/>
        </w:rPr>
        <w:t xml:space="preserve"> Unter der MIT-Lizenz</w:t>
      </w:r>
      <w:r w:rsidR="00DF20D7">
        <w:rPr>
          <w:lang w:eastAsia="en-US"/>
        </w:rPr>
        <w:t xml:space="preserve"> (= Namensnennung)</w:t>
      </w:r>
    </w:p>
    <w:p w14:paraId="1E35CF1B" w14:textId="7D45F205" w:rsidR="0015588A" w:rsidRDefault="00FD56A0" w:rsidP="0015588A">
      <w:pPr>
        <w:pStyle w:val="Folgeabsatz"/>
        <w:spacing w:line="240" w:lineRule="auto"/>
        <w:ind w:left="420" w:firstLine="0"/>
        <w:rPr>
          <w:lang w:eastAsia="en-US"/>
        </w:rPr>
      </w:pPr>
      <w:sdt>
        <w:sdtPr>
          <w:rPr>
            <w:lang w:eastAsia="en-US"/>
          </w:rPr>
          <w:id w:val="-1850636546"/>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Unter der GPLv3-Lizenz </w:t>
      </w:r>
      <w:r w:rsidR="0015588A">
        <w:rPr>
          <w:lang w:eastAsia="en-US"/>
        </w:rPr>
        <w:t>(oder neuere Versionen)</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An explizit mit einer anderen Lizenz gekennzeichneten Bibliotheken und Daten werden keine weiteren Rechte eingeräum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illige </w:t>
      </w:r>
      <w:r w:rsidR="00A036EC">
        <w:rPr>
          <w:lang w:eastAsia="en-US"/>
        </w:rPr>
        <w:t>ein</w:t>
      </w:r>
      <w:r>
        <w:rPr>
          <w:lang w:eastAsia="en-US"/>
        </w:rPr>
        <w:t>, dass der Lehrstuhl für Medieninformatik diese Arbeit</w:t>
      </w:r>
      <w:r w:rsidR="00676652">
        <w:rPr>
          <w:lang w:eastAsia="en-US"/>
        </w:rPr>
        <w:t xml:space="preserve"> – </w:t>
      </w:r>
      <w:r w:rsidR="00DF20D7">
        <w:rPr>
          <w:lang w:eastAsia="en-US"/>
        </w:rPr>
        <w:t>falls sie besonders gut ausfällt</w:t>
      </w:r>
      <w:r w:rsidR="00676652">
        <w:rPr>
          <w:lang w:eastAsia="en-US"/>
        </w:rPr>
        <w:t xml:space="preserve"> -</w:t>
      </w:r>
      <w:r>
        <w:rPr>
          <w:lang w:eastAsia="en-US"/>
        </w:rPr>
        <w:t xml:space="preserve"> auf dem Publikationsserver der Universität Regensburg veröffentlichen lässt.</w:t>
      </w:r>
    </w:p>
    <w:p w14:paraId="3B7BDB33" w14:textId="77777777" w:rsidR="00A036EC" w:rsidRDefault="0015588A" w:rsidP="0015588A">
      <w:pPr>
        <w:pStyle w:val="Folgeabsatz"/>
        <w:ind w:firstLine="0"/>
        <w:rPr>
          <w:lang w:eastAsia="en-US"/>
        </w:rPr>
      </w:pPr>
      <w:r>
        <w:rPr>
          <w:lang w:eastAsia="en-US"/>
        </w:rPr>
        <w:lastRenderedPageBreak/>
        <w:t>Ich übertrage</w:t>
      </w:r>
      <w:r w:rsidR="00A036EC">
        <w:rPr>
          <w:lang w:eastAsia="en-US"/>
        </w:rPr>
        <w:t xml:space="preserve"> </w:t>
      </w:r>
      <w:r w:rsidR="00DF20D7">
        <w:rPr>
          <w:lang w:eastAsia="en-US"/>
        </w:rPr>
        <w:t xml:space="preserve">deshalb </w:t>
      </w:r>
      <w:r>
        <w:rPr>
          <w:lang w:eastAsia="en-US"/>
        </w:rPr>
        <w:t>der Universität Regensburg das Recht, die Arbeit elektronisch zu speichern und in Datennetzen öffentlich zugänglich zu machen. Ich übertrage der Universität Regensburg ferner das Recht zur Konvertierung zum Zwecke der Langzeitarchivierung unter Beachtung der Bewahrung des Inhalts (die Originalarchivierung bleibt erhalten).</w:t>
      </w:r>
    </w:p>
    <w:p w14:paraId="5C48FB34" w14:textId="5633897E" w:rsidR="0015588A" w:rsidRDefault="0015588A" w:rsidP="0015588A">
      <w:pPr>
        <w:pStyle w:val="Folgeabsatz"/>
        <w:ind w:firstLine="0"/>
        <w:rPr>
          <w:lang w:eastAsia="en-US"/>
        </w:rPr>
      </w:pPr>
      <w:r>
        <w:rPr>
          <w:lang w:eastAsia="en-US"/>
        </w:rPr>
        <w:t>Ich erkläre</w:t>
      </w:r>
      <w:r w:rsidR="00676652">
        <w:rPr>
          <w:lang w:eastAsia="en-US"/>
        </w:rPr>
        <w:t xml:space="preserve"> </w:t>
      </w:r>
      <w:r>
        <w:rPr>
          <w:lang w:eastAsia="en-US"/>
        </w:rPr>
        <w:t>außerdem, dass von mir</w:t>
      </w:r>
      <w:r w:rsidR="00A036EC">
        <w:rPr>
          <w:lang w:eastAsia="en-US"/>
        </w:rPr>
        <w:t xml:space="preserve"> </w:t>
      </w:r>
      <w:r>
        <w:rPr>
          <w:lang w:eastAsia="en-US"/>
        </w:rPr>
        <w:t>die urheber- und lizenzrechtliche Seite (Copyright) geklärt wurde und Rechte Dritter der Publikation nicht entgegenstehen.</w:t>
      </w:r>
    </w:p>
    <w:p w14:paraId="02A57259" w14:textId="6C98D451" w:rsidR="0015588A" w:rsidRDefault="00FD56A0" w:rsidP="00031B2E">
      <w:pPr>
        <w:pStyle w:val="Folgeabsatz"/>
        <w:spacing w:line="240" w:lineRule="auto"/>
        <w:ind w:left="420" w:firstLine="0"/>
        <w:jc w:val="left"/>
        <w:rPr>
          <w:lang w:eastAsia="en-US"/>
        </w:rPr>
      </w:pPr>
      <w:sdt>
        <w:sdtPr>
          <w:rPr>
            <w:lang w:eastAsia="en-US"/>
          </w:rPr>
          <w:id w:val="886847036"/>
          <w14:checkbox>
            <w14:checked w14:val="1"/>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Ja, für die komplette Arbeit inklusive Anhang</w:t>
      </w:r>
    </w:p>
    <w:p w14:paraId="202081F9" w14:textId="170B04E4" w:rsidR="0015588A" w:rsidRDefault="00FD56A0" w:rsidP="00031B2E">
      <w:pPr>
        <w:pStyle w:val="Folgeabsatz"/>
        <w:spacing w:line="240" w:lineRule="auto"/>
        <w:ind w:left="420" w:firstLine="0"/>
        <w:jc w:val="left"/>
        <w:rPr>
          <w:lang w:eastAsia="en-US"/>
        </w:rPr>
      </w:pPr>
      <w:sdt>
        <w:sdtPr>
          <w:rPr>
            <w:lang w:eastAsia="en-US"/>
          </w:rPr>
          <w:id w:val="-30886792"/>
          <w14:checkbox>
            <w14:checked w14:val="0"/>
            <w14:checkedState w14:val="2612" w14:font="Meiryo"/>
            <w14:uncheckedState w14:val="2610" w14:font="Meiryo"/>
          </w14:checkbox>
        </w:sdtPr>
        <w:sdtEndPr/>
        <w:sdtContent>
          <w:r w:rsidR="0015588A">
            <w:rPr>
              <w:rFonts w:ascii="MS Gothic" w:eastAsia="MS Gothic" w:hint="eastAsia"/>
              <w:lang w:eastAsia="en-US"/>
            </w:rPr>
            <w:t>☐</w:t>
          </w:r>
        </w:sdtContent>
      </w:sdt>
      <w:r w:rsidR="0015588A">
        <w:rPr>
          <w:lang w:eastAsia="en-US"/>
        </w:rPr>
        <w:t xml:space="preserve"> Ja, für eine um vertrauliche Informationen gekürzte Variante (auf </w:t>
      </w:r>
      <w:r w:rsidR="00DF20D7">
        <w:rPr>
          <w:lang w:eastAsia="en-US"/>
        </w:rPr>
        <w:t>dem Datenträger</w:t>
      </w:r>
      <w:r w:rsidR="0015588A">
        <w:rPr>
          <w:lang w:eastAsia="en-US"/>
        </w:rPr>
        <w:t xml:space="preserve"> beigefügt)</w:t>
      </w:r>
    </w:p>
    <w:p w14:paraId="77DB2552" w14:textId="4239CBCC" w:rsidR="00F57E94" w:rsidRDefault="00FD56A0" w:rsidP="00031B2E">
      <w:pPr>
        <w:pStyle w:val="Folgeabsatz"/>
        <w:spacing w:line="240" w:lineRule="auto"/>
        <w:ind w:left="420" w:firstLine="0"/>
        <w:jc w:val="left"/>
        <w:rPr>
          <w:lang w:eastAsia="en-US"/>
        </w:rPr>
      </w:pPr>
      <w:sdt>
        <w:sdtPr>
          <w:rPr>
            <w:lang w:eastAsia="en-US"/>
          </w:rPr>
          <w:id w:val="-755981626"/>
          <w14:checkbox>
            <w14:checked w14:val="0"/>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Nein</w:t>
      </w:r>
      <w:r w:rsidR="00031B2E">
        <w:rPr>
          <w:lang w:eastAsia="en-US"/>
        </w:rPr>
        <w:br/>
      </w:r>
    </w:p>
    <w:p w14:paraId="1365C4C1" w14:textId="0492C09B" w:rsidR="00031B2E" w:rsidRDefault="00FD56A0" w:rsidP="00031B2E">
      <w:pPr>
        <w:pStyle w:val="Folgeabsatz"/>
        <w:spacing w:line="240" w:lineRule="auto"/>
        <w:ind w:left="420" w:firstLine="0"/>
        <w:rPr>
          <w:lang w:eastAsia="en-US"/>
        </w:rPr>
      </w:pPr>
      <w:sdt>
        <w:sdtPr>
          <w:rPr>
            <w:lang w:eastAsia="en-US"/>
          </w:rPr>
          <w:id w:val="1131758333"/>
          <w14:checkbox>
            <w14:checked w14:val="0"/>
            <w14:checkedState w14:val="2612" w14:font="Meiryo"/>
            <w14:uncheckedState w14:val="2610" w14:font="Meiryo"/>
          </w14:checkbox>
        </w:sdtPr>
        <w:sdtEndPr/>
        <w:sdtContent>
          <w:r w:rsidR="00031B2E">
            <w:rPr>
              <w:rFonts w:ascii="Meiryo" w:eastAsia="Meiryo" w:hAnsi="Meiryo" w:cs="Meiryo" w:hint="eastAsia"/>
              <w:lang w:eastAsia="en-US"/>
            </w:rPr>
            <w:t>☐</w:t>
          </w:r>
        </w:sdtContent>
      </w:sdt>
      <w:r w:rsidR="00031B2E">
        <w:rPr>
          <w:lang w:eastAsia="en-US"/>
        </w:rPr>
        <w:t xml:space="preserve"> Sperrvermerk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r>
              <w:rPr>
                <w:lang w:eastAsia="en-US"/>
              </w:rPr>
              <w:t>Unterschrift</w:t>
            </w:r>
          </w:p>
        </w:tc>
      </w:tr>
    </w:tbl>
    <w:p w14:paraId="253729E7" w14:textId="77777777" w:rsidR="00D1185F" w:rsidRDefault="00D1185F">
      <w:pPr>
        <w:spacing w:after="200" w:line="276" w:lineRule="auto"/>
        <w:jc w:val="left"/>
        <w:rPr>
          <w:b/>
          <w:sz w:val="28"/>
          <w:lang w:eastAsia="en-US"/>
        </w:rPr>
      </w:pPr>
      <w:bookmarkStart w:id="107" w:name="_Toc354659196"/>
      <w:bookmarkStart w:id="108" w:name="_Toc354660375"/>
      <w:bookmarkStart w:id="109" w:name="_Toc354660425"/>
      <w:bookmarkStart w:id="110" w:name="_Toc354660486"/>
      <w:bookmarkStart w:id="111" w:name="_Toc361142784"/>
      <w:r>
        <w:br w:type="page"/>
      </w:r>
    </w:p>
    <w:bookmarkEnd w:id="107"/>
    <w:bookmarkEnd w:id="108"/>
    <w:bookmarkEnd w:id="109"/>
    <w:bookmarkEnd w:id="110"/>
    <w:bookmarkEnd w:id="111"/>
    <w:p w14:paraId="1A36F209" w14:textId="77777777" w:rsidR="00F9029C" w:rsidRPr="00633F3C" w:rsidRDefault="00F9029C" w:rsidP="0046383C">
      <w:pPr>
        <w:pStyle w:val="Inhaltsverzeichnisberschrift"/>
        <w:ind w:left="0" w:firstLine="0"/>
      </w:pPr>
      <w:r w:rsidRPr="00633F3C">
        <w:lastRenderedPageBreak/>
        <w:t xml:space="preserve">Inhalt des beigefügten Datenträgers </w:t>
      </w:r>
    </w:p>
    <w:p w14:paraId="48EFFB51" w14:textId="5297C73E" w:rsidR="00F9029C" w:rsidRPr="00633F3C" w:rsidRDefault="00F9029C" w:rsidP="00F9029C">
      <w:pPr>
        <w:rPr>
          <w:lang w:eastAsia="en-US"/>
        </w:rPr>
      </w:pPr>
      <w:r w:rsidRPr="00633F3C">
        <w:rPr>
          <w:highlight w:val="yellow"/>
          <w:lang w:eastAsia="en-US"/>
        </w:rPr>
        <w:t>Beispiel</w:t>
      </w:r>
      <w:r w:rsidR="00031B2E" w:rsidRPr="00633F3C">
        <w:rPr>
          <w:highlight w:val="yellow"/>
          <w:lang w:eastAsia="en-US"/>
        </w:rPr>
        <w:t xml:space="preserve"> (Ordner + Beschreibung)</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Die schriftliche Ausarbeitung als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r w:rsidRPr="00633F3C">
              <w:t>Quellcode und kompilierte Anwendung des Prototypen</w:t>
            </w:r>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r w:rsidRPr="00633F3C">
              <w:t>Fragebogen und Script für die Benutzerstudie</w:t>
            </w:r>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Rohdaten</w:t>
            </w:r>
          </w:p>
        </w:tc>
        <w:tc>
          <w:tcPr>
            <w:tcW w:w="5135" w:type="dxa"/>
            <w:gridSpan w:val="2"/>
          </w:tcPr>
          <w:p w14:paraId="74ABFD5C" w14:textId="77777777" w:rsidR="00F9029C" w:rsidRPr="00633F3C" w:rsidRDefault="00F9029C" w:rsidP="0015588A">
            <w:pPr>
              <w:spacing w:after="200" w:line="276" w:lineRule="auto"/>
              <w:jc w:val="left"/>
            </w:pPr>
            <w:r w:rsidRPr="00633F3C">
              <w:t>Rohdaten der Studie im CSV-Format, inkl. Beschreibung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Alle in der Arbeit zitierten Quellen im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Alle selbst erstellten und aus anderen Quellen übernommenen Bilder</w:t>
            </w:r>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r w:rsidRPr="00633F3C">
              <w:t>Folien von Antritts- und Abschlussvortrag im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r>
              <w:rPr>
                <w:lang w:val="en-US"/>
              </w:rPr>
              <w:t>Notizen aus Besprechungen, Gedanken,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Datenträger (CD, SD-Karte, o.ä.) hier oder auf Umschlaginnenseite einkleben]</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A5FBA">
      <w:headerReference w:type="default" r:id="rId21"/>
      <w:type w:val="continuous"/>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4D7716" w14:textId="77777777" w:rsidR="00FD56A0" w:rsidRDefault="00FD56A0" w:rsidP="00793C70">
      <w:pPr>
        <w:spacing w:line="240" w:lineRule="auto"/>
      </w:pPr>
      <w:r>
        <w:separator/>
      </w:r>
    </w:p>
  </w:endnote>
  <w:endnote w:type="continuationSeparator" w:id="0">
    <w:p w14:paraId="5F97AFAC" w14:textId="77777777" w:rsidR="00FD56A0" w:rsidRDefault="00FD56A0"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7764D" w14:textId="2FA31CFC" w:rsidR="003A56B8" w:rsidRDefault="003A56B8" w:rsidP="00BE0219">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8B5F5B" w14:textId="77777777" w:rsidR="00FD56A0" w:rsidRDefault="00FD56A0" w:rsidP="00793C70">
      <w:pPr>
        <w:spacing w:line="240" w:lineRule="auto"/>
      </w:pPr>
      <w:r>
        <w:separator/>
      </w:r>
    </w:p>
  </w:footnote>
  <w:footnote w:type="continuationSeparator" w:id="0">
    <w:p w14:paraId="07700225" w14:textId="77777777" w:rsidR="00FD56A0" w:rsidRDefault="00FD56A0" w:rsidP="00793C7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76C7B66"/>
    <w:multiLevelType w:val="hybridMultilevel"/>
    <w:tmpl w:val="C55E5B6E"/>
    <w:lvl w:ilvl="0" w:tplc="0352CF22">
      <w:start w:val="1"/>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2" w15:restartNumberingAfterBreak="0">
    <w:nsid w:val="07AC7851"/>
    <w:multiLevelType w:val="hybridMultilevel"/>
    <w:tmpl w:val="4C6E7532"/>
    <w:lvl w:ilvl="0" w:tplc="3566E33E">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3" w15:restartNumberingAfterBreak="0">
    <w:nsid w:val="154C2BF8"/>
    <w:multiLevelType w:val="hybridMultilevel"/>
    <w:tmpl w:val="3434058E"/>
    <w:lvl w:ilvl="0" w:tplc="B96E4A84">
      <w:start w:val="1"/>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62126B3"/>
    <w:multiLevelType w:val="hybridMultilevel"/>
    <w:tmpl w:val="29306B66"/>
    <w:lvl w:ilvl="0" w:tplc="BCBE3CDC">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8" w15:restartNumberingAfterBreak="0">
    <w:nsid w:val="21AB4342"/>
    <w:multiLevelType w:val="hybridMultilevel"/>
    <w:tmpl w:val="C9A414AE"/>
    <w:lvl w:ilvl="0" w:tplc="22965B74">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19"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33373B0"/>
    <w:multiLevelType w:val="hybridMultilevel"/>
    <w:tmpl w:val="C6C64C00"/>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1"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48BA5D26"/>
    <w:multiLevelType w:val="hybridMultilevel"/>
    <w:tmpl w:val="5EA0A942"/>
    <w:lvl w:ilvl="0" w:tplc="2F50630C">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97D081D"/>
    <w:multiLevelType w:val="hybridMultilevel"/>
    <w:tmpl w:val="D884F83A"/>
    <w:lvl w:ilvl="0" w:tplc="FCD28774">
      <w:start w:val="1"/>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24"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26"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56D02E02"/>
    <w:multiLevelType w:val="hybridMultilevel"/>
    <w:tmpl w:val="CE4CDC2E"/>
    <w:lvl w:ilvl="0" w:tplc="3140AAA4">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73A0C64"/>
    <w:multiLevelType w:val="hybridMultilevel"/>
    <w:tmpl w:val="205490C8"/>
    <w:lvl w:ilvl="0" w:tplc="04070001">
      <w:start w:val="1"/>
      <w:numFmt w:val="bullet"/>
      <w:lvlText w:val=""/>
      <w:lvlJc w:val="left"/>
      <w:pPr>
        <w:ind w:left="757" w:hanging="360"/>
      </w:pPr>
      <w:rPr>
        <w:rFonts w:ascii="Symbol" w:hAnsi="Symbol"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9"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1"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5"/>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1"/>
  </w:num>
  <w:num w:numId="13">
    <w:abstractNumId w:val="21"/>
  </w:num>
  <w:num w:numId="14">
    <w:abstractNumId w:val="24"/>
  </w:num>
  <w:num w:numId="15">
    <w:abstractNumId w:val="19"/>
  </w:num>
  <w:num w:numId="16">
    <w:abstractNumId w:val="29"/>
  </w:num>
  <w:num w:numId="17">
    <w:abstractNumId w:val="10"/>
  </w:num>
  <w:num w:numId="18">
    <w:abstractNumId w:val="16"/>
  </w:num>
  <w:num w:numId="19">
    <w:abstractNumId w:val="26"/>
  </w:num>
  <w:num w:numId="20">
    <w:abstractNumId w:val="32"/>
  </w:num>
  <w:num w:numId="21">
    <w:abstractNumId w:val="20"/>
  </w:num>
  <w:num w:numId="22">
    <w:abstractNumId w:val="17"/>
  </w:num>
  <w:num w:numId="23">
    <w:abstractNumId w:val="30"/>
  </w:num>
  <w:num w:numId="24">
    <w:abstractNumId w:val="14"/>
  </w:num>
  <w:num w:numId="25">
    <w:abstractNumId w:val="15"/>
  </w:num>
  <w:num w:numId="26">
    <w:abstractNumId w:val="18"/>
  </w:num>
  <w:num w:numId="27">
    <w:abstractNumId w:val="11"/>
  </w:num>
  <w:num w:numId="28">
    <w:abstractNumId w:val="13"/>
  </w:num>
  <w:num w:numId="29">
    <w:abstractNumId w:val="23"/>
  </w:num>
  <w:num w:numId="30">
    <w:abstractNumId w:val="22"/>
  </w:num>
  <w:num w:numId="31">
    <w:abstractNumId w:val="12"/>
  </w:num>
  <w:num w:numId="32">
    <w:abstractNumId w:val="28"/>
  </w:num>
  <w:num w:numId="33">
    <w:abstractNumId w:val="27"/>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removePersonalInformation/>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F8D"/>
    <w:rsid w:val="00002EAF"/>
    <w:rsid w:val="0000503C"/>
    <w:rsid w:val="00005444"/>
    <w:rsid w:val="000068DF"/>
    <w:rsid w:val="0000725A"/>
    <w:rsid w:val="00007602"/>
    <w:rsid w:val="00010468"/>
    <w:rsid w:val="00010FB5"/>
    <w:rsid w:val="00011055"/>
    <w:rsid w:val="00012861"/>
    <w:rsid w:val="0001360C"/>
    <w:rsid w:val="00013FE7"/>
    <w:rsid w:val="000147EF"/>
    <w:rsid w:val="00014A62"/>
    <w:rsid w:val="00014C0A"/>
    <w:rsid w:val="0001647D"/>
    <w:rsid w:val="000164E3"/>
    <w:rsid w:val="0002104B"/>
    <w:rsid w:val="000221F6"/>
    <w:rsid w:val="000224AC"/>
    <w:rsid w:val="00022D85"/>
    <w:rsid w:val="00023C15"/>
    <w:rsid w:val="000247CA"/>
    <w:rsid w:val="00025801"/>
    <w:rsid w:val="000270B8"/>
    <w:rsid w:val="00027213"/>
    <w:rsid w:val="00027ACE"/>
    <w:rsid w:val="0003103D"/>
    <w:rsid w:val="00031B2E"/>
    <w:rsid w:val="0003331F"/>
    <w:rsid w:val="00033EBE"/>
    <w:rsid w:val="000357FB"/>
    <w:rsid w:val="00035CED"/>
    <w:rsid w:val="00037BFF"/>
    <w:rsid w:val="000407CE"/>
    <w:rsid w:val="00041112"/>
    <w:rsid w:val="00041BC0"/>
    <w:rsid w:val="0004280D"/>
    <w:rsid w:val="000438EE"/>
    <w:rsid w:val="00044492"/>
    <w:rsid w:val="0004467D"/>
    <w:rsid w:val="00044D48"/>
    <w:rsid w:val="000454B1"/>
    <w:rsid w:val="0004578D"/>
    <w:rsid w:val="00046C1F"/>
    <w:rsid w:val="00046DEB"/>
    <w:rsid w:val="0005097F"/>
    <w:rsid w:val="00052807"/>
    <w:rsid w:val="00053560"/>
    <w:rsid w:val="00053C8C"/>
    <w:rsid w:val="00054664"/>
    <w:rsid w:val="00055201"/>
    <w:rsid w:val="00055525"/>
    <w:rsid w:val="00056B25"/>
    <w:rsid w:val="0006177F"/>
    <w:rsid w:val="00063047"/>
    <w:rsid w:val="00064665"/>
    <w:rsid w:val="00066728"/>
    <w:rsid w:val="00067137"/>
    <w:rsid w:val="00070B8E"/>
    <w:rsid w:val="00071383"/>
    <w:rsid w:val="000718BA"/>
    <w:rsid w:val="00071AA3"/>
    <w:rsid w:val="00072231"/>
    <w:rsid w:val="000725FC"/>
    <w:rsid w:val="00072CC7"/>
    <w:rsid w:val="00073FC9"/>
    <w:rsid w:val="00074143"/>
    <w:rsid w:val="00074AC9"/>
    <w:rsid w:val="000757D9"/>
    <w:rsid w:val="00075AFC"/>
    <w:rsid w:val="00075BE6"/>
    <w:rsid w:val="00076CEF"/>
    <w:rsid w:val="00083922"/>
    <w:rsid w:val="000844AC"/>
    <w:rsid w:val="00091184"/>
    <w:rsid w:val="00091288"/>
    <w:rsid w:val="0009128D"/>
    <w:rsid w:val="00093190"/>
    <w:rsid w:val="00093FC8"/>
    <w:rsid w:val="000948AA"/>
    <w:rsid w:val="00094F0C"/>
    <w:rsid w:val="000951CC"/>
    <w:rsid w:val="000957A5"/>
    <w:rsid w:val="000A12BA"/>
    <w:rsid w:val="000A1DC3"/>
    <w:rsid w:val="000A1F60"/>
    <w:rsid w:val="000A4742"/>
    <w:rsid w:val="000A48E2"/>
    <w:rsid w:val="000A4A85"/>
    <w:rsid w:val="000A5FB6"/>
    <w:rsid w:val="000B1225"/>
    <w:rsid w:val="000B4D48"/>
    <w:rsid w:val="000B5682"/>
    <w:rsid w:val="000B578F"/>
    <w:rsid w:val="000C0EE8"/>
    <w:rsid w:val="000C205C"/>
    <w:rsid w:val="000C2977"/>
    <w:rsid w:val="000C5A71"/>
    <w:rsid w:val="000C6D11"/>
    <w:rsid w:val="000C6D6D"/>
    <w:rsid w:val="000C7429"/>
    <w:rsid w:val="000C7B8F"/>
    <w:rsid w:val="000D0585"/>
    <w:rsid w:val="000D1B57"/>
    <w:rsid w:val="000D1E45"/>
    <w:rsid w:val="000D234F"/>
    <w:rsid w:val="000D474B"/>
    <w:rsid w:val="000D545D"/>
    <w:rsid w:val="000D5E15"/>
    <w:rsid w:val="000D66B5"/>
    <w:rsid w:val="000D7188"/>
    <w:rsid w:val="000E09DC"/>
    <w:rsid w:val="000E0AE8"/>
    <w:rsid w:val="000E0BD8"/>
    <w:rsid w:val="000E314A"/>
    <w:rsid w:val="000E564E"/>
    <w:rsid w:val="000E6217"/>
    <w:rsid w:val="000E6647"/>
    <w:rsid w:val="000E7B94"/>
    <w:rsid w:val="000F0E90"/>
    <w:rsid w:val="000F0F93"/>
    <w:rsid w:val="000F161C"/>
    <w:rsid w:val="000F3062"/>
    <w:rsid w:val="000F38C6"/>
    <w:rsid w:val="000F3D4D"/>
    <w:rsid w:val="000F415C"/>
    <w:rsid w:val="000F5893"/>
    <w:rsid w:val="000F6008"/>
    <w:rsid w:val="000F72DB"/>
    <w:rsid w:val="000F7953"/>
    <w:rsid w:val="0010017B"/>
    <w:rsid w:val="00100839"/>
    <w:rsid w:val="00100EBB"/>
    <w:rsid w:val="00100F2E"/>
    <w:rsid w:val="0010273E"/>
    <w:rsid w:val="00102CD8"/>
    <w:rsid w:val="00105A3F"/>
    <w:rsid w:val="00106681"/>
    <w:rsid w:val="00106F84"/>
    <w:rsid w:val="00107E51"/>
    <w:rsid w:val="00111646"/>
    <w:rsid w:val="001202C8"/>
    <w:rsid w:val="00121436"/>
    <w:rsid w:val="00121872"/>
    <w:rsid w:val="00121E5F"/>
    <w:rsid w:val="00122EF7"/>
    <w:rsid w:val="00124083"/>
    <w:rsid w:val="001246E0"/>
    <w:rsid w:val="00124BEF"/>
    <w:rsid w:val="00125895"/>
    <w:rsid w:val="00127172"/>
    <w:rsid w:val="0013110C"/>
    <w:rsid w:val="00132057"/>
    <w:rsid w:val="001329DF"/>
    <w:rsid w:val="00140886"/>
    <w:rsid w:val="00141106"/>
    <w:rsid w:val="001420B2"/>
    <w:rsid w:val="001424B9"/>
    <w:rsid w:val="00143B3D"/>
    <w:rsid w:val="001455E9"/>
    <w:rsid w:val="00147522"/>
    <w:rsid w:val="00150890"/>
    <w:rsid w:val="00151ED3"/>
    <w:rsid w:val="00151F47"/>
    <w:rsid w:val="001525D2"/>
    <w:rsid w:val="00153555"/>
    <w:rsid w:val="001543D0"/>
    <w:rsid w:val="00155207"/>
    <w:rsid w:val="0015588A"/>
    <w:rsid w:val="0015666B"/>
    <w:rsid w:val="00156FFF"/>
    <w:rsid w:val="0015736F"/>
    <w:rsid w:val="001574FD"/>
    <w:rsid w:val="00157E90"/>
    <w:rsid w:val="00165DE5"/>
    <w:rsid w:val="0016655C"/>
    <w:rsid w:val="0017004E"/>
    <w:rsid w:val="001730A3"/>
    <w:rsid w:val="001742F2"/>
    <w:rsid w:val="00174609"/>
    <w:rsid w:val="0017474D"/>
    <w:rsid w:val="001747F0"/>
    <w:rsid w:val="0017536D"/>
    <w:rsid w:val="001770B3"/>
    <w:rsid w:val="00177D22"/>
    <w:rsid w:val="001811D7"/>
    <w:rsid w:val="00181E9E"/>
    <w:rsid w:val="00182C0F"/>
    <w:rsid w:val="00183FB0"/>
    <w:rsid w:val="00184011"/>
    <w:rsid w:val="0018454E"/>
    <w:rsid w:val="00185193"/>
    <w:rsid w:val="00185797"/>
    <w:rsid w:val="00185E43"/>
    <w:rsid w:val="00187B09"/>
    <w:rsid w:val="00187D34"/>
    <w:rsid w:val="0019014D"/>
    <w:rsid w:val="00190FA1"/>
    <w:rsid w:val="00191449"/>
    <w:rsid w:val="00191939"/>
    <w:rsid w:val="00191995"/>
    <w:rsid w:val="00191F50"/>
    <w:rsid w:val="001920E1"/>
    <w:rsid w:val="001942BF"/>
    <w:rsid w:val="001946D9"/>
    <w:rsid w:val="001948F1"/>
    <w:rsid w:val="0019517F"/>
    <w:rsid w:val="0019678E"/>
    <w:rsid w:val="0019685B"/>
    <w:rsid w:val="001A0C3A"/>
    <w:rsid w:val="001A0FE0"/>
    <w:rsid w:val="001A31E8"/>
    <w:rsid w:val="001A4536"/>
    <w:rsid w:val="001A53A1"/>
    <w:rsid w:val="001A5F0B"/>
    <w:rsid w:val="001A6C13"/>
    <w:rsid w:val="001B2BDE"/>
    <w:rsid w:val="001B2DA5"/>
    <w:rsid w:val="001B65C7"/>
    <w:rsid w:val="001B716F"/>
    <w:rsid w:val="001B76E4"/>
    <w:rsid w:val="001B7AD4"/>
    <w:rsid w:val="001C09F5"/>
    <w:rsid w:val="001C0B40"/>
    <w:rsid w:val="001C156F"/>
    <w:rsid w:val="001C1B02"/>
    <w:rsid w:val="001C25EA"/>
    <w:rsid w:val="001C6AD4"/>
    <w:rsid w:val="001C7C46"/>
    <w:rsid w:val="001D00CF"/>
    <w:rsid w:val="001D104F"/>
    <w:rsid w:val="001D207C"/>
    <w:rsid w:val="001D2AE7"/>
    <w:rsid w:val="001D71A6"/>
    <w:rsid w:val="001E1A99"/>
    <w:rsid w:val="001E2266"/>
    <w:rsid w:val="001E250B"/>
    <w:rsid w:val="001E4183"/>
    <w:rsid w:val="001E4AFC"/>
    <w:rsid w:val="001E511A"/>
    <w:rsid w:val="001E7840"/>
    <w:rsid w:val="001F1C05"/>
    <w:rsid w:val="001F3F36"/>
    <w:rsid w:val="001F67B8"/>
    <w:rsid w:val="001F6949"/>
    <w:rsid w:val="001F7018"/>
    <w:rsid w:val="00200250"/>
    <w:rsid w:val="002016BF"/>
    <w:rsid w:val="00202101"/>
    <w:rsid w:val="0020298D"/>
    <w:rsid w:val="002034A3"/>
    <w:rsid w:val="002044FE"/>
    <w:rsid w:val="00204A97"/>
    <w:rsid w:val="0020739A"/>
    <w:rsid w:val="00211754"/>
    <w:rsid w:val="00211858"/>
    <w:rsid w:val="002122F5"/>
    <w:rsid w:val="002123CC"/>
    <w:rsid w:val="002126DA"/>
    <w:rsid w:val="00213C80"/>
    <w:rsid w:val="00213D5C"/>
    <w:rsid w:val="0021457B"/>
    <w:rsid w:val="00216F3F"/>
    <w:rsid w:val="002212F1"/>
    <w:rsid w:val="002220C7"/>
    <w:rsid w:val="00224920"/>
    <w:rsid w:val="00224B81"/>
    <w:rsid w:val="00225252"/>
    <w:rsid w:val="00225414"/>
    <w:rsid w:val="00225605"/>
    <w:rsid w:val="0022592C"/>
    <w:rsid w:val="002266FA"/>
    <w:rsid w:val="002269C4"/>
    <w:rsid w:val="00227D0C"/>
    <w:rsid w:val="00233892"/>
    <w:rsid w:val="00233B32"/>
    <w:rsid w:val="00234846"/>
    <w:rsid w:val="00235E04"/>
    <w:rsid w:val="00236749"/>
    <w:rsid w:val="0023687E"/>
    <w:rsid w:val="00237715"/>
    <w:rsid w:val="0024177E"/>
    <w:rsid w:val="00241A0D"/>
    <w:rsid w:val="00241EB8"/>
    <w:rsid w:val="00245CB5"/>
    <w:rsid w:val="002461BA"/>
    <w:rsid w:val="0024673B"/>
    <w:rsid w:val="00246CAF"/>
    <w:rsid w:val="00246EB0"/>
    <w:rsid w:val="002476C1"/>
    <w:rsid w:val="002523D4"/>
    <w:rsid w:val="00252C96"/>
    <w:rsid w:val="00253F90"/>
    <w:rsid w:val="00254360"/>
    <w:rsid w:val="00254F9E"/>
    <w:rsid w:val="0025601D"/>
    <w:rsid w:val="00260292"/>
    <w:rsid w:val="0026275B"/>
    <w:rsid w:val="00262852"/>
    <w:rsid w:val="0026342B"/>
    <w:rsid w:val="002637CE"/>
    <w:rsid w:val="00265407"/>
    <w:rsid w:val="002656C2"/>
    <w:rsid w:val="00265D10"/>
    <w:rsid w:val="00265FED"/>
    <w:rsid w:val="0026686D"/>
    <w:rsid w:val="002679AD"/>
    <w:rsid w:val="002710B9"/>
    <w:rsid w:val="00271C4B"/>
    <w:rsid w:val="002728E5"/>
    <w:rsid w:val="00274489"/>
    <w:rsid w:val="002747E9"/>
    <w:rsid w:val="00274D16"/>
    <w:rsid w:val="002753AC"/>
    <w:rsid w:val="00275591"/>
    <w:rsid w:val="002755C8"/>
    <w:rsid w:val="00275EE6"/>
    <w:rsid w:val="002766D8"/>
    <w:rsid w:val="0027770A"/>
    <w:rsid w:val="0028162C"/>
    <w:rsid w:val="00282EC4"/>
    <w:rsid w:val="00283216"/>
    <w:rsid w:val="00284219"/>
    <w:rsid w:val="002858DE"/>
    <w:rsid w:val="00286973"/>
    <w:rsid w:val="0029128C"/>
    <w:rsid w:val="002914F5"/>
    <w:rsid w:val="002916F1"/>
    <w:rsid w:val="002924D1"/>
    <w:rsid w:val="00294F60"/>
    <w:rsid w:val="00295B32"/>
    <w:rsid w:val="002973E8"/>
    <w:rsid w:val="00297412"/>
    <w:rsid w:val="00297ACF"/>
    <w:rsid w:val="002A05F9"/>
    <w:rsid w:val="002A173E"/>
    <w:rsid w:val="002A3CE6"/>
    <w:rsid w:val="002A3ED0"/>
    <w:rsid w:val="002A4595"/>
    <w:rsid w:val="002A5ADF"/>
    <w:rsid w:val="002B00D2"/>
    <w:rsid w:val="002B29A4"/>
    <w:rsid w:val="002B316B"/>
    <w:rsid w:val="002B3A81"/>
    <w:rsid w:val="002B436E"/>
    <w:rsid w:val="002B6266"/>
    <w:rsid w:val="002B6D43"/>
    <w:rsid w:val="002B7E95"/>
    <w:rsid w:val="002C00A6"/>
    <w:rsid w:val="002C00C3"/>
    <w:rsid w:val="002C1689"/>
    <w:rsid w:val="002C17A7"/>
    <w:rsid w:val="002C33A5"/>
    <w:rsid w:val="002C5764"/>
    <w:rsid w:val="002C66AA"/>
    <w:rsid w:val="002D03F9"/>
    <w:rsid w:val="002D31C0"/>
    <w:rsid w:val="002D3F85"/>
    <w:rsid w:val="002D5D50"/>
    <w:rsid w:val="002E1A94"/>
    <w:rsid w:val="002E20F3"/>
    <w:rsid w:val="002E2323"/>
    <w:rsid w:val="002E33B1"/>
    <w:rsid w:val="002E3BA1"/>
    <w:rsid w:val="002E497D"/>
    <w:rsid w:val="002E4F1D"/>
    <w:rsid w:val="002E51AB"/>
    <w:rsid w:val="002E7632"/>
    <w:rsid w:val="002F231F"/>
    <w:rsid w:val="002F2450"/>
    <w:rsid w:val="002F27E4"/>
    <w:rsid w:val="002F55C6"/>
    <w:rsid w:val="002F63A6"/>
    <w:rsid w:val="002F68E7"/>
    <w:rsid w:val="002F6FB0"/>
    <w:rsid w:val="00300F33"/>
    <w:rsid w:val="0030274B"/>
    <w:rsid w:val="00302999"/>
    <w:rsid w:val="0030355C"/>
    <w:rsid w:val="0030360A"/>
    <w:rsid w:val="003042F4"/>
    <w:rsid w:val="00304304"/>
    <w:rsid w:val="003048E1"/>
    <w:rsid w:val="00304BA4"/>
    <w:rsid w:val="00313245"/>
    <w:rsid w:val="003133C5"/>
    <w:rsid w:val="00314686"/>
    <w:rsid w:val="003156C9"/>
    <w:rsid w:val="003162BE"/>
    <w:rsid w:val="0031704E"/>
    <w:rsid w:val="00317586"/>
    <w:rsid w:val="00320AF4"/>
    <w:rsid w:val="00321680"/>
    <w:rsid w:val="003218F2"/>
    <w:rsid w:val="00321B0C"/>
    <w:rsid w:val="00322C8B"/>
    <w:rsid w:val="00323E72"/>
    <w:rsid w:val="00325AD5"/>
    <w:rsid w:val="00325FB3"/>
    <w:rsid w:val="00330108"/>
    <w:rsid w:val="003304D4"/>
    <w:rsid w:val="00331D41"/>
    <w:rsid w:val="003336EB"/>
    <w:rsid w:val="0033561D"/>
    <w:rsid w:val="00335E49"/>
    <w:rsid w:val="00335F9F"/>
    <w:rsid w:val="00336814"/>
    <w:rsid w:val="0033767F"/>
    <w:rsid w:val="00340220"/>
    <w:rsid w:val="00341269"/>
    <w:rsid w:val="00344C79"/>
    <w:rsid w:val="003461E7"/>
    <w:rsid w:val="00346C6E"/>
    <w:rsid w:val="00347DB4"/>
    <w:rsid w:val="00347E55"/>
    <w:rsid w:val="00350337"/>
    <w:rsid w:val="003508D6"/>
    <w:rsid w:val="00350DAC"/>
    <w:rsid w:val="00354205"/>
    <w:rsid w:val="00354F6E"/>
    <w:rsid w:val="00355E59"/>
    <w:rsid w:val="00356A7A"/>
    <w:rsid w:val="003571B7"/>
    <w:rsid w:val="00362C3D"/>
    <w:rsid w:val="00364339"/>
    <w:rsid w:val="003703BD"/>
    <w:rsid w:val="003736C1"/>
    <w:rsid w:val="00377942"/>
    <w:rsid w:val="00377FF5"/>
    <w:rsid w:val="00381C64"/>
    <w:rsid w:val="0038393C"/>
    <w:rsid w:val="00384750"/>
    <w:rsid w:val="00384B9B"/>
    <w:rsid w:val="003854FA"/>
    <w:rsid w:val="00385FBA"/>
    <w:rsid w:val="00386C07"/>
    <w:rsid w:val="00387741"/>
    <w:rsid w:val="00390C18"/>
    <w:rsid w:val="003929E1"/>
    <w:rsid w:val="00394CC7"/>
    <w:rsid w:val="00395124"/>
    <w:rsid w:val="00395B0C"/>
    <w:rsid w:val="00395DF6"/>
    <w:rsid w:val="003962E4"/>
    <w:rsid w:val="003A1BDB"/>
    <w:rsid w:val="003A2144"/>
    <w:rsid w:val="003A2F1A"/>
    <w:rsid w:val="003A3A89"/>
    <w:rsid w:val="003A4656"/>
    <w:rsid w:val="003A56B8"/>
    <w:rsid w:val="003A58C0"/>
    <w:rsid w:val="003B01C8"/>
    <w:rsid w:val="003B3347"/>
    <w:rsid w:val="003B4983"/>
    <w:rsid w:val="003B5B79"/>
    <w:rsid w:val="003C033B"/>
    <w:rsid w:val="003C13EE"/>
    <w:rsid w:val="003C14C3"/>
    <w:rsid w:val="003C2613"/>
    <w:rsid w:val="003C2A48"/>
    <w:rsid w:val="003C3011"/>
    <w:rsid w:val="003C3538"/>
    <w:rsid w:val="003C3D21"/>
    <w:rsid w:val="003C3D90"/>
    <w:rsid w:val="003C3E7A"/>
    <w:rsid w:val="003C5A8F"/>
    <w:rsid w:val="003C641A"/>
    <w:rsid w:val="003C6F82"/>
    <w:rsid w:val="003C750E"/>
    <w:rsid w:val="003D252D"/>
    <w:rsid w:val="003D2922"/>
    <w:rsid w:val="003D294D"/>
    <w:rsid w:val="003D51FB"/>
    <w:rsid w:val="003D6C86"/>
    <w:rsid w:val="003D70DA"/>
    <w:rsid w:val="003D7D9C"/>
    <w:rsid w:val="003E066D"/>
    <w:rsid w:val="003E0906"/>
    <w:rsid w:val="003E0F26"/>
    <w:rsid w:val="003E2967"/>
    <w:rsid w:val="003E5E23"/>
    <w:rsid w:val="003E7276"/>
    <w:rsid w:val="003E773A"/>
    <w:rsid w:val="003E795C"/>
    <w:rsid w:val="003F0E09"/>
    <w:rsid w:val="003F154B"/>
    <w:rsid w:val="003F185E"/>
    <w:rsid w:val="003F2218"/>
    <w:rsid w:val="003F45CF"/>
    <w:rsid w:val="003F57D7"/>
    <w:rsid w:val="003F57DC"/>
    <w:rsid w:val="003F5D45"/>
    <w:rsid w:val="003F7202"/>
    <w:rsid w:val="00403A81"/>
    <w:rsid w:val="00403A98"/>
    <w:rsid w:val="00403BD3"/>
    <w:rsid w:val="004062E2"/>
    <w:rsid w:val="00407474"/>
    <w:rsid w:val="00407F3E"/>
    <w:rsid w:val="00411A49"/>
    <w:rsid w:val="00413F65"/>
    <w:rsid w:val="004162F3"/>
    <w:rsid w:val="004167DD"/>
    <w:rsid w:val="00416997"/>
    <w:rsid w:val="00421A2E"/>
    <w:rsid w:val="00421EE3"/>
    <w:rsid w:val="00422B00"/>
    <w:rsid w:val="0042363D"/>
    <w:rsid w:val="00423B50"/>
    <w:rsid w:val="0042582E"/>
    <w:rsid w:val="00426052"/>
    <w:rsid w:val="00426BBD"/>
    <w:rsid w:val="00431C73"/>
    <w:rsid w:val="00431FD7"/>
    <w:rsid w:val="00432C18"/>
    <w:rsid w:val="00434F58"/>
    <w:rsid w:val="00435058"/>
    <w:rsid w:val="00435A88"/>
    <w:rsid w:val="0043658D"/>
    <w:rsid w:val="0043793C"/>
    <w:rsid w:val="00440DC4"/>
    <w:rsid w:val="004413DE"/>
    <w:rsid w:val="00442238"/>
    <w:rsid w:val="004447D5"/>
    <w:rsid w:val="004450B1"/>
    <w:rsid w:val="00446B9D"/>
    <w:rsid w:val="00447B96"/>
    <w:rsid w:val="00450BC7"/>
    <w:rsid w:val="00452449"/>
    <w:rsid w:val="0045402E"/>
    <w:rsid w:val="004543EF"/>
    <w:rsid w:val="00455009"/>
    <w:rsid w:val="00455159"/>
    <w:rsid w:val="0045589D"/>
    <w:rsid w:val="00456B49"/>
    <w:rsid w:val="00456B85"/>
    <w:rsid w:val="004575CA"/>
    <w:rsid w:val="0046055E"/>
    <w:rsid w:val="0046080B"/>
    <w:rsid w:val="00461939"/>
    <w:rsid w:val="00461C63"/>
    <w:rsid w:val="00462620"/>
    <w:rsid w:val="0046376F"/>
    <w:rsid w:val="00463799"/>
    <w:rsid w:val="0046383C"/>
    <w:rsid w:val="00464732"/>
    <w:rsid w:val="004655EA"/>
    <w:rsid w:val="00465C58"/>
    <w:rsid w:val="004675E0"/>
    <w:rsid w:val="0046797B"/>
    <w:rsid w:val="004706BD"/>
    <w:rsid w:val="00470DED"/>
    <w:rsid w:val="004717DA"/>
    <w:rsid w:val="004718D7"/>
    <w:rsid w:val="00472293"/>
    <w:rsid w:val="004740C4"/>
    <w:rsid w:val="004753CA"/>
    <w:rsid w:val="0047635B"/>
    <w:rsid w:val="004764DB"/>
    <w:rsid w:val="00477548"/>
    <w:rsid w:val="00483153"/>
    <w:rsid w:val="0048394C"/>
    <w:rsid w:val="00483EB0"/>
    <w:rsid w:val="00484836"/>
    <w:rsid w:val="00486A7F"/>
    <w:rsid w:val="004900E7"/>
    <w:rsid w:val="0049026F"/>
    <w:rsid w:val="00490DED"/>
    <w:rsid w:val="00492A6C"/>
    <w:rsid w:val="0049470A"/>
    <w:rsid w:val="00495EDF"/>
    <w:rsid w:val="00496468"/>
    <w:rsid w:val="00497520"/>
    <w:rsid w:val="00497D65"/>
    <w:rsid w:val="004A0C16"/>
    <w:rsid w:val="004A1465"/>
    <w:rsid w:val="004A146E"/>
    <w:rsid w:val="004A14BE"/>
    <w:rsid w:val="004A1608"/>
    <w:rsid w:val="004A16B5"/>
    <w:rsid w:val="004A3F63"/>
    <w:rsid w:val="004A40F6"/>
    <w:rsid w:val="004A6A81"/>
    <w:rsid w:val="004A71AE"/>
    <w:rsid w:val="004B034A"/>
    <w:rsid w:val="004B0621"/>
    <w:rsid w:val="004B1A2E"/>
    <w:rsid w:val="004B215F"/>
    <w:rsid w:val="004B52D6"/>
    <w:rsid w:val="004B5718"/>
    <w:rsid w:val="004C1C49"/>
    <w:rsid w:val="004C1F9A"/>
    <w:rsid w:val="004C34EF"/>
    <w:rsid w:val="004C72D7"/>
    <w:rsid w:val="004D0529"/>
    <w:rsid w:val="004D0BA6"/>
    <w:rsid w:val="004D1002"/>
    <w:rsid w:val="004D450D"/>
    <w:rsid w:val="004D6AF3"/>
    <w:rsid w:val="004D72DB"/>
    <w:rsid w:val="004E0025"/>
    <w:rsid w:val="004E05DA"/>
    <w:rsid w:val="004E129C"/>
    <w:rsid w:val="004E1420"/>
    <w:rsid w:val="004E2D84"/>
    <w:rsid w:val="004E2EA0"/>
    <w:rsid w:val="004E3EB2"/>
    <w:rsid w:val="004E5186"/>
    <w:rsid w:val="004E5240"/>
    <w:rsid w:val="004E556A"/>
    <w:rsid w:val="004E56BE"/>
    <w:rsid w:val="004E5D0F"/>
    <w:rsid w:val="004E7947"/>
    <w:rsid w:val="004E7E4C"/>
    <w:rsid w:val="004F0975"/>
    <w:rsid w:val="004F0DAE"/>
    <w:rsid w:val="004F1E96"/>
    <w:rsid w:val="004F39B3"/>
    <w:rsid w:val="004F48AB"/>
    <w:rsid w:val="004F52A0"/>
    <w:rsid w:val="004F6F00"/>
    <w:rsid w:val="00500B0A"/>
    <w:rsid w:val="00500C9F"/>
    <w:rsid w:val="00500E8A"/>
    <w:rsid w:val="0050112B"/>
    <w:rsid w:val="00501BDE"/>
    <w:rsid w:val="00501BF1"/>
    <w:rsid w:val="0050219F"/>
    <w:rsid w:val="00502ECE"/>
    <w:rsid w:val="00503FAD"/>
    <w:rsid w:val="00504069"/>
    <w:rsid w:val="0050739F"/>
    <w:rsid w:val="0051321D"/>
    <w:rsid w:val="005135A0"/>
    <w:rsid w:val="00513B11"/>
    <w:rsid w:val="005146A2"/>
    <w:rsid w:val="005148AD"/>
    <w:rsid w:val="00515CC9"/>
    <w:rsid w:val="00516627"/>
    <w:rsid w:val="00517720"/>
    <w:rsid w:val="0051781A"/>
    <w:rsid w:val="00517CE0"/>
    <w:rsid w:val="00522085"/>
    <w:rsid w:val="00522182"/>
    <w:rsid w:val="00522810"/>
    <w:rsid w:val="00522C5C"/>
    <w:rsid w:val="0052358D"/>
    <w:rsid w:val="0052372F"/>
    <w:rsid w:val="00523D0C"/>
    <w:rsid w:val="005249EB"/>
    <w:rsid w:val="005253B8"/>
    <w:rsid w:val="0052708D"/>
    <w:rsid w:val="00530FBC"/>
    <w:rsid w:val="0053277E"/>
    <w:rsid w:val="00533A90"/>
    <w:rsid w:val="00533C3F"/>
    <w:rsid w:val="00534332"/>
    <w:rsid w:val="005361B8"/>
    <w:rsid w:val="00536294"/>
    <w:rsid w:val="00536E08"/>
    <w:rsid w:val="0053781E"/>
    <w:rsid w:val="00540556"/>
    <w:rsid w:val="0054069F"/>
    <w:rsid w:val="005435DF"/>
    <w:rsid w:val="005436FB"/>
    <w:rsid w:val="00546034"/>
    <w:rsid w:val="00547E0E"/>
    <w:rsid w:val="00551FC2"/>
    <w:rsid w:val="005529CF"/>
    <w:rsid w:val="00553295"/>
    <w:rsid w:val="00553B45"/>
    <w:rsid w:val="00554532"/>
    <w:rsid w:val="00554598"/>
    <w:rsid w:val="005551A6"/>
    <w:rsid w:val="00555261"/>
    <w:rsid w:val="00555D23"/>
    <w:rsid w:val="00557E8E"/>
    <w:rsid w:val="005616D0"/>
    <w:rsid w:val="00561E4B"/>
    <w:rsid w:val="00563240"/>
    <w:rsid w:val="0056447F"/>
    <w:rsid w:val="0056611E"/>
    <w:rsid w:val="00566560"/>
    <w:rsid w:val="00566ED4"/>
    <w:rsid w:val="005679F7"/>
    <w:rsid w:val="0057070B"/>
    <w:rsid w:val="005707F3"/>
    <w:rsid w:val="0057099C"/>
    <w:rsid w:val="00570F4D"/>
    <w:rsid w:val="00571BEC"/>
    <w:rsid w:val="00571D0D"/>
    <w:rsid w:val="0057378C"/>
    <w:rsid w:val="00575381"/>
    <w:rsid w:val="0057630A"/>
    <w:rsid w:val="005765B5"/>
    <w:rsid w:val="00576F15"/>
    <w:rsid w:val="00580064"/>
    <w:rsid w:val="00580BF7"/>
    <w:rsid w:val="00581079"/>
    <w:rsid w:val="0058123C"/>
    <w:rsid w:val="005826B7"/>
    <w:rsid w:val="0058300C"/>
    <w:rsid w:val="00584E88"/>
    <w:rsid w:val="00584E9B"/>
    <w:rsid w:val="005851A4"/>
    <w:rsid w:val="00585A78"/>
    <w:rsid w:val="00586AD3"/>
    <w:rsid w:val="00586EEB"/>
    <w:rsid w:val="00586F37"/>
    <w:rsid w:val="00587AB3"/>
    <w:rsid w:val="005939CE"/>
    <w:rsid w:val="00593CE0"/>
    <w:rsid w:val="00594192"/>
    <w:rsid w:val="00595925"/>
    <w:rsid w:val="00596390"/>
    <w:rsid w:val="00596516"/>
    <w:rsid w:val="005A2089"/>
    <w:rsid w:val="005A5A5A"/>
    <w:rsid w:val="005A5FE7"/>
    <w:rsid w:val="005A6E9D"/>
    <w:rsid w:val="005B0759"/>
    <w:rsid w:val="005B1216"/>
    <w:rsid w:val="005B1DCB"/>
    <w:rsid w:val="005B2357"/>
    <w:rsid w:val="005B25AD"/>
    <w:rsid w:val="005B431A"/>
    <w:rsid w:val="005B4B66"/>
    <w:rsid w:val="005B55EC"/>
    <w:rsid w:val="005B5ADC"/>
    <w:rsid w:val="005B5BF9"/>
    <w:rsid w:val="005B5DE4"/>
    <w:rsid w:val="005B669E"/>
    <w:rsid w:val="005B6C66"/>
    <w:rsid w:val="005B770D"/>
    <w:rsid w:val="005C0828"/>
    <w:rsid w:val="005C1EBD"/>
    <w:rsid w:val="005C1FDC"/>
    <w:rsid w:val="005C20AB"/>
    <w:rsid w:val="005C3501"/>
    <w:rsid w:val="005C37E6"/>
    <w:rsid w:val="005C39C0"/>
    <w:rsid w:val="005C3D50"/>
    <w:rsid w:val="005C5EF1"/>
    <w:rsid w:val="005C6654"/>
    <w:rsid w:val="005C7C1C"/>
    <w:rsid w:val="005D2991"/>
    <w:rsid w:val="005D2BF7"/>
    <w:rsid w:val="005D42E7"/>
    <w:rsid w:val="005D451D"/>
    <w:rsid w:val="005D65AC"/>
    <w:rsid w:val="005D79E5"/>
    <w:rsid w:val="005E0541"/>
    <w:rsid w:val="005E0B8C"/>
    <w:rsid w:val="005E0CD9"/>
    <w:rsid w:val="005E2585"/>
    <w:rsid w:val="005E2881"/>
    <w:rsid w:val="005E2D13"/>
    <w:rsid w:val="005E3F17"/>
    <w:rsid w:val="005E62A1"/>
    <w:rsid w:val="005E660C"/>
    <w:rsid w:val="005E7B24"/>
    <w:rsid w:val="005E7B51"/>
    <w:rsid w:val="005E7EC0"/>
    <w:rsid w:val="005F1EA8"/>
    <w:rsid w:val="005F317F"/>
    <w:rsid w:val="005F37C2"/>
    <w:rsid w:val="005F3CD4"/>
    <w:rsid w:val="005F3D69"/>
    <w:rsid w:val="005F796D"/>
    <w:rsid w:val="006000A1"/>
    <w:rsid w:val="006028AD"/>
    <w:rsid w:val="006051CE"/>
    <w:rsid w:val="0060695C"/>
    <w:rsid w:val="00606C04"/>
    <w:rsid w:val="0061123E"/>
    <w:rsid w:val="006117B4"/>
    <w:rsid w:val="00611DCC"/>
    <w:rsid w:val="0061545A"/>
    <w:rsid w:val="0061572C"/>
    <w:rsid w:val="00616284"/>
    <w:rsid w:val="00616D61"/>
    <w:rsid w:val="00617280"/>
    <w:rsid w:val="00620186"/>
    <w:rsid w:val="006204D1"/>
    <w:rsid w:val="00620CE5"/>
    <w:rsid w:val="00623906"/>
    <w:rsid w:val="006240EB"/>
    <w:rsid w:val="00624A00"/>
    <w:rsid w:val="00625E16"/>
    <w:rsid w:val="00626475"/>
    <w:rsid w:val="00630EB8"/>
    <w:rsid w:val="00631A9D"/>
    <w:rsid w:val="00631B45"/>
    <w:rsid w:val="006320C7"/>
    <w:rsid w:val="00633F3C"/>
    <w:rsid w:val="00635B21"/>
    <w:rsid w:val="0063664D"/>
    <w:rsid w:val="0063710D"/>
    <w:rsid w:val="006408E1"/>
    <w:rsid w:val="0064138F"/>
    <w:rsid w:val="006416E6"/>
    <w:rsid w:val="006432B9"/>
    <w:rsid w:val="00645174"/>
    <w:rsid w:val="00647B77"/>
    <w:rsid w:val="00647F66"/>
    <w:rsid w:val="00650445"/>
    <w:rsid w:val="00650E18"/>
    <w:rsid w:val="006511FF"/>
    <w:rsid w:val="0065222C"/>
    <w:rsid w:val="00652544"/>
    <w:rsid w:val="0065329E"/>
    <w:rsid w:val="00653D76"/>
    <w:rsid w:val="00654C09"/>
    <w:rsid w:val="00654E31"/>
    <w:rsid w:val="0065668E"/>
    <w:rsid w:val="00662091"/>
    <w:rsid w:val="00662EC6"/>
    <w:rsid w:val="00666D46"/>
    <w:rsid w:val="00667B79"/>
    <w:rsid w:val="00670681"/>
    <w:rsid w:val="0067178B"/>
    <w:rsid w:val="00671D1A"/>
    <w:rsid w:val="00671F25"/>
    <w:rsid w:val="006734A5"/>
    <w:rsid w:val="006734C0"/>
    <w:rsid w:val="00673518"/>
    <w:rsid w:val="00674766"/>
    <w:rsid w:val="00676652"/>
    <w:rsid w:val="00676DFD"/>
    <w:rsid w:val="00676F3C"/>
    <w:rsid w:val="00680D3A"/>
    <w:rsid w:val="0068145C"/>
    <w:rsid w:val="00684AFB"/>
    <w:rsid w:val="00685D03"/>
    <w:rsid w:val="00686905"/>
    <w:rsid w:val="00686BED"/>
    <w:rsid w:val="00687B85"/>
    <w:rsid w:val="006917B7"/>
    <w:rsid w:val="00691C52"/>
    <w:rsid w:val="0069328D"/>
    <w:rsid w:val="006944C6"/>
    <w:rsid w:val="00694B7B"/>
    <w:rsid w:val="00696354"/>
    <w:rsid w:val="00697698"/>
    <w:rsid w:val="006A0751"/>
    <w:rsid w:val="006A31AD"/>
    <w:rsid w:val="006A398A"/>
    <w:rsid w:val="006A5319"/>
    <w:rsid w:val="006A5470"/>
    <w:rsid w:val="006A5687"/>
    <w:rsid w:val="006A6853"/>
    <w:rsid w:val="006B021D"/>
    <w:rsid w:val="006B077A"/>
    <w:rsid w:val="006B0C23"/>
    <w:rsid w:val="006B0EF3"/>
    <w:rsid w:val="006B188F"/>
    <w:rsid w:val="006B26A0"/>
    <w:rsid w:val="006B5E98"/>
    <w:rsid w:val="006B660C"/>
    <w:rsid w:val="006B66A5"/>
    <w:rsid w:val="006B6D8D"/>
    <w:rsid w:val="006C202E"/>
    <w:rsid w:val="006C20F6"/>
    <w:rsid w:val="006C2DC2"/>
    <w:rsid w:val="006C30D3"/>
    <w:rsid w:val="006C3654"/>
    <w:rsid w:val="006C3B71"/>
    <w:rsid w:val="006C6628"/>
    <w:rsid w:val="006C6DE4"/>
    <w:rsid w:val="006C7CC5"/>
    <w:rsid w:val="006C7FB4"/>
    <w:rsid w:val="006D22BA"/>
    <w:rsid w:val="006D3203"/>
    <w:rsid w:val="006D37BB"/>
    <w:rsid w:val="006D485A"/>
    <w:rsid w:val="006D5427"/>
    <w:rsid w:val="006D72E4"/>
    <w:rsid w:val="006D75CF"/>
    <w:rsid w:val="006E0624"/>
    <w:rsid w:val="006E089C"/>
    <w:rsid w:val="006E247A"/>
    <w:rsid w:val="006E3B6B"/>
    <w:rsid w:val="006E3D98"/>
    <w:rsid w:val="006E4E0D"/>
    <w:rsid w:val="006E5615"/>
    <w:rsid w:val="006E5C7E"/>
    <w:rsid w:val="006E6F9A"/>
    <w:rsid w:val="006F1007"/>
    <w:rsid w:val="006F3819"/>
    <w:rsid w:val="006F49B0"/>
    <w:rsid w:val="006F4CDB"/>
    <w:rsid w:val="006F5330"/>
    <w:rsid w:val="006F635B"/>
    <w:rsid w:val="0070043A"/>
    <w:rsid w:val="007008AA"/>
    <w:rsid w:val="007008D7"/>
    <w:rsid w:val="00700BF6"/>
    <w:rsid w:val="00701ECB"/>
    <w:rsid w:val="007027A5"/>
    <w:rsid w:val="00702F39"/>
    <w:rsid w:val="00704C43"/>
    <w:rsid w:val="00704F10"/>
    <w:rsid w:val="00705306"/>
    <w:rsid w:val="007054EA"/>
    <w:rsid w:val="0070553C"/>
    <w:rsid w:val="0070559B"/>
    <w:rsid w:val="00707398"/>
    <w:rsid w:val="007076D4"/>
    <w:rsid w:val="0071080B"/>
    <w:rsid w:val="00712435"/>
    <w:rsid w:val="00712D7F"/>
    <w:rsid w:val="00712E6A"/>
    <w:rsid w:val="00712E71"/>
    <w:rsid w:val="007133C7"/>
    <w:rsid w:val="007145DA"/>
    <w:rsid w:val="0071598B"/>
    <w:rsid w:val="00716327"/>
    <w:rsid w:val="00717EB5"/>
    <w:rsid w:val="00720A41"/>
    <w:rsid w:val="00721079"/>
    <w:rsid w:val="007227CC"/>
    <w:rsid w:val="00723AB2"/>
    <w:rsid w:val="007250AB"/>
    <w:rsid w:val="007311D1"/>
    <w:rsid w:val="00732AF2"/>
    <w:rsid w:val="00732AF8"/>
    <w:rsid w:val="00735FAE"/>
    <w:rsid w:val="00736472"/>
    <w:rsid w:val="007405DB"/>
    <w:rsid w:val="00741383"/>
    <w:rsid w:val="00743754"/>
    <w:rsid w:val="007437AD"/>
    <w:rsid w:val="00745967"/>
    <w:rsid w:val="007513F3"/>
    <w:rsid w:val="00751D2C"/>
    <w:rsid w:val="00752271"/>
    <w:rsid w:val="00752AD3"/>
    <w:rsid w:val="007532A9"/>
    <w:rsid w:val="00753820"/>
    <w:rsid w:val="00753A3F"/>
    <w:rsid w:val="00754394"/>
    <w:rsid w:val="007548F3"/>
    <w:rsid w:val="007553D4"/>
    <w:rsid w:val="00755C46"/>
    <w:rsid w:val="00756455"/>
    <w:rsid w:val="00756D6B"/>
    <w:rsid w:val="007572B1"/>
    <w:rsid w:val="00760407"/>
    <w:rsid w:val="00760E25"/>
    <w:rsid w:val="0076298D"/>
    <w:rsid w:val="00763435"/>
    <w:rsid w:val="00767E63"/>
    <w:rsid w:val="00767F8D"/>
    <w:rsid w:val="007702B9"/>
    <w:rsid w:val="00770427"/>
    <w:rsid w:val="0077281D"/>
    <w:rsid w:val="007743A0"/>
    <w:rsid w:val="007752D3"/>
    <w:rsid w:val="007773A8"/>
    <w:rsid w:val="00782A03"/>
    <w:rsid w:val="00785181"/>
    <w:rsid w:val="00785EA7"/>
    <w:rsid w:val="00790511"/>
    <w:rsid w:val="00792057"/>
    <w:rsid w:val="007929F0"/>
    <w:rsid w:val="00793113"/>
    <w:rsid w:val="00793B4A"/>
    <w:rsid w:val="00793C70"/>
    <w:rsid w:val="00794041"/>
    <w:rsid w:val="0079437B"/>
    <w:rsid w:val="00794D00"/>
    <w:rsid w:val="0079557C"/>
    <w:rsid w:val="00797CE6"/>
    <w:rsid w:val="007A124F"/>
    <w:rsid w:val="007A1F09"/>
    <w:rsid w:val="007A4B1C"/>
    <w:rsid w:val="007A5533"/>
    <w:rsid w:val="007A55EC"/>
    <w:rsid w:val="007A5C60"/>
    <w:rsid w:val="007A698F"/>
    <w:rsid w:val="007A7036"/>
    <w:rsid w:val="007A7EBF"/>
    <w:rsid w:val="007B1660"/>
    <w:rsid w:val="007B29A8"/>
    <w:rsid w:val="007B45AA"/>
    <w:rsid w:val="007B4FDE"/>
    <w:rsid w:val="007B5B0D"/>
    <w:rsid w:val="007B6C93"/>
    <w:rsid w:val="007C0C6D"/>
    <w:rsid w:val="007C0DD9"/>
    <w:rsid w:val="007C11DB"/>
    <w:rsid w:val="007C4886"/>
    <w:rsid w:val="007C60FB"/>
    <w:rsid w:val="007C63B6"/>
    <w:rsid w:val="007C6BDF"/>
    <w:rsid w:val="007C6DA9"/>
    <w:rsid w:val="007C758A"/>
    <w:rsid w:val="007D0BE8"/>
    <w:rsid w:val="007D368B"/>
    <w:rsid w:val="007D3C27"/>
    <w:rsid w:val="007D4681"/>
    <w:rsid w:val="007D7276"/>
    <w:rsid w:val="007E080F"/>
    <w:rsid w:val="007E1A86"/>
    <w:rsid w:val="007E62FB"/>
    <w:rsid w:val="007E6449"/>
    <w:rsid w:val="007E6DD5"/>
    <w:rsid w:val="007F134B"/>
    <w:rsid w:val="007F1518"/>
    <w:rsid w:val="007F1DA5"/>
    <w:rsid w:val="007F2325"/>
    <w:rsid w:val="007F2524"/>
    <w:rsid w:val="007F42E9"/>
    <w:rsid w:val="007F439A"/>
    <w:rsid w:val="007F44C6"/>
    <w:rsid w:val="007F70D0"/>
    <w:rsid w:val="008013CC"/>
    <w:rsid w:val="008029E3"/>
    <w:rsid w:val="00802DCD"/>
    <w:rsid w:val="00803570"/>
    <w:rsid w:val="0080538D"/>
    <w:rsid w:val="00806A33"/>
    <w:rsid w:val="00806B03"/>
    <w:rsid w:val="00806CA3"/>
    <w:rsid w:val="008078A3"/>
    <w:rsid w:val="00810446"/>
    <w:rsid w:val="008110A4"/>
    <w:rsid w:val="0081142B"/>
    <w:rsid w:val="00812597"/>
    <w:rsid w:val="008136B3"/>
    <w:rsid w:val="00814B7F"/>
    <w:rsid w:val="00814E97"/>
    <w:rsid w:val="0081547B"/>
    <w:rsid w:val="00816876"/>
    <w:rsid w:val="00816D98"/>
    <w:rsid w:val="0081774D"/>
    <w:rsid w:val="00820351"/>
    <w:rsid w:val="0082123D"/>
    <w:rsid w:val="00821AB4"/>
    <w:rsid w:val="008229AE"/>
    <w:rsid w:val="008235E2"/>
    <w:rsid w:val="008250B5"/>
    <w:rsid w:val="008250CD"/>
    <w:rsid w:val="00826947"/>
    <w:rsid w:val="008275EE"/>
    <w:rsid w:val="008311E5"/>
    <w:rsid w:val="008318DA"/>
    <w:rsid w:val="00832554"/>
    <w:rsid w:val="0083319A"/>
    <w:rsid w:val="008336CD"/>
    <w:rsid w:val="00837618"/>
    <w:rsid w:val="00840FC4"/>
    <w:rsid w:val="00841052"/>
    <w:rsid w:val="00841A1C"/>
    <w:rsid w:val="0084322B"/>
    <w:rsid w:val="008445B3"/>
    <w:rsid w:val="008465EF"/>
    <w:rsid w:val="0084673C"/>
    <w:rsid w:val="00851CC4"/>
    <w:rsid w:val="00852690"/>
    <w:rsid w:val="008535AB"/>
    <w:rsid w:val="00854383"/>
    <w:rsid w:val="0085480A"/>
    <w:rsid w:val="00855FAC"/>
    <w:rsid w:val="00856221"/>
    <w:rsid w:val="00856278"/>
    <w:rsid w:val="0085648E"/>
    <w:rsid w:val="00856B13"/>
    <w:rsid w:val="00856F8F"/>
    <w:rsid w:val="00857621"/>
    <w:rsid w:val="008606D5"/>
    <w:rsid w:val="00861E81"/>
    <w:rsid w:val="00862805"/>
    <w:rsid w:val="0086408F"/>
    <w:rsid w:val="00865B24"/>
    <w:rsid w:val="00865E46"/>
    <w:rsid w:val="00866342"/>
    <w:rsid w:val="00866344"/>
    <w:rsid w:val="00867682"/>
    <w:rsid w:val="00870570"/>
    <w:rsid w:val="008715D2"/>
    <w:rsid w:val="00871954"/>
    <w:rsid w:val="00871965"/>
    <w:rsid w:val="00872707"/>
    <w:rsid w:val="00872A15"/>
    <w:rsid w:val="00873565"/>
    <w:rsid w:val="00873B3B"/>
    <w:rsid w:val="0087478B"/>
    <w:rsid w:val="00874EB5"/>
    <w:rsid w:val="00876271"/>
    <w:rsid w:val="008764ED"/>
    <w:rsid w:val="00876624"/>
    <w:rsid w:val="008777C0"/>
    <w:rsid w:val="00880416"/>
    <w:rsid w:val="00880B22"/>
    <w:rsid w:val="00880CA2"/>
    <w:rsid w:val="00881286"/>
    <w:rsid w:val="00881848"/>
    <w:rsid w:val="00882544"/>
    <w:rsid w:val="00882DAB"/>
    <w:rsid w:val="00884A06"/>
    <w:rsid w:val="00884A5C"/>
    <w:rsid w:val="00886A74"/>
    <w:rsid w:val="008873E3"/>
    <w:rsid w:val="0088759E"/>
    <w:rsid w:val="00891A9C"/>
    <w:rsid w:val="0089265E"/>
    <w:rsid w:val="008926C9"/>
    <w:rsid w:val="00892E6F"/>
    <w:rsid w:val="00893369"/>
    <w:rsid w:val="00893B33"/>
    <w:rsid w:val="008942BC"/>
    <w:rsid w:val="00894BD7"/>
    <w:rsid w:val="00894D23"/>
    <w:rsid w:val="008969B3"/>
    <w:rsid w:val="00896A45"/>
    <w:rsid w:val="008A060C"/>
    <w:rsid w:val="008A07FC"/>
    <w:rsid w:val="008A0C36"/>
    <w:rsid w:val="008A153F"/>
    <w:rsid w:val="008A17DC"/>
    <w:rsid w:val="008A237E"/>
    <w:rsid w:val="008A25E6"/>
    <w:rsid w:val="008A462C"/>
    <w:rsid w:val="008A4A5A"/>
    <w:rsid w:val="008A4A7A"/>
    <w:rsid w:val="008A4AC6"/>
    <w:rsid w:val="008A5B62"/>
    <w:rsid w:val="008A5BEA"/>
    <w:rsid w:val="008A7F39"/>
    <w:rsid w:val="008B0A99"/>
    <w:rsid w:val="008B5815"/>
    <w:rsid w:val="008B60DE"/>
    <w:rsid w:val="008B626B"/>
    <w:rsid w:val="008B671C"/>
    <w:rsid w:val="008B6E4A"/>
    <w:rsid w:val="008B6F0D"/>
    <w:rsid w:val="008C2208"/>
    <w:rsid w:val="008C3EC5"/>
    <w:rsid w:val="008C6269"/>
    <w:rsid w:val="008C78E2"/>
    <w:rsid w:val="008C7CDC"/>
    <w:rsid w:val="008C7D13"/>
    <w:rsid w:val="008D333A"/>
    <w:rsid w:val="008D3E9D"/>
    <w:rsid w:val="008D4111"/>
    <w:rsid w:val="008D41AA"/>
    <w:rsid w:val="008D6E6A"/>
    <w:rsid w:val="008D74A9"/>
    <w:rsid w:val="008E0F53"/>
    <w:rsid w:val="008E13CC"/>
    <w:rsid w:val="008E2514"/>
    <w:rsid w:val="008E328A"/>
    <w:rsid w:val="008E36B7"/>
    <w:rsid w:val="008E505D"/>
    <w:rsid w:val="008E6232"/>
    <w:rsid w:val="008E6770"/>
    <w:rsid w:val="008E7152"/>
    <w:rsid w:val="008F16C6"/>
    <w:rsid w:val="008F3378"/>
    <w:rsid w:val="008F39F5"/>
    <w:rsid w:val="008F3BF5"/>
    <w:rsid w:val="008F4798"/>
    <w:rsid w:val="00901583"/>
    <w:rsid w:val="00902229"/>
    <w:rsid w:val="00905823"/>
    <w:rsid w:val="009070C4"/>
    <w:rsid w:val="009139FF"/>
    <w:rsid w:val="0091417A"/>
    <w:rsid w:val="009145A3"/>
    <w:rsid w:val="00915248"/>
    <w:rsid w:val="009157D2"/>
    <w:rsid w:val="0091691D"/>
    <w:rsid w:val="009170FF"/>
    <w:rsid w:val="009173BF"/>
    <w:rsid w:val="0092003D"/>
    <w:rsid w:val="009203BD"/>
    <w:rsid w:val="00921ACE"/>
    <w:rsid w:val="00923048"/>
    <w:rsid w:val="009258C7"/>
    <w:rsid w:val="00925AEA"/>
    <w:rsid w:val="00925BD5"/>
    <w:rsid w:val="00925BF6"/>
    <w:rsid w:val="00925C5C"/>
    <w:rsid w:val="0092606C"/>
    <w:rsid w:val="0092635B"/>
    <w:rsid w:val="009264F0"/>
    <w:rsid w:val="0092772C"/>
    <w:rsid w:val="0093037D"/>
    <w:rsid w:val="00930661"/>
    <w:rsid w:val="00930E3B"/>
    <w:rsid w:val="00931C5F"/>
    <w:rsid w:val="00933F6C"/>
    <w:rsid w:val="009372C3"/>
    <w:rsid w:val="00937699"/>
    <w:rsid w:val="0094192B"/>
    <w:rsid w:val="00943421"/>
    <w:rsid w:val="00943915"/>
    <w:rsid w:val="00943A83"/>
    <w:rsid w:val="0094436A"/>
    <w:rsid w:val="009445CE"/>
    <w:rsid w:val="00945B64"/>
    <w:rsid w:val="00945DE7"/>
    <w:rsid w:val="00945E50"/>
    <w:rsid w:val="00946F4C"/>
    <w:rsid w:val="0095012C"/>
    <w:rsid w:val="00950ABB"/>
    <w:rsid w:val="0095175B"/>
    <w:rsid w:val="00951AAB"/>
    <w:rsid w:val="00951F18"/>
    <w:rsid w:val="0095315D"/>
    <w:rsid w:val="00953667"/>
    <w:rsid w:val="00954502"/>
    <w:rsid w:val="0095588F"/>
    <w:rsid w:val="00955B1E"/>
    <w:rsid w:val="00956B73"/>
    <w:rsid w:val="00957E30"/>
    <w:rsid w:val="00957F43"/>
    <w:rsid w:val="009604F4"/>
    <w:rsid w:val="00962B24"/>
    <w:rsid w:val="00962E8A"/>
    <w:rsid w:val="009631B5"/>
    <w:rsid w:val="009635A1"/>
    <w:rsid w:val="009646B0"/>
    <w:rsid w:val="009646D2"/>
    <w:rsid w:val="00964D36"/>
    <w:rsid w:val="009652CF"/>
    <w:rsid w:val="00966B41"/>
    <w:rsid w:val="00967463"/>
    <w:rsid w:val="0096782A"/>
    <w:rsid w:val="009708AA"/>
    <w:rsid w:val="00973B00"/>
    <w:rsid w:val="00975169"/>
    <w:rsid w:val="0097567A"/>
    <w:rsid w:val="00976C97"/>
    <w:rsid w:val="00977BAB"/>
    <w:rsid w:val="00983B10"/>
    <w:rsid w:val="0098573D"/>
    <w:rsid w:val="00986280"/>
    <w:rsid w:val="00986465"/>
    <w:rsid w:val="00986903"/>
    <w:rsid w:val="0099018B"/>
    <w:rsid w:val="00991464"/>
    <w:rsid w:val="00991D5D"/>
    <w:rsid w:val="00991FE9"/>
    <w:rsid w:val="00992AB8"/>
    <w:rsid w:val="00992BF6"/>
    <w:rsid w:val="0099744D"/>
    <w:rsid w:val="009A0603"/>
    <w:rsid w:val="009A298E"/>
    <w:rsid w:val="009A2C85"/>
    <w:rsid w:val="009A376D"/>
    <w:rsid w:val="009A3A21"/>
    <w:rsid w:val="009A5289"/>
    <w:rsid w:val="009A5EC5"/>
    <w:rsid w:val="009A6082"/>
    <w:rsid w:val="009A6740"/>
    <w:rsid w:val="009A69C8"/>
    <w:rsid w:val="009A6B3E"/>
    <w:rsid w:val="009B20CB"/>
    <w:rsid w:val="009B31D0"/>
    <w:rsid w:val="009B3A3C"/>
    <w:rsid w:val="009B4625"/>
    <w:rsid w:val="009B558C"/>
    <w:rsid w:val="009B5C1C"/>
    <w:rsid w:val="009B5F44"/>
    <w:rsid w:val="009B640E"/>
    <w:rsid w:val="009B7CD5"/>
    <w:rsid w:val="009B7D85"/>
    <w:rsid w:val="009C09CB"/>
    <w:rsid w:val="009C0B55"/>
    <w:rsid w:val="009C10CD"/>
    <w:rsid w:val="009C1145"/>
    <w:rsid w:val="009C219C"/>
    <w:rsid w:val="009C2DAF"/>
    <w:rsid w:val="009C3161"/>
    <w:rsid w:val="009C3CCD"/>
    <w:rsid w:val="009C3DD4"/>
    <w:rsid w:val="009C46B5"/>
    <w:rsid w:val="009C4FE4"/>
    <w:rsid w:val="009C51E2"/>
    <w:rsid w:val="009C6668"/>
    <w:rsid w:val="009C7265"/>
    <w:rsid w:val="009C7AAE"/>
    <w:rsid w:val="009D0716"/>
    <w:rsid w:val="009D205C"/>
    <w:rsid w:val="009D26E4"/>
    <w:rsid w:val="009D26ED"/>
    <w:rsid w:val="009D2AD4"/>
    <w:rsid w:val="009D3311"/>
    <w:rsid w:val="009D3BCC"/>
    <w:rsid w:val="009D496A"/>
    <w:rsid w:val="009D5586"/>
    <w:rsid w:val="009D5B18"/>
    <w:rsid w:val="009D5DB2"/>
    <w:rsid w:val="009D689E"/>
    <w:rsid w:val="009D7A61"/>
    <w:rsid w:val="009E22F8"/>
    <w:rsid w:val="009E324B"/>
    <w:rsid w:val="009E3E36"/>
    <w:rsid w:val="009E4F5F"/>
    <w:rsid w:val="009E60A8"/>
    <w:rsid w:val="009F00E1"/>
    <w:rsid w:val="009F0BC0"/>
    <w:rsid w:val="009F1103"/>
    <w:rsid w:val="009F182D"/>
    <w:rsid w:val="009F3B77"/>
    <w:rsid w:val="009F3E31"/>
    <w:rsid w:val="009F458A"/>
    <w:rsid w:val="009F45A6"/>
    <w:rsid w:val="009F48C9"/>
    <w:rsid w:val="009F4B1C"/>
    <w:rsid w:val="009F6887"/>
    <w:rsid w:val="009F7E49"/>
    <w:rsid w:val="00A00CD6"/>
    <w:rsid w:val="00A00EE1"/>
    <w:rsid w:val="00A010FC"/>
    <w:rsid w:val="00A036EC"/>
    <w:rsid w:val="00A0670B"/>
    <w:rsid w:val="00A1098A"/>
    <w:rsid w:val="00A10DF5"/>
    <w:rsid w:val="00A120B5"/>
    <w:rsid w:val="00A12BED"/>
    <w:rsid w:val="00A13C7E"/>
    <w:rsid w:val="00A148B2"/>
    <w:rsid w:val="00A16624"/>
    <w:rsid w:val="00A21E3C"/>
    <w:rsid w:val="00A22235"/>
    <w:rsid w:val="00A232BB"/>
    <w:rsid w:val="00A234E8"/>
    <w:rsid w:val="00A23A28"/>
    <w:rsid w:val="00A2640B"/>
    <w:rsid w:val="00A266C9"/>
    <w:rsid w:val="00A31634"/>
    <w:rsid w:val="00A32DAC"/>
    <w:rsid w:val="00A33166"/>
    <w:rsid w:val="00A350E7"/>
    <w:rsid w:val="00A36CE4"/>
    <w:rsid w:val="00A376AF"/>
    <w:rsid w:val="00A413A5"/>
    <w:rsid w:val="00A4181B"/>
    <w:rsid w:val="00A4193D"/>
    <w:rsid w:val="00A41BB7"/>
    <w:rsid w:val="00A41D7E"/>
    <w:rsid w:val="00A4328F"/>
    <w:rsid w:val="00A43568"/>
    <w:rsid w:val="00A43BD7"/>
    <w:rsid w:val="00A4492F"/>
    <w:rsid w:val="00A4519B"/>
    <w:rsid w:val="00A460F5"/>
    <w:rsid w:val="00A472AF"/>
    <w:rsid w:val="00A5125C"/>
    <w:rsid w:val="00A51A36"/>
    <w:rsid w:val="00A5211F"/>
    <w:rsid w:val="00A539C2"/>
    <w:rsid w:val="00A53B79"/>
    <w:rsid w:val="00A53ECA"/>
    <w:rsid w:val="00A54A7C"/>
    <w:rsid w:val="00A55BA1"/>
    <w:rsid w:val="00A55EE2"/>
    <w:rsid w:val="00A57A02"/>
    <w:rsid w:val="00A57A94"/>
    <w:rsid w:val="00A603D3"/>
    <w:rsid w:val="00A6200A"/>
    <w:rsid w:val="00A6221F"/>
    <w:rsid w:val="00A654F8"/>
    <w:rsid w:val="00A657CC"/>
    <w:rsid w:val="00A66285"/>
    <w:rsid w:val="00A664DE"/>
    <w:rsid w:val="00A70282"/>
    <w:rsid w:val="00A71899"/>
    <w:rsid w:val="00A729E2"/>
    <w:rsid w:val="00A73D70"/>
    <w:rsid w:val="00A74FEB"/>
    <w:rsid w:val="00A755A0"/>
    <w:rsid w:val="00A755B5"/>
    <w:rsid w:val="00A7591A"/>
    <w:rsid w:val="00A75E3E"/>
    <w:rsid w:val="00A75FF9"/>
    <w:rsid w:val="00A7797A"/>
    <w:rsid w:val="00A8028C"/>
    <w:rsid w:val="00A83023"/>
    <w:rsid w:val="00A83233"/>
    <w:rsid w:val="00A834A0"/>
    <w:rsid w:val="00A86279"/>
    <w:rsid w:val="00A86789"/>
    <w:rsid w:val="00A874B1"/>
    <w:rsid w:val="00A87524"/>
    <w:rsid w:val="00A87F8F"/>
    <w:rsid w:val="00A907EB"/>
    <w:rsid w:val="00A91737"/>
    <w:rsid w:val="00A91CDC"/>
    <w:rsid w:val="00A9201B"/>
    <w:rsid w:val="00A92214"/>
    <w:rsid w:val="00A923DF"/>
    <w:rsid w:val="00A94A76"/>
    <w:rsid w:val="00A97025"/>
    <w:rsid w:val="00A97600"/>
    <w:rsid w:val="00A9760C"/>
    <w:rsid w:val="00A97971"/>
    <w:rsid w:val="00AA0E3E"/>
    <w:rsid w:val="00AA30BA"/>
    <w:rsid w:val="00AA4990"/>
    <w:rsid w:val="00AA51EE"/>
    <w:rsid w:val="00AA5800"/>
    <w:rsid w:val="00AA6492"/>
    <w:rsid w:val="00AA6AAB"/>
    <w:rsid w:val="00AB5EF3"/>
    <w:rsid w:val="00AB6BDC"/>
    <w:rsid w:val="00AC24A3"/>
    <w:rsid w:val="00AC3BD4"/>
    <w:rsid w:val="00AC3F1C"/>
    <w:rsid w:val="00AC5E4A"/>
    <w:rsid w:val="00AC62EA"/>
    <w:rsid w:val="00AC6947"/>
    <w:rsid w:val="00AC714F"/>
    <w:rsid w:val="00AC7D81"/>
    <w:rsid w:val="00AD158F"/>
    <w:rsid w:val="00AD16B4"/>
    <w:rsid w:val="00AD16FB"/>
    <w:rsid w:val="00AD3F9A"/>
    <w:rsid w:val="00AD492F"/>
    <w:rsid w:val="00AD4AA5"/>
    <w:rsid w:val="00AD574B"/>
    <w:rsid w:val="00AE09A9"/>
    <w:rsid w:val="00AE2117"/>
    <w:rsid w:val="00AE2604"/>
    <w:rsid w:val="00AE3909"/>
    <w:rsid w:val="00AE46D1"/>
    <w:rsid w:val="00AE4A51"/>
    <w:rsid w:val="00AE4BE8"/>
    <w:rsid w:val="00AE56A6"/>
    <w:rsid w:val="00AE5DAB"/>
    <w:rsid w:val="00AE5E9C"/>
    <w:rsid w:val="00AE628D"/>
    <w:rsid w:val="00AE6FF0"/>
    <w:rsid w:val="00AE6FF3"/>
    <w:rsid w:val="00AF0363"/>
    <w:rsid w:val="00AF0401"/>
    <w:rsid w:val="00AF08A7"/>
    <w:rsid w:val="00AF2131"/>
    <w:rsid w:val="00AF2D7B"/>
    <w:rsid w:val="00AF591C"/>
    <w:rsid w:val="00AF704C"/>
    <w:rsid w:val="00AF79D3"/>
    <w:rsid w:val="00B005CA"/>
    <w:rsid w:val="00B00A9F"/>
    <w:rsid w:val="00B00C61"/>
    <w:rsid w:val="00B01D7B"/>
    <w:rsid w:val="00B021AD"/>
    <w:rsid w:val="00B027F1"/>
    <w:rsid w:val="00B037D9"/>
    <w:rsid w:val="00B038AA"/>
    <w:rsid w:val="00B04DC4"/>
    <w:rsid w:val="00B05C23"/>
    <w:rsid w:val="00B0678B"/>
    <w:rsid w:val="00B07AC2"/>
    <w:rsid w:val="00B11257"/>
    <w:rsid w:val="00B1186B"/>
    <w:rsid w:val="00B12379"/>
    <w:rsid w:val="00B1249B"/>
    <w:rsid w:val="00B12825"/>
    <w:rsid w:val="00B13200"/>
    <w:rsid w:val="00B13BED"/>
    <w:rsid w:val="00B14238"/>
    <w:rsid w:val="00B15E55"/>
    <w:rsid w:val="00B229CF"/>
    <w:rsid w:val="00B22A69"/>
    <w:rsid w:val="00B24032"/>
    <w:rsid w:val="00B24472"/>
    <w:rsid w:val="00B24588"/>
    <w:rsid w:val="00B25193"/>
    <w:rsid w:val="00B2540D"/>
    <w:rsid w:val="00B25B6B"/>
    <w:rsid w:val="00B25C1F"/>
    <w:rsid w:val="00B26322"/>
    <w:rsid w:val="00B31989"/>
    <w:rsid w:val="00B31C26"/>
    <w:rsid w:val="00B33429"/>
    <w:rsid w:val="00B34D14"/>
    <w:rsid w:val="00B34EF5"/>
    <w:rsid w:val="00B35B0D"/>
    <w:rsid w:val="00B40B67"/>
    <w:rsid w:val="00B40D66"/>
    <w:rsid w:val="00B4318A"/>
    <w:rsid w:val="00B43427"/>
    <w:rsid w:val="00B43B31"/>
    <w:rsid w:val="00B44964"/>
    <w:rsid w:val="00B455EF"/>
    <w:rsid w:val="00B46A72"/>
    <w:rsid w:val="00B46BFB"/>
    <w:rsid w:val="00B46F00"/>
    <w:rsid w:val="00B50566"/>
    <w:rsid w:val="00B52449"/>
    <w:rsid w:val="00B53D00"/>
    <w:rsid w:val="00B54405"/>
    <w:rsid w:val="00B54959"/>
    <w:rsid w:val="00B55912"/>
    <w:rsid w:val="00B55F8D"/>
    <w:rsid w:val="00B61E04"/>
    <w:rsid w:val="00B6218F"/>
    <w:rsid w:val="00B6467B"/>
    <w:rsid w:val="00B646D8"/>
    <w:rsid w:val="00B6471E"/>
    <w:rsid w:val="00B65C9F"/>
    <w:rsid w:val="00B66614"/>
    <w:rsid w:val="00B66EBF"/>
    <w:rsid w:val="00B67415"/>
    <w:rsid w:val="00B6769C"/>
    <w:rsid w:val="00B7154B"/>
    <w:rsid w:val="00B72BC9"/>
    <w:rsid w:val="00B75CAE"/>
    <w:rsid w:val="00B763A6"/>
    <w:rsid w:val="00B76734"/>
    <w:rsid w:val="00B76FF4"/>
    <w:rsid w:val="00B80660"/>
    <w:rsid w:val="00B807B0"/>
    <w:rsid w:val="00B80AD6"/>
    <w:rsid w:val="00B82644"/>
    <w:rsid w:val="00B83C23"/>
    <w:rsid w:val="00B855F2"/>
    <w:rsid w:val="00B857FD"/>
    <w:rsid w:val="00B85A4E"/>
    <w:rsid w:val="00B85E3A"/>
    <w:rsid w:val="00B86189"/>
    <w:rsid w:val="00B90CC5"/>
    <w:rsid w:val="00B91ABC"/>
    <w:rsid w:val="00B925A1"/>
    <w:rsid w:val="00B92982"/>
    <w:rsid w:val="00B94857"/>
    <w:rsid w:val="00B956CE"/>
    <w:rsid w:val="00B95749"/>
    <w:rsid w:val="00B96493"/>
    <w:rsid w:val="00BA0449"/>
    <w:rsid w:val="00BA26A0"/>
    <w:rsid w:val="00BA29FE"/>
    <w:rsid w:val="00BA3580"/>
    <w:rsid w:val="00BA35ED"/>
    <w:rsid w:val="00BA3A5D"/>
    <w:rsid w:val="00BA4044"/>
    <w:rsid w:val="00BA596A"/>
    <w:rsid w:val="00BA5C81"/>
    <w:rsid w:val="00BA5F70"/>
    <w:rsid w:val="00BA74F9"/>
    <w:rsid w:val="00BA7897"/>
    <w:rsid w:val="00BB0BFC"/>
    <w:rsid w:val="00BB15DF"/>
    <w:rsid w:val="00BB1F76"/>
    <w:rsid w:val="00BB49F0"/>
    <w:rsid w:val="00BB5912"/>
    <w:rsid w:val="00BB5B1E"/>
    <w:rsid w:val="00BB6BE6"/>
    <w:rsid w:val="00BB7078"/>
    <w:rsid w:val="00BB75D0"/>
    <w:rsid w:val="00BC3615"/>
    <w:rsid w:val="00BC5081"/>
    <w:rsid w:val="00BC5AD2"/>
    <w:rsid w:val="00BD04F5"/>
    <w:rsid w:val="00BD0951"/>
    <w:rsid w:val="00BD1538"/>
    <w:rsid w:val="00BD1EB5"/>
    <w:rsid w:val="00BD2B71"/>
    <w:rsid w:val="00BD3698"/>
    <w:rsid w:val="00BD3E4C"/>
    <w:rsid w:val="00BD427C"/>
    <w:rsid w:val="00BD44AA"/>
    <w:rsid w:val="00BD44E4"/>
    <w:rsid w:val="00BD6110"/>
    <w:rsid w:val="00BE0219"/>
    <w:rsid w:val="00BE0CE0"/>
    <w:rsid w:val="00BE1BED"/>
    <w:rsid w:val="00BE568C"/>
    <w:rsid w:val="00BE6552"/>
    <w:rsid w:val="00BE6B00"/>
    <w:rsid w:val="00BE719C"/>
    <w:rsid w:val="00BF16C2"/>
    <w:rsid w:val="00BF2851"/>
    <w:rsid w:val="00BF3734"/>
    <w:rsid w:val="00BF3DF6"/>
    <w:rsid w:val="00BF5201"/>
    <w:rsid w:val="00BF5EE2"/>
    <w:rsid w:val="00BF74CC"/>
    <w:rsid w:val="00BF79EA"/>
    <w:rsid w:val="00BF7E39"/>
    <w:rsid w:val="00C002F3"/>
    <w:rsid w:val="00C009F3"/>
    <w:rsid w:val="00C014D0"/>
    <w:rsid w:val="00C05894"/>
    <w:rsid w:val="00C05AAD"/>
    <w:rsid w:val="00C0611E"/>
    <w:rsid w:val="00C0678A"/>
    <w:rsid w:val="00C07A53"/>
    <w:rsid w:val="00C10037"/>
    <w:rsid w:val="00C112B8"/>
    <w:rsid w:val="00C114D4"/>
    <w:rsid w:val="00C11A98"/>
    <w:rsid w:val="00C11D1C"/>
    <w:rsid w:val="00C12B81"/>
    <w:rsid w:val="00C1332B"/>
    <w:rsid w:val="00C13A2D"/>
    <w:rsid w:val="00C13ACF"/>
    <w:rsid w:val="00C13AF8"/>
    <w:rsid w:val="00C14427"/>
    <w:rsid w:val="00C14A72"/>
    <w:rsid w:val="00C14B48"/>
    <w:rsid w:val="00C1631A"/>
    <w:rsid w:val="00C1748C"/>
    <w:rsid w:val="00C2075C"/>
    <w:rsid w:val="00C209FF"/>
    <w:rsid w:val="00C21265"/>
    <w:rsid w:val="00C22126"/>
    <w:rsid w:val="00C226EC"/>
    <w:rsid w:val="00C22FB7"/>
    <w:rsid w:val="00C242F5"/>
    <w:rsid w:val="00C2571B"/>
    <w:rsid w:val="00C25C8F"/>
    <w:rsid w:val="00C2632F"/>
    <w:rsid w:val="00C27876"/>
    <w:rsid w:val="00C3093A"/>
    <w:rsid w:val="00C32137"/>
    <w:rsid w:val="00C33E68"/>
    <w:rsid w:val="00C33EA3"/>
    <w:rsid w:val="00C34F17"/>
    <w:rsid w:val="00C35C76"/>
    <w:rsid w:val="00C41CD5"/>
    <w:rsid w:val="00C4232A"/>
    <w:rsid w:val="00C42BE1"/>
    <w:rsid w:val="00C44575"/>
    <w:rsid w:val="00C454F8"/>
    <w:rsid w:val="00C4759F"/>
    <w:rsid w:val="00C50090"/>
    <w:rsid w:val="00C5022D"/>
    <w:rsid w:val="00C51129"/>
    <w:rsid w:val="00C52A31"/>
    <w:rsid w:val="00C53406"/>
    <w:rsid w:val="00C56221"/>
    <w:rsid w:val="00C615BD"/>
    <w:rsid w:val="00C62105"/>
    <w:rsid w:val="00C624EC"/>
    <w:rsid w:val="00C64062"/>
    <w:rsid w:val="00C643B7"/>
    <w:rsid w:val="00C66356"/>
    <w:rsid w:val="00C673BB"/>
    <w:rsid w:val="00C711A7"/>
    <w:rsid w:val="00C72F44"/>
    <w:rsid w:val="00C748E5"/>
    <w:rsid w:val="00C74F8F"/>
    <w:rsid w:val="00C75E29"/>
    <w:rsid w:val="00C762F4"/>
    <w:rsid w:val="00C763E5"/>
    <w:rsid w:val="00C76728"/>
    <w:rsid w:val="00C768F3"/>
    <w:rsid w:val="00C76B25"/>
    <w:rsid w:val="00C7711B"/>
    <w:rsid w:val="00C8122C"/>
    <w:rsid w:val="00C816CD"/>
    <w:rsid w:val="00C81D86"/>
    <w:rsid w:val="00C84462"/>
    <w:rsid w:val="00C84B14"/>
    <w:rsid w:val="00C85C28"/>
    <w:rsid w:val="00C86161"/>
    <w:rsid w:val="00C86265"/>
    <w:rsid w:val="00C86DF8"/>
    <w:rsid w:val="00C93A11"/>
    <w:rsid w:val="00C95557"/>
    <w:rsid w:val="00C95793"/>
    <w:rsid w:val="00C962F7"/>
    <w:rsid w:val="00C96E35"/>
    <w:rsid w:val="00C97C9F"/>
    <w:rsid w:val="00CA029F"/>
    <w:rsid w:val="00CA060B"/>
    <w:rsid w:val="00CA0AA1"/>
    <w:rsid w:val="00CA2933"/>
    <w:rsid w:val="00CA2AC4"/>
    <w:rsid w:val="00CA3BBA"/>
    <w:rsid w:val="00CA41B7"/>
    <w:rsid w:val="00CA53D9"/>
    <w:rsid w:val="00CA55AA"/>
    <w:rsid w:val="00CA6097"/>
    <w:rsid w:val="00CA611F"/>
    <w:rsid w:val="00CA700F"/>
    <w:rsid w:val="00CA7249"/>
    <w:rsid w:val="00CA7347"/>
    <w:rsid w:val="00CB0CB9"/>
    <w:rsid w:val="00CB2895"/>
    <w:rsid w:val="00CB2A4F"/>
    <w:rsid w:val="00CB3FD5"/>
    <w:rsid w:val="00CB47B5"/>
    <w:rsid w:val="00CB641E"/>
    <w:rsid w:val="00CB64D1"/>
    <w:rsid w:val="00CB6D59"/>
    <w:rsid w:val="00CB74DA"/>
    <w:rsid w:val="00CC1228"/>
    <w:rsid w:val="00CC12C7"/>
    <w:rsid w:val="00CC19BD"/>
    <w:rsid w:val="00CC1F11"/>
    <w:rsid w:val="00CC2AAE"/>
    <w:rsid w:val="00CD0329"/>
    <w:rsid w:val="00CD0862"/>
    <w:rsid w:val="00CD0911"/>
    <w:rsid w:val="00CD341F"/>
    <w:rsid w:val="00CD3866"/>
    <w:rsid w:val="00CD3A58"/>
    <w:rsid w:val="00CD43D7"/>
    <w:rsid w:val="00CD48C0"/>
    <w:rsid w:val="00CD69BB"/>
    <w:rsid w:val="00CD6EEF"/>
    <w:rsid w:val="00CD7227"/>
    <w:rsid w:val="00CE2D91"/>
    <w:rsid w:val="00CE3551"/>
    <w:rsid w:val="00CE3A96"/>
    <w:rsid w:val="00CF23DF"/>
    <w:rsid w:val="00CF2733"/>
    <w:rsid w:val="00CF2A06"/>
    <w:rsid w:val="00CF55B5"/>
    <w:rsid w:val="00CF561C"/>
    <w:rsid w:val="00CF5FCD"/>
    <w:rsid w:val="00CF7095"/>
    <w:rsid w:val="00CF7E2F"/>
    <w:rsid w:val="00D02825"/>
    <w:rsid w:val="00D02DD2"/>
    <w:rsid w:val="00D03792"/>
    <w:rsid w:val="00D03F35"/>
    <w:rsid w:val="00D0475B"/>
    <w:rsid w:val="00D04ABF"/>
    <w:rsid w:val="00D04E1E"/>
    <w:rsid w:val="00D05B62"/>
    <w:rsid w:val="00D0669E"/>
    <w:rsid w:val="00D07077"/>
    <w:rsid w:val="00D07CDD"/>
    <w:rsid w:val="00D102BE"/>
    <w:rsid w:val="00D108DA"/>
    <w:rsid w:val="00D1185F"/>
    <w:rsid w:val="00D13A3E"/>
    <w:rsid w:val="00D13CF4"/>
    <w:rsid w:val="00D142D4"/>
    <w:rsid w:val="00D165F6"/>
    <w:rsid w:val="00D175D6"/>
    <w:rsid w:val="00D21724"/>
    <w:rsid w:val="00D21C2C"/>
    <w:rsid w:val="00D23A61"/>
    <w:rsid w:val="00D2650B"/>
    <w:rsid w:val="00D30EA4"/>
    <w:rsid w:val="00D311AC"/>
    <w:rsid w:val="00D31A37"/>
    <w:rsid w:val="00D3224D"/>
    <w:rsid w:val="00D33938"/>
    <w:rsid w:val="00D34870"/>
    <w:rsid w:val="00D348C0"/>
    <w:rsid w:val="00D4162C"/>
    <w:rsid w:val="00D417AB"/>
    <w:rsid w:val="00D42937"/>
    <w:rsid w:val="00D42A00"/>
    <w:rsid w:val="00D42CB4"/>
    <w:rsid w:val="00D44659"/>
    <w:rsid w:val="00D44D1F"/>
    <w:rsid w:val="00D46535"/>
    <w:rsid w:val="00D47BE1"/>
    <w:rsid w:val="00D47FC2"/>
    <w:rsid w:val="00D519A6"/>
    <w:rsid w:val="00D51EA3"/>
    <w:rsid w:val="00D53ADD"/>
    <w:rsid w:val="00D547C6"/>
    <w:rsid w:val="00D549B7"/>
    <w:rsid w:val="00D56F73"/>
    <w:rsid w:val="00D60B07"/>
    <w:rsid w:val="00D62129"/>
    <w:rsid w:val="00D628AA"/>
    <w:rsid w:val="00D650A2"/>
    <w:rsid w:val="00D668E3"/>
    <w:rsid w:val="00D67C2D"/>
    <w:rsid w:val="00D703D7"/>
    <w:rsid w:val="00D70593"/>
    <w:rsid w:val="00D712AA"/>
    <w:rsid w:val="00D7167F"/>
    <w:rsid w:val="00D71F78"/>
    <w:rsid w:val="00D7230E"/>
    <w:rsid w:val="00D7242D"/>
    <w:rsid w:val="00D728F2"/>
    <w:rsid w:val="00D730C3"/>
    <w:rsid w:val="00D73EBC"/>
    <w:rsid w:val="00D740F2"/>
    <w:rsid w:val="00D75746"/>
    <w:rsid w:val="00D77A77"/>
    <w:rsid w:val="00D809D4"/>
    <w:rsid w:val="00D816EE"/>
    <w:rsid w:val="00D83508"/>
    <w:rsid w:val="00D84CD5"/>
    <w:rsid w:val="00D84EF1"/>
    <w:rsid w:val="00D86036"/>
    <w:rsid w:val="00D91206"/>
    <w:rsid w:val="00D91425"/>
    <w:rsid w:val="00D94946"/>
    <w:rsid w:val="00D97EA3"/>
    <w:rsid w:val="00DA0448"/>
    <w:rsid w:val="00DA2470"/>
    <w:rsid w:val="00DA27B0"/>
    <w:rsid w:val="00DA5637"/>
    <w:rsid w:val="00DA5FBA"/>
    <w:rsid w:val="00DA64F5"/>
    <w:rsid w:val="00DA6873"/>
    <w:rsid w:val="00DA69AB"/>
    <w:rsid w:val="00DA74E8"/>
    <w:rsid w:val="00DA75B4"/>
    <w:rsid w:val="00DA76C3"/>
    <w:rsid w:val="00DB0FB0"/>
    <w:rsid w:val="00DB16CD"/>
    <w:rsid w:val="00DB1BFC"/>
    <w:rsid w:val="00DB3C5B"/>
    <w:rsid w:val="00DB544D"/>
    <w:rsid w:val="00DB6874"/>
    <w:rsid w:val="00DC0740"/>
    <w:rsid w:val="00DC085A"/>
    <w:rsid w:val="00DC18D3"/>
    <w:rsid w:val="00DC3B41"/>
    <w:rsid w:val="00DC4FAE"/>
    <w:rsid w:val="00DC7C16"/>
    <w:rsid w:val="00DD1965"/>
    <w:rsid w:val="00DD4793"/>
    <w:rsid w:val="00DD614A"/>
    <w:rsid w:val="00DD675E"/>
    <w:rsid w:val="00DE113E"/>
    <w:rsid w:val="00DE1416"/>
    <w:rsid w:val="00DE1B29"/>
    <w:rsid w:val="00DE1BEB"/>
    <w:rsid w:val="00DE2F4D"/>
    <w:rsid w:val="00DE3735"/>
    <w:rsid w:val="00DE4ACB"/>
    <w:rsid w:val="00DE509B"/>
    <w:rsid w:val="00DE6BF3"/>
    <w:rsid w:val="00DE717C"/>
    <w:rsid w:val="00DE727A"/>
    <w:rsid w:val="00DE7B32"/>
    <w:rsid w:val="00DE7D43"/>
    <w:rsid w:val="00DF20D7"/>
    <w:rsid w:val="00DF2DDF"/>
    <w:rsid w:val="00DF3DBC"/>
    <w:rsid w:val="00DF5568"/>
    <w:rsid w:val="00DF57E6"/>
    <w:rsid w:val="00DF7E33"/>
    <w:rsid w:val="00E01915"/>
    <w:rsid w:val="00E0224A"/>
    <w:rsid w:val="00E03488"/>
    <w:rsid w:val="00E03A22"/>
    <w:rsid w:val="00E0470A"/>
    <w:rsid w:val="00E05751"/>
    <w:rsid w:val="00E05B5D"/>
    <w:rsid w:val="00E12DCB"/>
    <w:rsid w:val="00E1312B"/>
    <w:rsid w:val="00E155AF"/>
    <w:rsid w:val="00E215F9"/>
    <w:rsid w:val="00E21CC2"/>
    <w:rsid w:val="00E22D3A"/>
    <w:rsid w:val="00E237ED"/>
    <w:rsid w:val="00E24ECC"/>
    <w:rsid w:val="00E26935"/>
    <w:rsid w:val="00E27C93"/>
    <w:rsid w:val="00E31948"/>
    <w:rsid w:val="00E33136"/>
    <w:rsid w:val="00E333D1"/>
    <w:rsid w:val="00E34CA4"/>
    <w:rsid w:val="00E35F77"/>
    <w:rsid w:val="00E36487"/>
    <w:rsid w:val="00E37DFC"/>
    <w:rsid w:val="00E37EDD"/>
    <w:rsid w:val="00E4386E"/>
    <w:rsid w:val="00E47E49"/>
    <w:rsid w:val="00E5073E"/>
    <w:rsid w:val="00E518A7"/>
    <w:rsid w:val="00E51E9E"/>
    <w:rsid w:val="00E52EDC"/>
    <w:rsid w:val="00E53271"/>
    <w:rsid w:val="00E54188"/>
    <w:rsid w:val="00E54736"/>
    <w:rsid w:val="00E54774"/>
    <w:rsid w:val="00E54B1A"/>
    <w:rsid w:val="00E54CB7"/>
    <w:rsid w:val="00E54EAB"/>
    <w:rsid w:val="00E601EA"/>
    <w:rsid w:val="00E60B25"/>
    <w:rsid w:val="00E649D4"/>
    <w:rsid w:val="00E6536D"/>
    <w:rsid w:val="00E65598"/>
    <w:rsid w:val="00E65A0B"/>
    <w:rsid w:val="00E665F7"/>
    <w:rsid w:val="00E66E60"/>
    <w:rsid w:val="00E6701A"/>
    <w:rsid w:val="00E6720D"/>
    <w:rsid w:val="00E70205"/>
    <w:rsid w:val="00E70704"/>
    <w:rsid w:val="00E70DCB"/>
    <w:rsid w:val="00E7112A"/>
    <w:rsid w:val="00E736E8"/>
    <w:rsid w:val="00E736F6"/>
    <w:rsid w:val="00E74996"/>
    <w:rsid w:val="00E74F39"/>
    <w:rsid w:val="00E74F53"/>
    <w:rsid w:val="00E75CB9"/>
    <w:rsid w:val="00E77E9E"/>
    <w:rsid w:val="00E80817"/>
    <w:rsid w:val="00E80B7D"/>
    <w:rsid w:val="00E83D26"/>
    <w:rsid w:val="00E85A91"/>
    <w:rsid w:val="00E86F07"/>
    <w:rsid w:val="00E905D9"/>
    <w:rsid w:val="00E9080A"/>
    <w:rsid w:val="00E91222"/>
    <w:rsid w:val="00E94775"/>
    <w:rsid w:val="00E94A1D"/>
    <w:rsid w:val="00E95FEC"/>
    <w:rsid w:val="00E96779"/>
    <w:rsid w:val="00E97900"/>
    <w:rsid w:val="00EA044A"/>
    <w:rsid w:val="00EA228B"/>
    <w:rsid w:val="00EA40BA"/>
    <w:rsid w:val="00EA60F8"/>
    <w:rsid w:val="00EA6A84"/>
    <w:rsid w:val="00EA6E0A"/>
    <w:rsid w:val="00EA7768"/>
    <w:rsid w:val="00EB290F"/>
    <w:rsid w:val="00EB48BA"/>
    <w:rsid w:val="00EC013F"/>
    <w:rsid w:val="00EC0C8E"/>
    <w:rsid w:val="00EC11AD"/>
    <w:rsid w:val="00EC2B48"/>
    <w:rsid w:val="00EC34C9"/>
    <w:rsid w:val="00EC3E2E"/>
    <w:rsid w:val="00EC43F7"/>
    <w:rsid w:val="00EC454A"/>
    <w:rsid w:val="00EC58BE"/>
    <w:rsid w:val="00EC674F"/>
    <w:rsid w:val="00EC7988"/>
    <w:rsid w:val="00ED0B32"/>
    <w:rsid w:val="00ED1BF3"/>
    <w:rsid w:val="00ED63FA"/>
    <w:rsid w:val="00ED7700"/>
    <w:rsid w:val="00EE01E9"/>
    <w:rsid w:val="00EE038F"/>
    <w:rsid w:val="00EE11F6"/>
    <w:rsid w:val="00EE1B93"/>
    <w:rsid w:val="00EE2ECB"/>
    <w:rsid w:val="00EE5BCB"/>
    <w:rsid w:val="00EE66BE"/>
    <w:rsid w:val="00EE6C6E"/>
    <w:rsid w:val="00EE7443"/>
    <w:rsid w:val="00EE7743"/>
    <w:rsid w:val="00EF00FD"/>
    <w:rsid w:val="00EF1EA6"/>
    <w:rsid w:val="00EF5BB7"/>
    <w:rsid w:val="00EF60DA"/>
    <w:rsid w:val="00EF61A9"/>
    <w:rsid w:val="00EF68BF"/>
    <w:rsid w:val="00EF7461"/>
    <w:rsid w:val="00F00C6C"/>
    <w:rsid w:val="00F01CBD"/>
    <w:rsid w:val="00F0211E"/>
    <w:rsid w:val="00F02209"/>
    <w:rsid w:val="00F044DC"/>
    <w:rsid w:val="00F04757"/>
    <w:rsid w:val="00F053D7"/>
    <w:rsid w:val="00F05A0B"/>
    <w:rsid w:val="00F060FF"/>
    <w:rsid w:val="00F06E3F"/>
    <w:rsid w:val="00F105F7"/>
    <w:rsid w:val="00F109CD"/>
    <w:rsid w:val="00F1106A"/>
    <w:rsid w:val="00F11147"/>
    <w:rsid w:val="00F116B3"/>
    <w:rsid w:val="00F11BEE"/>
    <w:rsid w:val="00F122A5"/>
    <w:rsid w:val="00F1243E"/>
    <w:rsid w:val="00F151C6"/>
    <w:rsid w:val="00F15806"/>
    <w:rsid w:val="00F162F7"/>
    <w:rsid w:val="00F2508A"/>
    <w:rsid w:val="00F25C5F"/>
    <w:rsid w:val="00F3000D"/>
    <w:rsid w:val="00F30484"/>
    <w:rsid w:val="00F3078C"/>
    <w:rsid w:val="00F31A6D"/>
    <w:rsid w:val="00F32224"/>
    <w:rsid w:val="00F325F8"/>
    <w:rsid w:val="00F32AD5"/>
    <w:rsid w:val="00F33649"/>
    <w:rsid w:val="00F34449"/>
    <w:rsid w:val="00F34F2C"/>
    <w:rsid w:val="00F35049"/>
    <w:rsid w:val="00F35691"/>
    <w:rsid w:val="00F371CD"/>
    <w:rsid w:val="00F37AFE"/>
    <w:rsid w:val="00F41286"/>
    <w:rsid w:val="00F424E9"/>
    <w:rsid w:val="00F4459E"/>
    <w:rsid w:val="00F465DE"/>
    <w:rsid w:val="00F46933"/>
    <w:rsid w:val="00F477C6"/>
    <w:rsid w:val="00F503BD"/>
    <w:rsid w:val="00F51ADA"/>
    <w:rsid w:val="00F51FAE"/>
    <w:rsid w:val="00F526EA"/>
    <w:rsid w:val="00F53199"/>
    <w:rsid w:val="00F53375"/>
    <w:rsid w:val="00F536A4"/>
    <w:rsid w:val="00F53CEB"/>
    <w:rsid w:val="00F543BF"/>
    <w:rsid w:val="00F54970"/>
    <w:rsid w:val="00F54D8B"/>
    <w:rsid w:val="00F55521"/>
    <w:rsid w:val="00F566D0"/>
    <w:rsid w:val="00F56BC4"/>
    <w:rsid w:val="00F56F7D"/>
    <w:rsid w:val="00F57D52"/>
    <w:rsid w:val="00F57E94"/>
    <w:rsid w:val="00F6131E"/>
    <w:rsid w:val="00F615BF"/>
    <w:rsid w:val="00F626A8"/>
    <w:rsid w:val="00F635D9"/>
    <w:rsid w:val="00F649EE"/>
    <w:rsid w:val="00F65E87"/>
    <w:rsid w:val="00F66DBB"/>
    <w:rsid w:val="00F66E4A"/>
    <w:rsid w:val="00F70A73"/>
    <w:rsid w:val="00F71316"/>
    <w:rsid w:val="00F7136F"/>
    <w:rsid w:val="00F7396B"/>
    <w:rsid w:val="00F76025"/>
    <w:rsid w:val="00F76431"/>
    <w:rsid w:val="00F76F94"/>
    <w:rsid w:val="00F77615"/>
    <w:rsid w:val="00F80168"/>
    <w:rsid w:val="00F80857"/>
    <w:rsid w:val="00F80B09"/>
    <w:rsid w:val="00F816B8"/>
    <w:rsid w:val="00F825A1"/>
    <w:rsid w:val="00F827F0"/>
    <w:rsid w:val="00F8314D"/>
    <w:rsid w:val="00F84A7E"/>
    <w:rsid w:val="00F90213"/>
    <w:rsid w:val="00F9029C"/>
    <w:rsid w:val="00F91186"/>
    <w:rsid w:val="00F917A2"/>
    <w:rsid w:val="00F94572"/>
    <w:rsid w:val="00F9535B"/>
    <w:rsid w:val="00F95BCA"/>
    <w:rsid w:val="00F961F0"/>
    <w:rsid w:val="00F96EC8"/>
    <w:rsid w:val="00F974A6"/>
    <w:rsid w:val="00FA15D6"/>
    <w:rsid w:val="00FA26C0"/>
    <w:rsid w:val="00FA4352"/>
    <w:rsid w:val="00FA494F"/>
    <w:rsid w:val="00FA49E9"/>
    <w:rsid w:val="00FA5709"/>
    <w:rsid w:val="00FA6132"/>
    <w:rsid w:val="00FA6A58"/>
    <w:rsid w:val="00FB045B"/>
    <w:rsid w:val="00FB1C67"/>
    <w:rsid w:val="00FB1D05"/>
    <w:rsid w:val="00FB2C33"/>
    <w:rsid w:val="00FB36C7"/>
    <w:rsid w:val="00FB43A3"/>
    <w:rsid w:val="00FB4D0C"/>
    <w:rsid w:val="00FB6198"/>
    <w:rsid w:val="00FC01A4"/>
    <w:rsid w:val="00FC16D1"/>
    <w:rsid w:val="00FC28EA"/>
    <w:rsid w:val="00FC2DD6"/>
    <w:rsid w:val="00FC3303"/>
    <w:rsid w:val="00FC3A07"/>
    <w:rsid w:val="00FC3B1E"/>
    <w:rsid w:val="00FC7282"/>
    <w:rsid w:val="00FD0090"/>
    <w:rsid w:val="00FD1005"/>
    <w:rsid w:val="00FD1028"/>
    <w:rsid w:val="00FD117A"/>
    <w:rsid w:val="00FD1253"/>
    <w:rsid w:val="00FD284F"/>
    <w:rsid w:val="00FD2912"/>
    <w:rsid w:val="00FD2D1C"/>
    <w:rsid w:val="00FD56A0"/>
    <w:rsid w:val="00FD65B5"/>
    <w:rsid w:val="00FD6851"/>
    <w:rsid w:val="00FD772E"/>
    <w:rsid w:val="00FD7F94"/>
    <w:rsid w:val="00FE0487"/>
    <w:rsid w:val="00FE0C1F"/>
    <w:rsid w:val="00FE327B"/>
    <w:rsid w:val="00FE3667"/>
    <w:rsid w:val="00FE40FC"/>
    <w:rsid w:val="00FE4F9E"/>
    <w:rsid w:val="00FE5AEE"/>
    <w:rsid w:val="00FF01A7"/>
    <w:rsid w:val="00FF03ED"/>
    <w:rsid w:val="00FF0627"/>
    <w:rsid w:val="00FF0BBC"/>
    <w:rsid w:val="00FF12BB"/>
    <w:rsid w:val="00FF2FFB"/>
    <w:rsid w:val="00FF4C1D"/>
    <w:rsid w:val="00FF5059"/>
    <w:rsid w:val="00FF5E8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5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6"/>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qFormat/>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 w:type="table" w:styleId="MittlereListe2-Akzent1">
    <w:name w:val="Medium List 2 Accent 1"/>
    <w:basedOn w:val="NormaleTabelle"/>
    <w:uiPriority w:val="66"/>
    <w:rsid w:val="00B12825"/>
    <w:pPr>
      <w:spacing w:after="0" w:line="240" w:lineRule="auto"/>
    </w:pPr>
    <w:rPr>
      <w:rFonts w:asciiTheme="majorHAnsi" w:eastAsiaTheme="majorEastAsia" w:hAnsiTheme="majorHAnsi" w:cstheme="majorBidi"/>
      <w:color w:val="000000" w:themeColor="text1"/>
      <w:lang w:val="en-GB"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EinfacheTabelle5">
    <w:name w:val="Plain Table 5"/>
    <w:basedOn w:val="NormaleTabelle"/>
    <w:uiPriority w:val="45"/>
    <w:rsid w:val="00B1282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B128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2">
    <w:name w:val="Grid Table 2"/>
    <w:basedOn w:val="NormaleTabelle"/>
    <w:uiPriority w:val="47"/>
    <w:rsid w:val="00F56BC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2">
    <w:name w:val="Plain Table 2"/>
    <w:basedOn w:val="NormaleTabelle"/>
    <w:uiPriority w:val="42"/>
    <w:rsid w:val="00712D7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hyperlink" Target="https://arxiv.org/pdf/1802.02614.pdf"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aclanthology.org/P11-2071.pdf,"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jurnal.polban.ac.id/inggris/article/view/346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glossaryDocument" Target="glossary/document.xml"/><Relationship Id="rId10" Type="http://schemas.openxmlformats.org/officeDocument/2006/relationships/image" Target="media/image2.png"/><Relationship Id="rId19" Type="http://schemas.openxmlformats.org/officeDocument/2006/relationships/hyperlink" Target="https://discuss.huggingface.co/t/class-weights-for-bertforsequenceclassification/1674/7"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FB91B8E9991F41D08D6B1E1A3104FFE9"/>
        <w:category>
          <w:name w:val="Allgemein"/>
          <w:gallery w:val="placeholder"/>
        </w:category>
        <w:types>
          <w:type w:val="bbPlcHdr"/>
        </w:types>
        <w:behaviors>
          <w:behavior w:val="content"/>
        </w:behaviors>
        <w:guid w:val="{C31F8018-2888-4BD0-93B7-40E8A5DE5E24}"/>
      </w:docPartPr>
      <w:docPartBody>
        <w:p w:rsidR="005507CD" w:rsidRDefault="00BD5F93" w:rsidP="00BD5F93">
          <w:pPr>
            <w:pStyle w:val="FB91B8E9991F41D08D6B1E1A3104FFE9"/>
          </w:pPr>
          <w:r w:rsidRPr="001539C1">
            <w:rPr>
              <w:rStyle w:val="Platzhaltertext"/>
            </w:rPr>
            <w:t>Klicken oder tippen Sie hier, um Text einzugeben.</w:t>
          </w:r>
        </w:p>
      </w:docPartBody>
    </w:docPart>
    <w:docPart>
      <w:docPartPr>
        <w:name w:val="6F6A08932E66425D8A2F860E494CE7D1"/>
        <w:category>
          <w:name w:val="Allgemein"/>
          <w:gallery w:val="placeholder"/>
        </w:category>
        <w:types>
          <w:type w:val="bbPlcHdr"/>
        </w:types>
        <w:behaviors>
          <w:behavior w:val="content"/>
        </w:behaviors>
        <w:guid w:val="{1AB9D226-8683-43A4-99ED-A16252A40B46}"/>
      </w:docPartPr>
      <w:docPartBody>
        <w:p w:rsidR="005507CD" w:rsidRDefault="00BD5F93" w:rsidP="00BD5F93">
          <w:pPr>
            <w:pStyle w:val="6F6A08932E66425D8A2F860E494CE7D1"/>
          </w:pPr>
          <w:r w:rsidRPr="001539C1">
            <w:rPr>
              <w:rStyle w:val="Platzhaltertext"/>
            </w:rPr>
            <w:t>Klicken oder tippen Sie hier, um Text einzugeben.</w:t>
          </w:r>
        </w:p>
      </w:docPartBody>
    </w:docPart>
    <w:docPart>
      <w:docPartPr>
        <w:name w:val="41D4E7F5BC6E4249984FA8772E8166DD"/>
        <w:category>
          <w:name w:val="Allgemein"/>
          <w:gallery w:val="placeholder"/>
        </w:category>
        <w:types>
          <w:type w:val="bbPlcHdr"/>
        </w:types>
        <w:behaviors>
          <w:behavior w:val="content"/>
        </w:behaviors>
        <w:guid w:val="{1135030D-351D-4807-8437-F98CA45385A1}"/>
      </w:docPartPr>
      <w:docPartBody>
        <w:p w:rsidR="00B36B3D" w:rsidRDefault="006B3B9A" w:rsidP="006B3B9A">
          <w:pPr>
            <w:pStyle w:val="41D4E7F5BC6E4249984FA8772E8166DD"/>
          </w:pPr>
          <w:r w:rsidRPr="001539C1">
            <w:rPr>
              <w:rStyle w:val="Platzhaltertext"/>
            </w:rPr>
            <w:t>Klicken oder tippen Sie hier, um Text einzugeben.</w:t>
          </w:r>
        </w:p>
      </w:docPartBody>
    </w:docPart>
    <w:docPart>
      <w:docPartPr>
        <w:name w:val="3577317407B6478987388A799DF41486"/>
        <w:category>
          <w:name w:val="Allgemein"/>
          <w:gallery w:val="placeholder"/>
        </w:category>
        <w:types>
          <w:type w:val="bbPlcHdr"/>
        </w:types>
        <w:behaviors>
          <w:behavior w:val="content"/>
        </w:behaviors>
        <w:guid w:val="{F5A4B83A-215D-43C2-9C15-027FA47BA320}"/>
      </w:docPartPr>
      <w:docPartBody>
        <w:p w:rsidR="003F47FA" w:rsidRDefault="00B36B3D" w:rsidP="00B36B3D">
          <w:pPr>
            <w:pStyle w:val="3577317407B6478987388A799DF41486"/>
          </w:pPr>
          <w:r w:rsidRPr="001539C1">
            <w:rPr>
              <w:rStyle w:val="Platzhaltertext"/>
            </w:rPr>
            <w:t>Klicken oder tippen Sie hier, um Text einzugeben.</w:t>
          </w:r>
        </w:p>
      </w:docPartBody>
    </w:docPart>
    <w:docPart>
      <w:docPartPr>
        <w:name w:val="E85309CC499D43D48570E4ECBB238F1C"/>
        <w:category>
          <w:name w:val="Allgemein"/>
          <w:gallery w:val="placeholder"/>
        </w:category>
        <w:types>
          <w:type w:val="bbPlcHdr"/>
        </w:types>
        <w:behaviors>
          <w:behavior w:val="content"/>
        </w:behaviors>
        <w:guid w:val="{F3CE55F0-B7AF-4068-B4F6-5884E5B632E7}"/>
      </w:docPartPr>
      <w:docPartBody>
        <w:p w:rsidR="00920E97" w:rsidRDefault="001F5317" w:rsidP="001F5317">
          <w:pPr>
            <w:pStyle w:val="E85309CC499D43D48570E4ECBB238F1C"/>
          </w:pPr>
          <w:r w:rsidRPr="001539C1">
            <w:rPr>
              <w:rStyle w:val="Platzhaltertext"/>
            </w:rPr>
            <w:t>Klicken oder tippen Sie hier, um Text einzugeben.</w:t>
          </w:r>
        </w:p>
      </w:docPartBody>
    </w:docPart>
    <w:docPart>
      <w:docPartPr>
        <w:name w:val="68FC2C7BDADF43EFA78AAEDF5428D07F"/>
        <w:category>
          <w:name w:val="Allgemein"/>
          <w:gallery w:val="placeholder"/>
        </w:category>
        <w:types>
          <w:type w:val="bbPlcHdr"/>
        </w:types>
        <w:behaviors>
          <w:behavior w:val="content"/>
        </w:behaviors>
        <w:guid w:val="{2A93E8B5-E3B2-43B5-9EE3-1D04FA75FB7C}"/>
      </w:docPartPr>
      <w:docPartBody>
        <w:p w:rsidR="002D38FD" w:rsidRDefault="00C018E4" w:rsidP="00C018E4">
          <w:pPr>
            <w:pStyle w:val="68FC2C7BDADF43EFA78AAEDF5428D07F"/>
          </w:pPr>
          <w:r w:rsidRPr="001539C1">
            <w:rPr>
              <w:rStyle w:val="Platzhaltertext"/>
            </w:rPr>
            <w:t>Klicken oder tippen Sie hier, um Text einzugeben.</w:t>
          </w:r>
        </w:p>
      </w:docPartBody>
    </w:docPart>
    <w:docPart>
      <w:docPartPr>
        <w:name w:val="FE2CFCBB86744EFDB16CF2CA088BB320"/>
        <w:category>
          <w:name w:val="Allgemein"/>
          <w:gallery w:val="placeholder"/>
        </w:category>
        <w:types>
          <w:type w:val="bbPlcHdr"/>
        </w:types>
        <w:behaviors>
          <w:behavior w:val="content"/>
        </w:behaviors>
        <w:guid w:val="{DD0847BB-52CE-492B-AD68-CF03E376C1F6}"/>
      </w:docPartPr>
      <w:docPartBody>
        <w:p w:rsidR="00000000" w:rsidRDefault="00527D14" w:rsidP="00527D14">
          <w:pPr>
            <w:pStyle w:val="FE2CFCBB86744EFDB16CF2CA088BB320"/>
          </w:pPr>
          <w:r w:rsidRPr="001539C1">
            <w:rPr>
              <w:rStyle w:val="Platzhaltertext"/>
            </w:rPr>
            <w:t>Klicken oder tippen Sie hier, um Text einzugeben.</w:t>
          </w:r>
        </w:p>
      </w:docPartBody>
    </w:docPart>
    <w:docPart>
      <w:docPartPr>
        <w:name w:val="7DBB6D56EA814B88A34EFF20D80AC984"/>
        <w:category>
          <w:name w:val="Allgemein"/>
          <w:gallery w:val="placeholder"/>
        </w:category>
        <w:types>
          <w:type w:val="bbPlcHdr"/>
        </w:types>
        <w:behaviors>
          <w:behavior w:val="content"/>
        </w:behaviors>
        <w:guid w:val="{28FBD76D-9FF3-4963-88FC-E63771AFB9AB}"/>
      </w:docPartPr>
      <w:docPartBody>
        <w:p w:rsidR="00000000" w:rsidRDefault="00527D14" w:rsidP="00527D14">
          <w:pPr>
            <w:pStyle w:val="7DBB6D56EA814B88A34EFF20D80AC984"/>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13E95"/>
    <w:rsid w:val="0002271A"/>
    <w:rsid w:val="000561FE"/>
    <w:rsid w:val="00063AFE"/>
    <w:rsid w:val="000721DC"/>
    <w:rsid w:val="00091C32"/>
    <w:rsid w:val="00154FF1"/>
    <w:rsid w:val="00174153"/>
    <w:rsid w:val="001F5317"/>
    <w:rsid w:val="002121EE"/>
    <w:rsid w:val="00230A1D"/>
    <w:rsid w:val="0023449D"/>
    <w:rsid w:val="00265802"/>
    <w:rsid w:val="002822C4"/>
    <w:rsid w:val="002917A8"/>
    <w:rsid w:val="002D38FD"/>
    <w:rsid w:val="002E7081"/>
    <w:rsid w:val="00331DFC"/>
    <w:rsid w:val="003519B4"/>
    <w:rsid w:val="00376779"/>
    <w:rsid w:val="003E4CC6"/>
    <w:rsid w:val="003E5B3C"/>
    <w:rsid w:val="003F47FA"/>
    <w:rsid w:val="004107FB"/>
    <w:rsid w:val="00415F05"/>
    <w:rsid w:val="00431726"/>
    <w:rsid w:val="00445263"/>
    <w:rsid w:val="00460FEC"/>
    <w:rsid w:val="00475D64"/>
    <w:rsid w:val="004A5E1A"/>
    <w:rsid w:val="004F05A9"/>
    <w:rsid w:val="004F220C"/>
    <w:rsid w:val="00527D14"/>
    <w:rsid w:val="00532BF5"/>
    <w:rsid w:val="00546C05"/>
    <w:rsid w:val="005507CD"/>
    <w:rsid w:val="005A0078"/>
    <w:rsid w:val="005C4000"/>
    <w:rsid w:val="00642D84"/>
    <w:rsid w:val="00651F56"/>
    <w:rsid w:val="00671DF8"/>
    <w:rsid w:val="006960C2"/>
    <w:rsid w:val="006B3B9A"/>
    <w:rsid w:val="006D03DF"/>
    <w:rsid w:val="007711FE"/>
    <w:rsid w:val="007716B6"/>
    <w:rsid w:val="0079773D"/>
    <w:rsid w:val="007A4D35"/>
    <w:rsid w:val="007D5343"/>
    <w:rsid w:val="007F0765"/>
    <w:rsid w:val="00822988"/>
    <w:rsid w:val="00830156"/>
    <w:rsid w:val="00852B49"/>
    <w:rsid w:val="008674B2"/>
    <w:rsid w:val="00884EF3"/>
    <w:rsid w:val="008C1EEF"/>
    <w:rsid w:val="008C4CF5"/>
    <w:rsid w:val="008E4DD8"/>
    <w:rsid w:val="00920E97"/>
    <w:rsid w:val="00947EFA"/>
    <w:rsid w:val="009643B5"/>
    <w:rsid w:val="00982620"/>
    <w:rsid w:val="009833F8"/>
    <w:rsid w:val="0098561E"/>
    <w:rsid w:val="009B5CE6"/>
    <w:rsid w:val="009D3CAA"/>
    <w:rsid w:val="00A35BA1"/>
    <w:rsid w:val="00A724DC"/>
    <w:rsid w:val="00A72D13"/>
    <w:rsid w:val="00A830CE"/>
    <w:rsid w:val="00B06C97"/>
    <w:rsid w:val="00B36B3D"/>
    <w:rsid w:val="00B45C24"/>
    <w:rsid w:val="00B50600"/>
    <w:rsid w:val="00B6423D"/>
    <w:rsid w:val="00BB3748"/>
    <w:rsid w:val="00BD5F93"/>
    <w:rsid w:val="00BF3E96"/>
    <w:rsid w:val="00C018E4"/>
    <w:rsid w:val="00C72B03"/>
    <w:rsid w:val="00C93DBD"/>
    <w:rsid w:val="00CC507D"/>
    <w:rsid w:val="00CD2FBF"/>
    <w:rsid w:val="00D00A9E"/>
    <w:rsid w:val="00D700D3"/>
    <w:rsid w:val="00DA429B"/>
    <w:rsid w:val="00DC007E"/>
    <w:rsid w:val="00DE57A7"/>
    <w:rsid w:val="00DF597A"/>
    <w:rsid w:val="00E0001C"/>
    <w:rsid w:val="00E61756"/>
    <w:rsid w:val="00E86714"/>
    <w:rsid w:val="00E91EF4"/>
    <w:rsid w:val="00E97271"/>
    <w:rsid w:val="00EA44F6"/>
    <w:rsid w:val="00F13E88"/>
    <w:rsid w:val="00F21ED2"/>
    <w:rsid w:val="00F50159"/>
    <w:rsid w:val="00F5494C"/>
    <w:rsid w:val="00F60522"/>
    <w:rsid w:val="00F76F8E"/>
    <w:rsid w:val="00F82E55"/>
    <w:rsid w:val="00F86A85"/>
    <w:rsid w:val="00FC6588"/>
    <w:rsid w:val="00FC6A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27D14"/>
    <w:rPr>
      <w:color w:val="808080"/>
    </w:rPr>
  </w:style>
  <w:style w:type="paragraph" w:customStyle="1" w:styleId="064329369A064B18ABE191526EE8A16D">
    <w:name w:val="064329369A064B18ABE191526EE8A16D"/>
    <w:rsid w:val="00063AFE"/>
  </w:style>
  <w:style w:type="paragraph" w:customStyle="1" w:styleId="FB91B8E9991F41D08D6B1E1A3104FFE9">
    <w:name w:val="FB91B8E9991F41D08D6B1E1A3104FFE9"/>
    <w:rsid w:val="00BD5F93"/>
  </w:style>
  <w:style w:type="paragraph" w:customStyle="1" w:styleId="6F6A08932E66425D8A2F860E494CE7D1">
    <w:name w:val="6F6A08932E66425D8A2F860E494CE7D1"/>
    <w:rsid w:val="00BD5F93"/>
  </w:style>
  <w:style w:type="paragraph" w:customStyle="1" w:styleId="41D4E7F5BC6E4249984FA8772E8166DD">
    <w:name w:val="41D4E7F5BC6E4249984FA8772E8166DD"/>
    <w:rsid w:val="006B3B9A"/>
  </w:style>
  <w:style w:type="paragraph" w:customStyle="1" w:styleId="3577317407B6478987388A799DF41486">
    <w:name w:val="3577317407B6478987388A799DF41486"/>
    <w:rsid w:val="00B36B3D"/>
  </w:style>
  <w:style w:type="paragraph" w:customStyle="1" w:styleId="E85309CC499D43D48570E4ECBB238F1C">
    <w:name w:val="E85309CC499D43D48570E4ECBB238F1C"/>
    <w:rsid w:val="001F5317"/>
  </w:style>
  <w:style w:type="paragraph" w:customStyle="1" w:styleId="68FC2C7BDADF43EFA78AAEDF5428D07F">
    <w:name w:val="68FC2C7BDADF43EFA78AAEDF5428D07F"/>
    <w:rsid w:val="00C018E4"/>
  </w:style>
  <w:style w:type="paragraph" w:customStyle="1" w:styleId="FE2CFCBB86744EFDB16CF2CA088BB320">
    <w:name w:val="FE2CFCBB86744EFDB16CF2CA088BB320"/>
    <w:rsid w:val="00527D14"/>
  </w:style>
  <w:style w:type="paragraph" w:customStyle="1" w:styleId="7DBB6D56EA814B88A34EFF20D80AC984">
    <w:name w:val="7DBB6D56EA814B88A34EFF20D80AC984"/>
    <w:rsid w:val="00527D1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209282</Words>
  <Characters>1192911</Characters>
  <Application>Microsoft Office Word</Application>
  <DocSecurity>0</DocSecurity>
  <Lines>9940</Lines>
  <Paragraphs>279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99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04T17:49:00Z</dcterms:created>
  <dcterms:modified xsi:type="dcterms:W3CDTF">2022-03-04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8">
    <vt:lpwstr>E:\Studium\Bachelorarbeit - CookBERT\Github Repo\CookBERT\literature\CookBERT_Citavi\CookBERT_Citavi.ctv6</vt:lpwstr>
  </property>
  <property fmtid="{D5CDD505-2E9C-101B-9397-08002B2CF9AE}" pid="15" name="CitaviDocumentProperty_6">
    <vt:lpwstr>True</vt:lpwstr>
  </property>
  <property fmtid="{D5CDD505-2E9C-101B-9397-08002B2CF9AE}" pid="16" name="CitaviDocumentProperty_1">
    <vt:lpwstr>6.5.0.0</vt:lpwstr>
  </property>
</Properties>
</file>